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D994C3" w14:textId="7F7A6070" w:rsidR="00336943" w:rsidRDefault="00EF6293" w:rsidP="008D7FEF">
      <w:pPr>
        <w:pStyle w:val="papertitle"/>
      </w:pPr>
      <w:r>
        <w:t>Objective Evaluation Metrics for</w:t>
      </w:r>
      <w:r>
        <w:br/>
        <w:t xml:space="preserve"> Automatic Classification of EEG Events</w:t>
      </w:r>
    </w:p>
    <w:p w14:paraId="6B2CBF99" w14:textId="6BABCCB1" w:rsidR="008D7FEF" w:rsidRPr="00526F60" w:rsidRDefault="00EF6293" w:rsidP="00B573C2">
      <w:pPr>
        <w:pStyle w:val="author"/>
        <w:rPr>
          <w:vertAlign w:val="superscript"/>
        </w:rPr>
      </w:pPr>
      <w:r>
        <w:t>Vinit Shah</w:t>
      </w:r>
      <w:r>
        <w:rPr>
          <w:vertAlign w:val="superscript"/>
        </w:rPr>
        <w:t>1</w:t>
      </w:r>
      <w:r>
        <w:t>, M</w:t>
      </w:r>
      <w:r w:rsidR="0058710D" w:rsidRPr="0058710D">
        <w:t>eysam Golmohammadi</w:t>
      </w:r>
      <w:r w:rsidR="008D7FEF" w:rsidRPr="008D7FEF">
        <w:rPr>
          <w:vertAlign w:val="superscript"/>
        </w:rPr>
        <w:t>1</w:t>
      </w:r>
      <w:r w:rsidR="00526F60">
        <w:rPr>
          <w:vertAlign w:val="superscript"/>
        </w:rPr>
        <w:t xml:space="preserve">, </w:t>
      </w:r>
      <w:r w:rsidR="0058710D">
        <w:rPr>
          <w:vertAlign w:val="superscript"/>
        </w:rPr>
        <w:t>2</w:t>
      </w:r>
      <w:r w:rsidR="008D7FEF">
        <w:t>,</w:t>
      </w:r>
      <w:r w:rsidR="00E260F7" w:rsidRPr="00E260F7">
        <w:t xml:space="preserve"> </w:t>
      </w:r>
      <w:r w:rsidR="0058710D" w:rsidRPr="00012C4F">
        <w:t>Iyad Obeid</w:t>
      </w:r>
      <w:r>
        <w:rPr>
          <w:vertAlign w:val="superscript"/>
        </w:rPr>
        <w:t>1</w:t>
      </w:r>
      <w:r w:rsidR="008D7FEF">
        <w:t xml:space="preserve">, </w:t>
      </w:r>
      <w:r w:rsidR="0058710D" w:rsidRPr="00012C4F">
        <w:t>Joseph Picone</w:t>
      </w:r>
      <w:r>
        <w:rPr>
          <w:vertAlign w:val="superscript"/>
        </w:rPr>
        <w:t>1</w:t>
      </w:r>
    </w:p>
    <w:p w14:paraId="2EBF4AB7" w14:textId="5989CA38" w:rsidR="008D7FEF" w:rsidRDefault="008D7FEF" w:rsidP="008D7FEF">
      <w:pPr>
        <w:pStyle w:val="address"/>
      </w:pPr>
      <w:r>
        <w:rPr>
          <w:vertAlign w:val="superscript"/>
        </w:rPr>
        <w:t>1</w:t>
      </w:r>
      <w:r w:rsidR="0058710D" w:rsidRPr="0058710D">
        <w:t xml:space="preserve"> </w:t>
      </w:r>
      <w:r w:rsidR="00EF6293" w:rsidRPr="0058710D">
        <w:t>The Neural Engineering Data Consortium, Temple University</w:t>
      </w:r>
      <w:r w:rsidR="00EF6293">
        <w:br/>
        <w:t xml:space="preserve"> </w:t>
      </w:r>
      <w:r w:rsidR="00EF6293" w:rsidRPr="0058710D">
        <w:t>Philadelphia, Pennsylvania, USA</w:t>
      </w:r>
      <w:r w:rsidR="00EF6293">
        <w:t xml:space="preserve">, </w:t>
      </w:r>
    </w:p>
    <w:p w14:paraId="16DEB230" w14:textId="78CE9FAC" w:rsidR="008D7FEF" w:rsidRPr="00E260F7" w:rsidRDefault="00E260F7" w:rsidP="0058710D">
      <w:pPr>
        <w:pStyle w:val="address"/>
        <w:rPr>
          <w:rStyle w:val="e-mail"/>
        </w:rPr>
      </w:pPr>
      <w:r w:rsidRPr="00E260F7">
        <w:rPr>
          <w:vertAlign w:val="superscript"/>
        </w:rPr>
        <w:t>2</w:t>
      </w:r>
      <w:r w:rsidR="0058710D" w:rsidRPr="0058710D">
        <w:t xml:space="preserve"> </w:t>
      </w:r>
      <w:r w:rsidR="00EF6293">
        <w:t xml:space="preserve">Internet Brands, </w:t>
      </w:r>
      <w:r w:rsidR="00EF6293" w:rsidRPr="00C20549">
        <w:t>El Segundo,</w:t>
      </w:r>
      <w:r w:rsidR="00EF6293">
        <w:t xml:space="preserve"> California, </w:t>
      </w:r>
      <w:r w:rsidR="00EF6293" w:rsidRPr="00012C4F">
        <w:t>USA</w:t>
      </w:r>
    </w:p>
    <w:p w14:paraId="668E383C" w14:textId="19F47387" w:rsidR="00E30663" w:rsidRDefault="008D7FEF" w:rsidP="004534C9">
      <w:pPr>
        <w:pStyle w:val="abstract"/>
        <w:spacing w:after="120"/>
        <w:ind w:left="562" w:right="562" w:firstLine="0"/>
        <w:contextualSpacing w:val="0"/>
      </w:pPr>
      <w:r>
        <w:rPr>
          <w:b/>
        </w:rPr>
        <w:t>Abstract.</w:t>
      </w:r>
      <w:r>
        <w:t xml:space="preserve"> </w:t>
      </w:r>
      <w:r w:rsidR="00A15071" w:rsidRPr="00A15071">
        <w:t xml:space="preserve">The evaluation of machine learning algorithms in biomedical fields for applications involving sequential data lacks </w:t>
      </w:r>
      <w:r w:rsidR="00E30663">
        <w:t xml:space="preserve">both rigor and </w:t>
      </w:r>
      <w:r w:rsidR="00A15071" w:rsidRPr="00A15071">
        <w:t xml:space="preserve">standardization. Common quantitative scalar evaluation metrics such as sensitivity and specificity can often be misleading </w:t>
      </w:r>
      <w:r w:rsidR="00E30663">
        <w:t>and not accurately integrate application requirements</w:t>
      </w:r>
      <w:r w:rsidR="00A15071" w:rsidRPr="00A15071">
        <w:t xml:space="preserve">. Evaluation metrics must ultimately reflect the needs of users yet be sufficiently sensitive to guide algorithm development. </w:t>
      </w:r>
      <w:r w:rsidR="00E30663">
        <w:t>For example, f</w:t>
      </w:r>
      <w:r w:rsidR="00A15071" w:rsidRPr="00A15071">
        <w:t>eedback from critical care clinicians who use automated event detection software in clinical applications has been overwhelmingly emphatic that a low false alarm rate, typically measured in units of the number of errors per 24 hours, is the single most important criterion for user acceptance.</w:t>
      </w:r>
      <w:r w:rsidR="00E30663">
        <w:t xml:space="preserve"> </w:t>
      </w:r>
      <w:r w:rsidR="00A15071" w:rsidRPr="00A15071">
        <w:t>Though using a single metric is not often as insightful as examining performance over a range of operating conditions, there is</w:t>
      </w:r>
      <w:r w:rsidR="00E30663">
        <w:t xml:space="preserve">, nevertheless, </w:t>
      </w:r>
      <w:r w:rsidR="00A15071" w:rsidRPr="00A15071">
        <w:t>a need for a single scalar figure of merit.</w:t>
      </w:r>
    </w:p>
    <w:p w14:paraId="1F2D6488" w14:textId="51E7FDE3" w:rsidR="00A15071" w:rsidRDefault="00E30663" w:rsidP="00A15071">
      <w:pPr>
        <w:pStyle w:val="abstract"/>
        <w:spacing w:before="0" w:after="120"/>
        <w:ind w:left="562" w:right="562" w:firstLine="0"/>
        <w:contextualSpacing w:val="0"/>
      </w:pPr>
      <w:r>
        <w:t>In this chapter, w</w:t>
      </w:r>
      <w:r w:rsidR="00A15071" w:rsidRPr="00A15071">
        <w:t xml:space="preserve">e discuss the deficiencies of existing metrics for a seizure detection task and propose several new metrics that offer a more balanced view of performance. We demonstrate these metrics on a seizure detection task based on the TUH EEG </w:t>
      </w:r>
      <w:r w:rsidR="006E13E0">
        <w:t xml:space="preserve">Seizure </w:t>
      </w:r>
      <w:r w:rsidR="00A15071" w:rsidRPr="00A15071">
        <w:t xml:space="preserve">Corpus. We </w:t>
      </w:r>
      <w:r>
        <w:t xml:space="preserve">introduce </w:t>
      </w:r>
      <w:r w:rsidR="00A15071" w:rsidRPr="00A15071">
        <w:t>two promising metrics</w:t>
      </w:r>
      <w:r>
        <w:t xml:space="preserve">: (1) </w:t>
      </w:r>
      <w:r w:rsidR="001A4878">
        <w:t xml:space="preserve">a </w:t>
      </w:r>
      <w:r w:rsidR="00A15071" w:rsidRPr="00A15071">
        <w:t xml:space="preserve">measure based on a concept borrowed from the spoken term detection literature, Actual Term-Weighted Value, and </w:t>
      </w:r>
      <w:r>
        <w:t xml:space="preserve">(2) </w:t>
      </w:r>
      <w:r w:rsidR="00A15071" w:rsidRPr="00A15071">
        <w:t>a new metric, Time-Aligned Event Scoring (TAES), that accounts for the temporal alignment of the hypothesis to the reference annotation. We demonstrate that state of the art technology based on deep learning, though impressive in its performance, still needs significant improvement before it will meet very strict user acceptance guidelines.</w:t>
      </w:r>
    </w:p>
    <w:p w14:paraId="12854D2C" w14:textId="4EE53B26" w:rsidR="008D7FEF" w:rsidRPr="00E76F97" w:rsidRDefault="00E76F97" w:rsidP="00A17464">
      <w:pPr>
        <w:pStyle w:val="keywords"/>
        <w:ind w:left="562" w:right="562"/>
      </w:pPr>
      <w:r w:rsidRPr="00E76F97">
        <w:rPr>
          <w:b/>
        </w:rPr>
        <w:t>Keywords:</w:t>
      </w:r>
      <w:r>
        <w:t xml:space="preserve"> </w:t>
      </w:r>
      <w:r w:rsidR="00A15071">
        <w:t>Electroencephalogram, EEGs, scoring, evaluation metrics, machine learning, seizure detection</w:t>
      </w:r>
    </w:p>
    <w:p w14:paraId="1EEE54F2" w14:textId="77777777" w:rsidR="008D7FEF" w:rsidRPr="00C82C6E" w:rsidRDefault="008D7FEF" w:rsidP="008D7FEF">
      <w:pPr>
        <w:pStyle w:val="heading1"/>
      </w:pPr>
      <w:r w:rsidRPr="00C82C6E">
        <w:t>Introduction</w:t>
      </w:r>
    </w:p>
    <w:p w14:paraId="0E8BCDA1" w14:textId="24D54C88" w:rsidR="008A5A8B" w:rsidRDefault="008A5A8B" w:rsidP="005F55DC">
      <w:pPr>
        <w:pStyle w:val="BodyText"/>
      </w:pPr>
      <w:r w:rsidRPr="005466BB">
        <w:t>Electroencephalograms (EEGs) are the primary means by which physicians diagnose and manage brain-related illnesses such as epilepsy, seizures and sleep disorders</w:t>
      </w:r>
      <w:r w:rsidR="00EC7FD8">
        <w:t xml:space="preserve"> </w:t>
      </w:r>
      <w:fldSimple w:instr=" REF _Ref37030819 \n ">
        <w:r w:rsidR="00485CEA">
          <w:t>[1]</w:t>
        </w:r>
      </w:fldSimple>
      <w:r w:rsidRPr="005466BB">
        <w:t xml:space="preserve">. </w:t>
      </w:r>
      <w:r>
        <w:t xml:space="preserve">Automatic interpretation of EEGs </w:t>
      </w:r>
      <w:r w:rsidR="00E55F88">
        <w:t xml:space="preserve">by computer </w:t>
      </w:r>
      <w:r>
        <w:t xml:space="preserve">has been extensively studied </w:t>
      </w:r>
      <w:r w:rsidR="00E55F88">
        <w:t>for the past 40 years </w:t>
      </w:r>
      <w:fldSimple w:instr=" REF _Ref37032350 \n ">
        <w:r w:rsidR="00485CEA">
          <w:t>[2]</w:t>
        </w:r>
      </w:fldSimple>
      <w:r w:rsidR="0066446C">
        <w:t>-</w:t>
      </w:r>
      <w:fldSimple w:instr=" REF _Ref37032363 \n ">
        <w:r w:rsidR="00485CEA">
          <w:t>[6]</w:t>
        </w:r>
      </w:fldSimple>
      <w:r w:rsidR="0066446C">
        <w:t xml:space="preserve"> </w:t>
      </w:r>
      <w:r w:rsidR="00E55F88">
        <w:t>with mixed results</w:t>
      </w:r>
      <w:r>
        <w:t xml:space="preserve">. </w:t>
      </w:r>
      <w:r w:rsidR="0066446C">
        <w:t>E</w:t>
      </w:r>
      <w:r>
        <w:t xml:space="preserve">ven though many research systems report impressive levels of accuracy in research publications, widespread adoption of commercial technology has yet to happen in clinical settings primarily due to the high false alarm </w:t>
      </w:r>
      <w:r>
        <w:lastRenderedPageBreak/>
        <w:t>rates of these systems</w:t>
      </w:r>
      <w:r w:rsidR="00561FEC">
        <w:t> </w:t>
      </w:r>
      <w:fldSimple w:instr=" REF _Ref37033858 \n ">
        <w:r w:rsidR="00485CEA">
          <w:t>[7]</w:t>
        </w:r>
      </w:fldSimple>
      <w:r w:rsidR="00561FEC">
        <w:softHyphen/>
      </w:r>
      <w:r w:rsidR="00561FEC">
        <w:noBreakHyphen/>
      </w:r>
      <w:fldSimple w:instr=" REF _Ref37033862 \n ">
        <w:r w:rsidR="00485CEA">
          <w:t>[9]</w:t>
        </w:r>
      </w:fldSimple>
      <w:r>
        <w:t xml:space="preserve">. In this paper, we investigate the gap in performance between research and commercial technology and discuss how these perceptions are influenced by a lack of </w:t>
      </w:r>
      <w:r w:rsidR="001A4878">
        <w:t xml:space="preserve">a </w:t>
      </w:r>
      <w:r>
        <w:t>standardized scoring methodolog</w:t>
      </w:r>
      <w:r w:rsidR="00C95320">
        <w:t>y</w:t>
      </w:r>
      <w:r>
        <w:t>.</w:t>
      </w:r>
    </w:p>
    <w:p w14:paraId="4B2BB460" w14:textId="5BF84722" w:rsidR="005F55DC" w:rsidRDefault="00AA24E5" w:rsidP="008A5A8B">
      <w:pPr>
        <w:pStyle w:val="BodyText"/>
      </w:pPr>
      <w:r>
        <w:t>T</w:t>
      </w:r>
      <w:r w:rsidR="008A5A8B">
        <w:t>here are in general two</w:t>
      </w:r>
      <w:r w:rsidR="001A4878">
        <w:t xml:space="preserve"> </w:t>
      </w:r>
      <w:r w:rsidR="008A5A8B">
        <w:t>ways to evaluate machine learning technology: user acceptance testing </w:t>
      </w:r>
      <w:fldSimple w:instr=" REF _Ref37058449 \n ">
        <w:r w:rsidR="00485CEA">
          <w:t>[10]</w:t>
        </w:r>
      </w:fldSimple>
      <w:fldSimple w:instr=" REF _Ref37058455 \n ">
        <w:r w:rsidR="00485CEA">
          <w:t>[11]</w:t>
        </w:r>
      </w:fldSimple>
      <w:r>
        <w:t xml:space="preserve"> </w:t>
      </w:r>
      <w:r w:rsidR="008A5A8B">
        <w:t>and objective performance metrics based on annotated reference data</w:t>
      </w:r>
      <w:r w:rsidR="00451206">
        <w:t xml:space="preserve"> </w:t>
      </w:r>
      <w:fldSimple w:instr=" REF _Ref37058527 \n ">
        <w:r w:rsidR="00485CEA">
          <w:t>[12]</w:t>
        </w:r>
      </w:fldSimple>
      <w:r w:rsidR="001623D9">
        <w:fldChar w:fldCharType="begin"/>
      </w:r>
      <w:r w:rsidR="001623D9">
        <w:instrText xml:space="preserve"> REF _Ref41214761 \n </w:instrText>
      </w:r>
      <w:r w:rsidR="001623D9">
        <w:fldChar w:fldCharType="separate"/>
      </w:r>
      <w:r w:rsidR="001623D9">
        <w:t>[13]</w:t>
      </w:r>
      <w:r w:rsidR="001623D9">
        <w:fldChar w:fldCharType="end"/>
      </w:r>
      <w:r>
        <w:t xml:space="preserve">. </w:t>
      </w:r>
      <w:r w:rsidR="008A5A8B">
        <w:t xml:space="preserve">User acceptance testing is </w:t>
      </w:r>
      <w:r w:rsidR="001A4878">
        <w:t xml:space="preserve">slow, </w:t>
      </w:r>
      <w:r w:rsidR="008A5A8B">
        <w:t>time-consuming and expensive. It has never been a practical way to guide technology development because algorithm developers need rapid turnaround times on evaluations. Hence evaluations using objective performance metrics, such as sensitivity and specificity, are common in the machine learning field</w:t>
      </w:r>
      <w:r>
        <w:t> </w:t>
      </w:r>
      <w:fldSimple w:instr=" REF _Ref37058579 \n ">
        <w:r w:rsidR="00485CEA">
          <w:t>[14]</w:t>
        </w:r>
      </w:fldSimple>
      <w:r>
        <w:t>-</w:t>
      </w:r>
      <w:fldSimple w:instr=" REF _Ref37058581 \n ">
        <w:r w:rsidR="00485CEA">
          <w:t>[16]</w:t>
        </w:r>
      </w:fldSimple>
      <w:r w:rsidR="008A5A8B">
        <w:t>. With this approach, it is very important to have a rich evaluation dataset and a performance metric that correlates well with user and application needs. The metric must have a certain level of granularity so that small differences in algorithms can be investigated and parameter optimizations can be evaluated. For example, in speech recognition applications, word error rate has been used for many years because it correlates well with user acceptance testing but provides the necessary level of granularity to guide technology development. Despite many years of research focused on finding better performance metrics</w:t>
      </w:r>
      <w:r>
        <w:t> </w:t>
      </w:r>
      <w:fldSimple w:instr=" REF _Ref37058646 \n ">
        <w:r w:rsidR="00485CEA">
          <w:t>[17]</w:t>
        </w:r>
      </w:fldSimple>
      <w:fldSimple w:instr=" REF _Ref37058650 \n ">
        <w:r w:rsidR="00485CEA">
          <w:t>[18]</w:t>
        </w:r>
      </w:fldSimple>
      <w:r w:rsidR="008A5A8B">
        <w:t>, word error rate remains a valid metric for technology development and assessment</w:t>
      </w:r>
      <w:r>
        <w:t xml:space="preserve"> in speech recognition</w:t>
      </w:r>
      <w:r w:rsidR="008A5A8B">
        <w:t>.</w:t>
      </w:r>
      <w:r w:rsidR="005F55DC">
        <w:t xml:space="preserve"> </w:t>
      </w:r>
    </w:p>
    <w:p w14:paraId="47AD661E" w14:textId="3948B787" w:rsidR="00F9251D" w:rsidRDefault="008A5A8B" w:rsidP="008A5A8B">
      <w:pPr>
        <w:pStyle w:val="BodyText"/>
      </w:pPr>
      <w:r>
        <w:t>Sequential pattern recognition applications, such as speech recognition, keyword search or EEG analysis, require additional considerations. Data</w:t>
      </w:r>
      <w:r w:rsidR="00642970">
        <w:t xml:space="preserve"> </w:t>
      </w:r>
      <w:r>
        <w:t>are not simply assessed with an overall judgment (e.g., “did a seizure occur somewhere in this file?”). Instead, the locality of the hypothesis must be considered – to what extent did the start and end times of the hypothesis match the reference transcription. This is a complex issue since a hypothesis can partially overlap with the reference annotation, and a consistent mechanism for scoring such events must be adopted.</w:t>
      </w:r>
    </w:p>
    <w:p w14:paraId="1AFD41EC" w14:textId="0B981157" w:rsidR="008A5A8B" w:rsidRDefault="008A5A8B" w:rsidP="008A5A8B">
      <w:pPr>
        <w:pStyle w:val="BodyText"/>
      </w:pPr>
      <w:r>
        <w:t>Unfortunately, there is no such standardization in the EEG literature</w:t>
      </w:r>
      <w:r w:rsidRPr="008102D6">
        <w:t>. For example, Wilson et al.</w:t>
      </w:r>
      <w:r w:rsidR="00AA24E5">
        <w:t> </w:t>
      </w:r>
      <w:fldSimple w:instr=" REF _Ref37058699 \n ">
        <w:r w:rsidR="00485CEA">
          <w:t>[4]</w:t>
        </w:r>
      </w:fldSimple>
      <w:r w:rsidR="00AA24E5">
        <w:t xml:space="preserve"> </w:t>
      </w:r>
      <w:r w:rsidRPr="008102D6">
        <w:t xml:space="preserve">advocates using a term-based metric involving sensitivity and specificity. </w:t>
      </w:r>
      <w:r w:rsidR="00532767">
        <w:t>A</w:t>
      </w:r>
      <w:r w:rsidRPr="008102D6">
        <w:t xml:space="preserve"> term </w:t>
      </w:r>
      <w:r w:rsidR="00532767">
        <w:t xml:space="preserve">was defined as a connection of consecutive decisions </w:t>
      </w:r>
      <w:r w:rsidR="001A4878">
        <w:t xml:space="preserve">of </w:t>
      </w:r>
      <w:r w:rsidR="00532767">
        <w:t>the same type of event.</w:t>
      </w:r>
      <w:r w:rsidRPr="008102D6">
        <w:t xml:space="preserve"> </w:t>
      </w:r>
      <w:r>
        <w:t xml:space="preserve">A hypothesis is counted as a </w:t>
      </w:r>
      <w:r w:rsidRPr="008102D6">
        <w:t>true positive</w:t>
      </w:r>
      <w:r>
        <w:t xml:space="preserve"> </w:t>
      </w:r>
      <w:r w:rsidRPr="008102D6">
        <w:t xml:space="preserve">when </w:t>
      </w:r>
      <w:r>
        <w:t xml:space="preserve">it </w:t>
      </w:r>
      <w:r w:rsidRPr="008102D6">
        <w:t xml:space="preserve">overlaps with one or more reference annotations. </w:t>
      </w:r>
      <w:r>
        <w:t>A f</w:t>
      </w:r>
      <w:r w:rsidRPr="008102D6">
        <w:t>alse positive</w:t>
      </w:r>
      <w:r>
        <w:t xml:space="preserve"> </w:t>
      </w:r>
      <w:r w:rsidRPr="008102D6">
        <w:t>correspond</w:t>
      </w:r>
      <w:r>
        <w:t>s</w:t>
      </w:r>
      <w:r w:rsidRPr="008102D6">
        <w:t xml:space="preserve"> to </w:t>
      </w:r>
      <w:r>
        <w:t xml:space="preserve">an </w:t>
      </w:r>
      <w:r w:rsidRPr="008102D6">
        <w:t>event</w:t>
      </w:r>
      <w:r>
        <w:t xml:space="preserve"> </w:t>
      </w:r>
      <w:r w:rsidRPr="008102D6">
        <w:t xml:space="preserve">in which </w:t>
      </w:r>
      <w:r>
        <w:t xml:space="preserve">a </w:t>
      </w:r>
      <w:r w:rsidRPr="008102D6">
        <w:t>hypothesis annotation</w:t>
      </w:r>
      <w:r>
        <w:t xml:space="preserve"> does </w:t>
      </w:r>
      <w:r w:rsidRPr="008102D6">
        <w:t xml:space="preserve">not overlap with any of the reference annotations. Kelly et al. </w:t>
      </w:r>
      <w:fldSimple w:instr=" REF _Ref37058728 \n ">
        <w:r w:rsidR="00485CEA">
          <w:t>[19]</w:t>
        </w:r>
      </w:fldSimple>
      <w:r w:rsidR="00AA24E5">
        <w:t xml:space="preserve"> </w:t>
      </w:r>
      <w:r w:rsidRPr="008102D6">
        <w:t xml:space="preserve">recommends using </w:t>
      </w:r>
      <w:r w:rsidRPr="008A5A8B">
        <w:t>a metric that measures sensitivity and false alarms. A hypothesis is considered a true positive when time of detection is within two minutes of the seizure onset. Otherwise it is considered a false positive.</w:t>
      </w:r>
      <w:r w:rsidRPr="008102D6">
        <w:t xml:space="preserve"> Baldassano et al. </w:t>
      </w:r>
      <w:fldSimple w:instr=" REF _Ref37058753 \n ">
        <w:r w:rsidR="00485CEA">
          <w:t>[20]</w:t>
        </w:r>
      </w:fldSimple>
      <w:r w:rsidR="00AA24E5">
        <w:t xml:space="preserve"> </w:t>
      </w:r>
      <w:r w:rsidRPr="008102D6">
        <w:t xml:space="preserve">uses an epoch-based metric </w:t>
      </w:r>
      <w:r>
        <w:t xml:space="preserve">that measures </w:t>
      </w:r>
      <w:r w:rsidRPr="008102D6">
        <w:t>false positive</w:t>
      </w:r>
      <w:r>
        <w:t xml:space="preserve"> and </w:t>
      </w:r>
      <w:r w:rsidRPr="008102D6">
        <w:t>negative rates a</w:t>
      </w:r>
      <w:r>
        <w:t xml:space="preserve">s well as </w:t>
      </w:r>
      <w:r w:rsidRPr="008102D6">
        <w:t>latency</w:t>
      </w:r>
      <w:r>
        <w:t xml:space="preserve">. </w:t>
      </w:r>
      <w:r w:rsidRPr="008102D6">
        <w:t xml:space="preserve">The </w:t>
      </w:r>
      <w:r>
        <w:t xml:space="preserve">development, evaluation and </w:t>
      </w:r>
      <w:r w:rsidRPr="008102D6">
        <w:t>ranking of various machine learning approaches</w:t>
      </w:r>
      <w:r>
        <w:t xml:space="preserve"> is highly dependent on the choice of a metric.</w:t>
      </w:r>
    </w:p>
    <w:p w14:paraId="357D1295" w14:textId="5A7EBB6C" w:rsidR="00D60A3E" w:rsidRDefault="008A5A8B" w:rsidP="00DF4924">
      <w:pPr>
        <w:pStyle w:val="BodyText"/>
        <w:widowControl w:val="0"/>
        <w:ind w:firstLine="230"/>
      </w:pPr>
      <w:r>
        <w:t>A large class of bioengineering problems, including seizure detection, involve prediction as well as classification. In prediction problems, we are often concerned with how far in advance of an event</w:t>
      </w:r>
      <w:r w:rsidR="001A4878">
        <w:t xml:space="preserve"> </w:t>
      </w:r>
      <w:r>
        <w:t xml:space="preserve">we can predict an outcome. </w:t>
      </w:r>
      <w:r w:rsidR="001A4878">
        <w:t>The a</w:t>
      </w:r>
      <w:r>
        <w:t xml:space="preserve">ccuracy of </w:t>
      </w:r>
      <w:r w:rsidR="001A4878">
        <w:t xml:space="preserve">a </w:t>
      </w:r>
      <w:r>
        <w:t>prediction varies with latency</w:t>
      </w:r>
      <w:r w:rsidR="001A4878">
        <w:t xml:space="preserve">. By convention, we refer to negative latency as prediction before the event has occurred. Positive latency means a system outputs a hypothesis after an event has occurred. It is not uncommon machine learning systems to have significant </w:t>
      </w:r>
      <w:r w:rsidR="001A4878">
        <w:lastRenderedPageBreak/>
        <w:t xml:space="preserve">amounts of latency – often tens of seconds for EEG analysis. Similarly, prediction of a seizure before the seizure has occurred is an extremely valuable technology, especially if you can predict the onset of a seizure long in advance (e.g., ten of minutes). This gives healthcare providers a chance to perform a medical intervention as well as allows the patient to </w:t>
      </w:r>
      <w:r w:rsidR="00D60A3E">
        <w:t>make necessary preparations for a medical emergency.</w:t>
      </w:r>
    </w:p>
    <w:p w14:paraId="58695265" w14:textId="53C5F529" w:rsidR="008A5A8B" w:rsidRDefault="001A4878" w:rsidP="00DF4924">
      <w:pPr>
        <w:pStyle w:val="BodyText"/>
        <w:widowControl w:val="0"/>
        <w:ind w:firstLine="230"/>
      </w:pPr>
      <w:r>
        <w:t xml:space="preserve"> </w:t>
      </w:r>
      <w:r w:rsidR="00D60A3E">
        <w:t xml:space="preserve">Measuring performance as a function of latency </w:t>
      </w:r>
      <w:r w:rsidR="008A5A8B">
        <w:t xml:space="preserve">adds some complexity to the process. Winterhalder et al. </w:t>
      </w:r>
      <w:fldSimple w:instr=" REF _Ref37058781 \n ">
        <w:r w:rsidR="00485CEA">
          <w:t>[21]</w:t>
        </w:r>
      </w:fldSimple>
      <w:r w:rsidR="00AA24E5">
        <w:t xml:space="preserve"> </w:t>
      </w:r>
      <w:r w:rsidR="008A5A8B">
        <w:t xml:space="preserve">have studied this problem extensively and argue for a scoring based on long-term considerations. In this </w:t>
      </w:r>
      <w:r w:rsidR="00AA24E5">
        <w:t>chapter</w:t>
      </w:r>
      <w:r w:rsidR="008A5A8B">
        <w:t>, we are not concerned with these types of prediction problems. We are focused mainly on assessing the accuracy of classification</w:t>
      </w:r>
      <w:r w:rsidR="00D60A3E">
        <w:t xml:space="preserve"> of events </w:t>
      </w:r>
      <w:r w:rsidR="008A5A8B">
        <w:t>and assessing the proximity of these classifications to the actual event.</w:t>
      </w:r>
      <w:r w:rsidR="00D60A3E">
        <w:t xml:space="preserve"> We refer to this as time-aligned scoring.</w:t>
      </w:r>
    </w:p>
    <w:p w14:paraId="190E6A59" w14:textId="45C37387" w:rsidR="00F9251D" w:rsidRDefault="00F9251D" w:rsidP="00F9251D">
      <w:pPr>
        <w:pStyle w:val="BodyText"/>
      </w:pPr>
      <w:r>
        <w:t xml:space="preserve">Therefore, </w:t>
      </w:r>
      <w:r w:rsidR="00D60A3E">
        <w:t xml:space="preserve">in this chapter, </w:t>
      </w:r>
      <w:r>
        <w:t>we analyze several popular scoring metrics and discuss their strengths and weaknesses on sequential decoding problems. We introduce several alternatives, such as the Actual Term-Weighted Value (ATWV) </w:t>
      </w:r>
      <w:fldSimple w:instr=" REF _Ref37058847 \n ">
        <w:r w:rsidR="00485CEA">
          <w:t>[22]</w:t>
        </w:r>
      </w:fldSimple>
      <w:fldSimple w:instr=" REF _Ref37179880 \n ">
        <w:r w:rsidR="00485CEA">
          <w:t>[23]</w:t>
        </w:r>
      </w:fldSimple>
      <w:r>
        <w:t xml:space="preserve"> that have proven successful in other fields, and discuss their relevance to EEG applications. We present a comparison of performance for several systems using these metrics and discuss how this correlates with </w:t>
      </w:r>
      <w:r w:rsidR="009D6970">
        <w:t xml:space="preserve">a proxy for </w:t>
      </w:r>
      <w:r>
        <w:t>overall user acceptance</w:t>
      </w:r>
      <w:r w:rsidR="009D6970">
        <w:t xml:space="preserve"> involving a combination of sensitivity and false alarm rate</w:t>
      </w:r>
      <w:r>
        <w:t>.</w:t>
      </w:r>
    </w:p>
    <w:p w14:paraId="1A86903B" w14:textId="42F921E6" w:rsidR="00707750" w:rsidRDefault="00707750" w:rsidP="00F9251D">
      <w:pPr>
        <w:pStyle w:val="BodyText"/>
        <w:widowControl w:val="0"/>
        <w:ind w:firstLine="230"/>
      </w:pPr>
      <w:r>
        <w:t>Comparing</w:t>
      </w:r>
      <w:r w:rsidR="0043638E">
        <w:t xml:space="preserve"> systems using a single operating point is, of course, not always correct. It is quite possible the systems are simply operating at different points on what is known as their Receiver Operating Characteristic (ROC) curve. This was a problem well-studied in the mid-1960’s with the </w:t>
      </w:r>
      <w:r w:rsidR="00F9251D">
        <w:t>emergence</w:t>
      </w:r>
      <w:r w:rsidR="0043638E">
        <w:t xml:space="preserve"> of communication theory</w:t>
      </w:r>
      <w:r w:rsidR="00F9251D">
        <w:t> </w:t>
      </w:r>
      <w:fldSimple w:instr=" REF _Ref37555055 \n ">
        <w:r w:rsidR="00485CEA">
          <w:t>[15]</w:t>
        </w:r>
      </w:fldSimple>
      <w:r w:rsidR="0043638E">
        <w:t>. In machine learning, we often prefer to analyze systems using a Detection Error Tradeoff (DET) curve</w:t>
      </w:r>
      <w:r w:rsidR="00F9251D">
        <w:t> </w:t>
      </w:r>
      <w:fldSimple w:instr=" REF _Ref37179880 \n ">
        <w:r w:rsidR="00485CEA">
          <w:t>[23]</w:t>
        </w:r>
      </w:fldSimple>
      <w:r w:rsidR="00F9251D">
        <w:noBreakHyphen/>
      </w:r>
      <w:fldSimple w:instr=" REF _Ref37179899 \n ">
        <w:r w:rsidR="00485CEA">
          <w:t>[25]</w:t>
        </w:r>
      </w:fldSimple>
      <w:r w:rsidR="0043638E">
        <w:t xml:space="preserve"> . These curves provide a holistic view of </w:t>
      </w:r>
      <w:r w:rsidR="00F9251D">
        <w:t>performance but</w:t>
      </w:r>
      <w:r w:rsidR="0043638E">
        <w:t xml:space="preserve"> make it difficult to tune a system </w:t>
      </w:r>
      <w:r w:rsidR="00F9251D">
        <w:t xml:space="preserve">at a </w:t>
      </w:r>
      <w:r w:rsidR="0043638E">
        <w:t>specific operating point. We will also briefly discuss holistic measures based on DET analysis.</w:t>
      </w:r>
    </w:p>
    <w:p w14:paraId="2FCED92E" w14:textId="3669CEB1" w:rsidR="005F55DC" w:rsidRDefault="002372A4" w:rsidP="004534C9">
      <w:pPr>
        <w:pStyle w:val="heading1"/>
      </w:pPr>
      <w:r>
        <w:t xml:space="preserve">Basic Error Types and Associated </w:t>
      </w:r>
      <w:bookmarkStart w:id="0" w:name="_Ref37203160"/>
      <w:r w:rsidR="008A5A8B">
        <w:t>Derived</w:t>
      </w:r>
      <w:r>
        <w:t xml:space="preserve"> </w:t>
      </w:r>
      <w:r w:rsidR="008A5A8B">
        <w:t>Measures</w:t>
      </w:r>
      <w:bookmarkEnd w:id="0"/>
    </w:p>
    <w:p w14:paraId="241033E5" w14:textId="22A0B1FF" w:rsidR="008A5A8B" w:rsidRDefault="008A5A8B" w:rsidP="004534C9">
      <w:pPr>
        <w:spacing w:after="120"/>
        <w:ind w:firstLine="230"/>
        <w:rPr>
          <w:lang w:eastAsia="en-US"/>
        </w:rPr>
      </w:pPr>
      <w:r>
        <w:t>Researchers in biomedical fields typically report performance in terms of sensitivity and specificity</w:t>
      </w:r>
      <w:r w:rsidR="00D27BF1">
        <w:t> </w:t>
      </w:r>
      <w:fldSimple w:instr=" REF _Ref37058822 \n ">
        <w:r w:rsidR="00485CEA">
          <w:t>[26]</w:t>
        </w:r>
      </w:fldSimple>
      <w:r>
        <w:t>. In a two-class classification problem such as seizure detection, we can define four types of errors:</w:t>
      </w:r>
    </w:p>
    <w:p w14:paraId="1CA3ADD6" w14:textId="77777777" w:rsidR="008A5A8B" w:rsidRPr="004534C9" w:rsidRDefault="008A5A8B" w:rsidP="001D532F">
      <w:pPr>
        <w:pStyle w:val="ListParagraph"/>
        <w:numPr>
          <w:ilvl w:val="0"/>
          <w:numId w:val="20"/>
        </w:numPr>
        <w:tabs>
          <w:tab w:val="left" w:pos="2160"/>
        </w:tabs>
        <w:spacing w:after="0" w:line="240" w:lineRule="auto"/>
        <w:ind w:left="450" w:hanging="270"/>
        <w:rPr>
          <w:sz w:val="18"/>
          <w:szCs w:val="18"/>
        </w:rPr>
      </w:pPr>
      <w:r w:rsidRPr="004534C9">
        <w:rPr>
          <w:rFonts w:ascii="Times New Roman" w:hAnsi="Times New Roman" w:cs="Times New Roman"/>
          <w:sz w:val="18"/>
          <w:szCs w:val="18"/>
        </w:rPr>
        <w:t xml:space="preserve">True Positives (TP): </w:t>
      </w:r>
      <w:r w:rsidRPr="004534C9">
        <w:rPr>
          <w:rFonts w:ascii="Times New Roman" w:hAnsi="Times New Roman" w:cs="Times New Roman"/>
          <w:sz w:val="18"/>
          <w:szCs w:val="18"/>
        </w:rPr>
        <w:tab/>
        <w:t>the number of ‘positives’ detected correctly</w:t>
      </w:r>
    </w:p>
    <w:p w14:paraId="4E50B5D2" w14:textId="77777777" w:rsidR="008A5A8B" w:rsidRPr="004534C9" w:rsidRDefault="008A5A8B" w:rsidP="001D532F">
      <w:pPr>
        <w:pStyle w:val="ListParagraph"/>
        <w:numPr>
          <w:ilvl w:val="0"/>
          <w:numId w:val="20"/>
        </w:numPr>
        <w:tabs>
          <w:tab w:val="left" w:pos="2160"/>
        </w:tabs>
        <w:spacing w:after="0" w:line="240" w:lineRule="auto"/>
        <w:ind w:left="450" w:hanging="270"/>
        <w:rPr>
          <w:sz w:val="18"/>
          <w:szCs w:val="18"/>
        </w:rPr>
      </w:pPr>
      <w:r w:rsidRPr="004534C9">
        <w:rPr>
          <w:rFonts w:ascii="Times New Roman" w:hAnsi="Times New Roman" w:cs="Times New Roman"/>
          <w:sz w:val="18"/>
          <w:szCs w:val="18"/>
        </w:rPr>
        <w:t>True Negatives (TN):</w:t>
      </w:r>
      <w:r w:rsidRPr="004534C9">
        <w:rPr>
          <w:rFonts w:ascii="Times New Roman" w:hAnsi="Times New Roman" w:cs="Times New Roman"/>
          <w:sz w:val="18"/>
          <w:szCs w:val="18"/>
        </w:rPr>
        <w:tab/>
        <w:t>the number of ‘negatives’ detected correctly</w:t>
      </w:r>
    </w:p>
    <w:p w14:paraId="095C1348" w14:textId="77777777" w:rsidR="008A5A8B" w:rsidRPr="004534C9" w:rsidRDefault="008A5A8B" w:rsidP="001D532F">
      <w:pPr>
        <w:pStyle w:val="ListParagraph"/>
        <w:numPr>
          <w:ilvl w:val="0"/>
          <w:numId w:val="20"/>
        </w:numPr>
        <w:tabs>
          <w:tab w:val="left" w:pos="2160"/>
        </w:tabs>
        <w:spacing w:after="0" w:line="240" w:lineRule="auto"/>
        <w:ind w:left="450" w:hanging="270"/>
        <w:rPr>
          <w:sz w:val="18"/>
          <w:szCs w:val="18"/>
        </w:rPr>
      </w:pPr>
      <w:r w:rsidRPr="004534C9">
        <w:rPr>
          <w:rFonts w:ascii="Times New Roman" w:hAnsi="Times New Roman" w:cs="Times New Roman"/>
          <w:sz w:val="18"/>
          <w:szCs w:val="18"/>
        </w:rPr>
        <w:t>False Positives (FP):</w:t>
      </w:r>
      <w:r w:rsidRPr="004534C9">
        <w:rPr>
          <w:rFonts w:ascii="Times New Roman" w:hAnsi="Times New Roman" w:cs="Times New Roman"/>
          <w:sz w:val="18"/>
          <w:szCs w:val="18"/>
        </w:rPr>
        <w:tab/>
        <w:t>the number of ‘negatives’ detected as ‘positives’</w:t>
      </w:r>
    </w:p>
    <w:p w14:paraId="2C5C6A67" w14:textId="77777777" w:rsidR="008A5A8B" w:rsidRPr="004534C9" w:rsidRDefault="008A5A8B" w:rsidP="001D532F">
      <w:pPr>
        <w:pStyle w:val="ListParagraph"/>
        <w:numPr>
          <w:ilvl w:val="0"/>
          <w:numId w:val="20"/>
        </w:numPr>
        <w:tabs>
          <w:tab w:val="left" w:pos="2160"/>
        </w:tabs>
        <w:spacing w:after="120"/>
        <w:ind w:left="450" w:hanging="270"/>
        <w:rPr>
          <w:sz w:val="18"/>
          <w:szCs w:val="18"/>
        </w:rPr>
      </w:pPr>
      <w:r w:rsidRPr="004534C9">
        <w:rPr>
          <w:rFonts w:ascii="Times New Roman" w:hAnsi="Times New Roman" w:cs="Times New Roman"/>
          <w:sz w:val="18"/>
          <w:szCs w:val="18"/>
        </w:rPr>
        <w:t>False Negatives (FN):</w:t>
      </w:r>
      <w:r w:rsidRPr="004534C9">
        <w:rPr>
          <w:rFonts w:ascii="Times New Roman" w:hAnsi="Times New Roman" w:cs="Times New Roman"/>
          <w:sz w:val="18"/>
          <w:szCs w:val="18"/>
        </w:rPr>
        <w:tab/>
        <w:t xml:space="preserve">the number of ‘positives’ detected as ‘negatives’ </w:t>
      </w:r>
    </w:p>
    <w:p w14:paraId="05926241" w14:textId="722E3004" w:rsidR="0032699F" w:rsidRDefault="0032699F" w:rsidP="004534C9">
      <w:pPr>
        <w:pStyle w:val="BodyText"/>
        <w:ind w:firstLine="0"/>
      </w:pPr>
      <w:r>
        <w:t>False positives, also known as false alarms, play a very important role in sequential decoding applications since they tend to dominate performance considerations. Throughout this chapter, we will refer to the false alarm (FA) rate, which is simpl</w:t>
      </w:r>
      <w:r w:rsidR="003B7DE9">
        <w:t>y</w:t>
      </w:r>
      <w:r>
        <w:t xml:space="preserve"> the number of false positives divided by the total amount of data measured in units of time. We typically </w:t>
      </w:r>
      <w:r w:rsidR="003B7DE9">
        <w:t xml:space="preserve">compute </w:t>
      </w:r>
      <w:r>
        <w:t>FAs/24 hrs. – the number of false alarms per day. This is a useful figure of merit for critical care applications in healthcare.</w:t>
      </w:r>
    </w:p>
    <w:p w14:paraId="28C34F5D" w14:textId="6F042F9B" w:rsidR="00D27BF1" w:rsidRDefault="008A5A8B" w:rsidP="004534C9">
      <w:pPr>
        <w:pStyle w:val="BodyText"/>
        <w:ind w:firstLine="230"/>
      </w:pPr>
      <w:r>
        <w:lastRenderedPageBreak/>
        <w:t xml:space="preserve">There are a large number of auxiliary measures </w:t>
      </w:r>
      <w:r w:rsidR="003B7DE9">
        <w:t xml:space="preserve">that are used extensively in the literature </w:t>
      </w:r>
      <w:r>
        <w:t>that can be calculated from these four basic quantities. These are summarized concisely in</w:t>
      </w:r>
      <w:r w:rsidR="00D27BF1">
        <w:t> </w:t>
      </w:r>
      <w:fldSimple w:instr=" REF _Ref37113564 \n ">
        <w:r w:rsidR="00485CEA">
          <w:t>[27]</w:t>
        </w:r>
      </w:fldSimple>
      <w:r>
        <w:t>. For example, in information retrieval applications, systems are often evaluated using</w:t>
      </w:r>
      <w:r w:rsidR="00D27BF1">
        <w:t>:</w:t>
      </w:r>
    </w:p>
    <w:p w14:paraId="498DCE23" w14:textId="0D58EC3B" w:rsidR="00140E8F" w:rsidRDefault="00140E8F" w:rsidP="00642970">
      <w:pPr>
        <w:pStyle w:val="Equation"/>
        <w:tabs>
          <w:tab w:val="right" w:pos="6918"/>
        </w:tabs>
        <w:spacing w:after="60"/>
        <w:ind w:left="187"/>
        <w:rPr>
          <w:rFonts w:eastAsiaTheme="minorHAnsi"/>
          <w:sz w:val="20"/>
          <w:szCs w:val="20"/>
        </w:rPr>
      </w:pPr>
      <w:bookmarkStart w:id="1" w:name="_Ref37169759"/>
      <w:bookmarkStart w:id="2" w:name="_Ref37170790"/>
      <m:oMath>
        <m:r>
          <w:rPr>
            <w:rFonts w:ascii="Cambria Math" w:hAnsi="Cambria Math"/>
            <w:sz w:val="18"/>
            <w:szCs w:val="18"/>
          </w:rPr>
          <m:t>Sensitivity</m:t>
        </m:r>
        <m:r>
          <m:rPr>
            <m:sty m:val="p"/>
          </m:rPr>
          <w:rPr>
            <w:rFonts w:ascii="Cambria Math" w:hAnsi="Cambria Math"/>
            <w:sz w:val="18"/>
            <w:szCs w:val="18"/>
          </w:rPr>
          <m:t xml:space="preserve"> (</m:t>
        </m:r>
        <m:r>
          <w:rPr>
            <w:rFonts w:ascii="Cambria Math" w:hAnsi="Cambria Math"/>
            <w:sz w:val="18"/>
            <w:szCs w:val="18"/>
          </w:rPr>
          <m:t>Recall</m:t>
        </m:r>
        <m:r>
          <m:rPr>
            <m:sty m:val="p"/>
          </m:rPr>
          <w:rPr>
            <w:rFonts w:ascii="Cambria Math" w:hAnsi="Cambria Math"/>
            <w:sz w:val="18"/>
            <w:szCs w:val="18"/>
          </w:rPr>
          <m:t xml:space="preserve">)= </m:t>
        </m:r>
        <m:d>
          <m:dPr>
            <m:ctrlPr>
              <w:rPr>
                <w:rFonts w:ascii="Cambria Math" w:hAnsi="Cambria Math"/>
                <w:sz w:val="18"/>
                <w:szCs w:val="18"/>
              </w:rPr>
            </m:ctrlPr>
          </m:dPr>
          <m:e>
            <m:f>
              <m:fPr>
                <m:type m:val="lin"/>
                <m:ctrlPr>
                  <w:rPr>
                    <w:rFonts w:ascii="Cambria Math" w:hAnsi="Cambria Math"/>
                    <w:sz w:val="18"/>
                    <w:szCs w:val="18"/>
                  </w:rPr>
                </m:ctrlPr>
              </m:fPr>
              <m:num>
                <m:r>
                  <w:rPr>
                    <w:rFonts w:ascii="Cambria Math" w:hAnsi="Cambria Math"/>
                    <w:sz w:val="18"/>
                    <w:szCs w:val="18"/>
                  </w:rPr>
                  <m:t>TP</m:t>
                </m:r>
              </m:num>
              <m:den>
                <m:d>
                  <m:dPr>
                    <m:ctrlPr>
                      <w:rPr>
                        <w:rFonts w:ascii="Cambria Math" w:hAnsi="Cambria Math"/>
                        <w:sz w:val="18"/>
                        <w:szCs w:val="18"/>
                      </w:rPr>
                    </m:ctrlPr>
                  </m:dPr>
                  <m:e>
                    <m:r>
                      <w:rPr>
                        <w:rFonts w:ascii="Cambria Math" w:hAnsi="Cambria Math"/>
                        <w:sz w:val="18"/>
                        <w:szCs w:val="18"/>
                      </w:rPr>
                      <m:t>TP</m:t>
                    </m:r>
                    <m:r>
                      <m:rPr>
                        <m:sty m:val="p"/>
                      </m:rPr>
                      <w:rPr>
                        <w:rFonts w:ascii="Cambria Math" w:hAnsi="Cambria Math"/>
                        <w:sz w:val="18"/>
                        <w:szCs w:val="18"/>
                      </w:rPr>
                      <m:t>+</m:t>
                    </m:r>
                    <m:r>
                      <w:rPr>
                        <w:rFonts w:ascii="Cambria Math" w:hAnsi="Cambria Math"/>
                        <w:sz w:val="18"/>
                        <w:szCs w:val="18"/>
                      </w:rPr>
                      <m:t>FN</m:t>
                    </m:r>
                  </m:e>
                </m:d>
              </m:den>
            </m:f>
          </m:e>
        </m:d>
      </m:oMath>
      <w:bookmarkEnd w:id="1"/>
      <w:r w:rsidR="00723ACA" w:rsidRPr="00D879B5">
        <w:rPr>
          <w:rFonts w:eastAsiaTheme="minorEastAsia"/>
          <w:sz w:val="18"/>
          <w:szCs w:val="18"/>
        </w:rPr>
        <w:tab/>
      </w:r>
      <w:bookmarkStart w:id="3" w:name="equation_sensitivity"/>
      <w:r w:rsidR="00723ACA" w:rsidRPr="00D879B5">
        <w:rPr>
          <w:rFonts w:eastAsiaTheme="minorEastAsia"/>
          <w:sz w:val="18"/>
          <w:szCs w:val="18"/>
        </w:rPr>
        <w:t>(</w:t>
      </w:r>
      <w:r w:rsidR="00D879B5" w:rsidRPr="00D879B5">
        <w:rPr>
          <w:rFonts w:eastAsiaTheme="minorEastAsia"/>
          <w:sz w:val="18"/>
          <w:szCs w:val="18"/>
        </w:rPr>
        <w:fldChar w:fldCharType="begin"/>
      </w:r>
      <w:r w:rsidR="00D879B5" w:rsidRPr="00D879B5">
        <w:rPr>
          <w:rFonts w:eastAsiaTheme="minorEastAsia"/>
          <w:sz w:val="18"/>
          <w:szCs w:val="18"/>
        </w:rPr>
        <w:instrText xml:space="preserve"> SEQ Equation \* ARABIC </w:instrText>
      </w:r>
      <w:r w:rsidR="00D879B5" w:rsidRPr="00D879B5">
        <w:rPr>
          <w:rFonts w:eastAsiaTheme="minorEastAsia"/>
          <w:sz w:val="18"/>
          <w:szCs w:val="18"/>
        </w:rPr>
        <w:fldChar w:fldCharType="separate"/>
      </w:r>
      <w:r w:rsidR="00485CEA">
        <w:rPr>
          <w:rFonts w:eastAsiaTheme="minorEastAsia"/>
          <w:noProof/>
          <w:sz w:val="18"/>
          <w:szCs w:val="18"/>
        </w:rPr>
        <w:t>1</w:t>
      </w:r>
      <w:r w:rsidR="00D879B5" w:rsidRPr="00D879B5">
        <w:rPr>
          <w:rFonts w:eastAsiaTheme="minorEastAsia"/>
          <w:sz w:val="18"/>
          <w:szCs w:val="18"/>
        </w:rPr>
        <w:fldChar w:fldCharType="end"/>
      </w:r>
      <w:r w:rsidR="00723ACA" w:rsidRPr="00D879B5">
        <w:rPr>
          <w:rFonts w:eastAsiaTheme="minorEastAsia"/>
          <w:sz w:val="18"/>
          <w:szCs w:val="18"/>
        </w:rPr>
        <w:t>)</w:t>
      </w:r>
      <w:bookmarkEnd w:id="2"/>
      <w:bookmarkEnd w:id="3"/>
    </w:p>
    <w:p w14:paraId="0F711715" w14:textId="0348D93C" w:rsidR="00140E8F" w:rsidRPr="00D879B5" w:rsidRDefault="008A5A8B" w:rsidP="004534C9">
      <w:pPr>
        <w:pStyle w:val="Equation"/>
        <w:tabs>
          <w:tab w:val="right" w:pos="6918"/>
        </w:tabs>
        <w:spacing w:after="60"/>
        <w:ind w:left="187"/>
        <w:rPr>
          <w:rFonts w:ascii="Cambria Math" w:hAnsi="Cambria Math"/>
          <w:i/>
          <w:iCs/>
          <w:sz w:val="18"/>
          <w:szCs w:val="18"/>
        </w:rPr>
      </w:pPr>
      <m:oMath>
        <m:r>
          <w:rPr>
            <w:rFonts w:ascii="Cambria Math" w:hAnsi="Cambria Math"/>
            <w:sz w:val="18"/>
            <w:szCs w:val="18"/>
          </w:rPr>
          <m:t xml:space="preserve">Specificity (Selectivity)= </m:t>
        </m:r>
        <m:d>
          <m:dPr>
            <m:ctrlPr>
              <w:rPr>
                <w:rFonts w:ascii="Cambria Math" w:hAnsi="Cambria Math"/>
                <w:i/>
                <w:iCs/>
                <w:sz w:val="18"/>
                <w:szCs w:val="18"/>
              </w:rPr>
            </m:ctrlPr>
          </m:dPr>
          <m:e>
            <m:f>
              <m:fPr>
                <m:type m:val="lin"/>
                <m:ctrlPr>
                  <w:rPr>
                    <w:rFonts w:ascii="Cambria Math" w:hAnsi="Cambria Math"/>
                    <w:i/>
                    <w:iCs/>
                    <w:sz w:val="18"/>
                    <w:szCs w:val="18"/>
                  </w:rPr>
                </m:ctrlPr>
              </m:fPr>
              <m:num>
                <m:r>
                  <w:rPr>
                    <w:rFonts w:ascii="Cambria Math" w:hAnsi="Cambria Math"/>
                    <w:sz w:val="18"/>
                    <w:szCs w:val="18"/>
                  </w:rPr>
                  <m:t>TN</m:t>
                </m:r>
              </m:num>
              <m:den>
                <m:d>
                  <m:dPr>
                    <m:ctrlPr>
                      <w:rPr>
                        <w:rFonts w:ascii="Cambria Math" w:hAnsi="Cambria Math"/>
                        <w:i/>
                        <w:iCs/>
                        <w:sz w:val="18"/>
                        <w:szCs w:val="18"/>
                      </w:rPr>
                    </m:ctrlPr>
                  </m:dPr>
                  <m:e>
                    <m:r>
                      <w:rPr>
                        <w:rFonts w:ascii="Cambria Math" w:hAnsi="Cambria Math"/>
                        <w:sz w:val="18"/>
                        <w:szCs w:val="18"/>
                      </w:rPr>
                      <m:t>TN+FP</m:t>
                    </m:r>
                  </m:e>
                </m:d>
              </m:den>
            </m:f>
          </m:e>
        </m:d>
      </m:oMath>
      <w:r w:rsidR="00140E8F" w:rsidRPr="00D879B5">
        <w:rPr>
          <w:rFonts w:ascii="Cambria Math" w:hAnsi="Cambria Math"/>
          <w:i/>
          <w:iCs/>
          <w:sz w:val="18"/>
          <w:szCs w:val="18"/>
        </w:rPr>
        <w:t> </w:t>
      </w:r>
      <w:r w:rsidR="00140E8F" w:rsidRPr="00D879B5">
        <w:rPr>
          <w:rFonts w:ascii="Cambria Math" w:hAnsi="Cambria Math"/>
          <w:i/>
          <w:iCs/>
          <w:sz w:val="18"/>
          <w:szCs w:val="18"/>
        </w:rPr>
        <w:tab/>
      </w:r>
      <w:r w:rsidR="00140E8F" w:rsidRPr="00D879B5">
        <w:rPr>
          <w:rFonts w:eastAsiaTheme="minorEastAsia"/>
          <w:sz w:val="18"/>
          <w:szCs w:val="18"/>
        </w:rPr>
        <w:t>(</w:t>
      </w:r>
      <w:r w:rsidR="00140E8F" w:rsidRPr="00D879B5">
        <w:rPr>
          <w:rFonts w:eastAsiaTheme="minorEastAsia"/>
          <w:sz w:val="18"/>
          <w:szCs w:val="18"/>
        </w:rPr>
        <w:fldChar w:fldCharType="begin"/>
      </w:r>
      <w:r w:rsidR="00140E8F" w:rsidRPr="00D879B5">
        <w:rPr>
          <w:rFonts w:eastAsiaTheme="minorEastAsia"/>
          <w:sz w:val="18"/>
          <w:szCs w:val="18"/>
        </w:rPr>
        <w:instrText xml:space="preserve"> SEQ Equation \* ARABIC </w:instrText>
      </w:r>
      <w:r w:rsidR="00140E8F" w:rsidRPr="00D879B5">
        <w:rPr>
          <w:rFonts w:eastAsiaTheme="minorEastAsia"/>
          <w:sz w:val="18"/>
          <w:szCs w:val="18"/>
        </w:rPr>
        <w:fldChar w:fldCharType="separate"/>
      </w:r>
      <w:r w:rsidR="00485CEA">
        <w:rPr>
          <w:rFonts w:eastAsiaTheme="minorEastAsia"/>
          <w:noProof/>
          <w:sz w:val="18"/>
          <w:szCs w:val="18"/>
        </w:rPr>
        <w:t>2</w:t>
      </w:r>
      <w:r w:rsidR="00140E8F" w:rsidRPr="00D879B5">
        <w:rPr>
          <w:rFonts w:eastAsiaTheme="minorEastAsia"/>
          <w:sz w:val="18"/>
          <w:szCs w:val="18"/>
        </w:rPr>
        <w:fldChar w:fldCharType="end"/>
      </w:r>
      <w:r w:rsidR="00140E8F" w:rsidRPr="00D879B5">
        <w:rPr>
          <w:rFonts w:eastAsiaTheme="minorEastAsia"/>
          <w:sz w:val="18"/>
          <w:szCs w:val="18"/>
        </w:rPr>
        <w:t>)</w:t>
      </w:r>
    </w:p>
    <w:p w14:paraId="11D73596" w14:textId="367589DE" w:rsidR="00140E8F" w:rsidRPr="00D879B5" w:rsidRDefault="00140E8F" w:rsidP="004534C9">
      <w:pPr>
        <w:pStyle w:val="Equation"/>
        <w:tabs>
          <w:tab w:val="right" w:pos="6918"/>
        </w:tabs>
        <w:spacing w:after="60"/>
        <w:ind w:left="187"/>
        <w:rPr>
          <w:rFonts w:ascii="Cambria Math" w:hAnsi="Cambria Math"/>
          <w:i/>
          <w:iCs/>
          <w:sz w:val="18"/>
          <w:szCs w:val="18"/>
        </w:rPr>
      </w:pPr>
      <m:oMath>
        <m:r>
          <w:rPr>
            <w:rFonts w:ascii="Cambria Math" w:hAnsi="Cambria Math"/>
            <w:sz w:val="18"/>
            <w:szCs w:val="18"/>
          </w:rPr>
          <m:t xml:space="preserve">Accuracy= </m:t>
        </m:r>
        <m:d>
          <m:dPr>
            <m:ctrlPr>
              <w:rPr>
                <w:rFonts w:ascii="Cambria Math" w:hAnsi="Cambria Math"/>
                <w:i/>
                <w:iCs/>
                <w:sz w:val="18"/>
                <w:szCs w:val="18"/>
              </w:rPr>
            </m:ctrlPr>
          </m:dPr>
          <m:e>
            <m:f>
              <m:fPr>
                <m:type m:val="lin"/>
                <m:ctrlPr>
                  <w:rPr>
                    <w:rFonts w:ascii="Cambria Math" w:hAnsi="Cambria Math"/>
                    <w:i/>
                    <w:iCs/>
                    <w:sz w:val="18"/>
                    <w:szCs w:val="18"/>
                  </w:rPr>
                </m:ctrlPr>
              </m:fPr>
              <m:num>
                <m:d>
                  <m:dPr>
                    <m:ctrlPr>
                      <w:rPr>
                        <w:rFonts w:ascii="Cambria Math" w:hAnsi="Cambria Math"/>
                        <w:i/>
                        <w:iCs/>
                        <w:sz w:val="18"/>
                        <w:szCs w:val="18"/>
                      </w:rPr>
                    </m:ctrlPr>
                  </m:dPr>
                  <m:e>
                    <m:r>
                      <w:rPr>
                        <w:rFonts w:ascii="Cambria Math" w:hAnsi="Cambria Math"/>
                        <w:sz w:val="18"/>
                        <w:szCs w:val="18"/>
                      </w:rPr>
                      <m:t>TP+TN</m:t>
                    </m:r>
                  </m:e>
                </m:d>
              </m:num>
              <m:den>
                <m:d>
                  <m:dPr>
                    <m:ctrlPr>
                      <w:rPr>
                        <w:rFonts w:ascii="Cambria Math" w:hAnsi="Cambria Math"/>
                        <w:i/>
                        <w:iCs/>
                        <w:sz w:val="18"/>
                        <w:szCs w:val="18"/>
                      </w:rPr>
                    </m:ctrlPr>
                  </m:dPr>
                  <m:e>
                    <m:r>
                      <w:rPr>
                        <w:rFonts w:ascii="Cambria Math" w:hAnsi="Cambria Math"/>
                        <w:sz w:val="18"/>
                        <w:szCs w:val="18"/>
                      </w:rPr>
                      <m:t>TP+FN+TN+FP</m:t>
                    </m:r>
                  </m:e>
                </m:d>
              </m:den>
            </m:f>
          </m:e>
        </m:d>
      </m:oMath>
      <w:r w:rsidRPr="00D879B5">
        <w:rPr>
          <w:rFonts w:ascii="Cambria Math" w:hAnsi="Cambria Math"/>
          <w:i/>
          <w:iCs/>
          <w:sz w:val="18"/>
          <w:szCs w:val="18"/>
        </w:rPr>
        <w:t> </w:t>
      </w:r>
      <w:r w:rsidRPr="00D879B5">
        <w:rPr>
          <w:rFonts w:ascii="Cambria Math" w:hAnsi="Cambria Math"/>
          <w:i/>
          <w:iCs/>
          <w:sz w:val="18"/>
          <w:szCs w:val="18"/>
        </w:rPr>
        <w:tab/>
      </w:r>
      <w:r w:rsidRPr="00D879B5">
        <w:rPr>
          <w:rFonts w:eastAsiaTheme="minorEastAsia"/>
          <w:sz w:val="18"/>
          <w:szCs w:val="18"/>
        </w:rPr>
        <w:t>(</w:t>
      </w:r>
      <w:r w:rsidRPr="00D879B5">
        <w:rPr>
          <w:rFonts w:eastAsiaTheme="minorEastAsia"/>
          <w:sz w:val="18"/>
          <w:szCs w:val="18"/>
        </w:rPr>
        <w:fldChar w:fldCharType="begin"/>
      </w:r>
      <w:r w:rsidRPr="00D879B5">
        <w:rPr>
          <w:rFonts w:eastAsiaTheme="minorEastAsia"/>
          <w:sz w:val="18"/>
          <w:szCs w:val="18"/>
        </w:rPr>
        <w:instrText xml:space="preserve"> SEQ Equation \* ARABIC </w:instrText>
      </w:r>
      <w:r w:rsidRPr="00D879B5">
        <w:rPr>
          <w:rFonts w:eastAsiaTheme="minorEastAsia"/>
          <w:sz w:val="18"/>
          <w:szCs w:val="18"/>
        </w:rPr>
        <w:fldChar w:fldCharType="separate"/>
      </w:r>
      <w:r w:rsidR="00485CEA">
        <w:rPr>
          <w:rFonts w:eastAsiaTheme="minorEastAsia"/>
          <w:noProof/>
          <w:sz w:val="18"/>
          <w:szCs w:val="18"/>
        </w:rPr>
        <w:t>3</w:t>
      </w:r>
      <w:r w:rsidRPr="00D879B5">
        <w:rPr>
          <w:rFonts w:eastAsiaTheme="minorEastAsia"/>
          <w:sz w:val="18"/>
          <w:szCs w:val="18"/>
        </w:rPr>
        <w:fldChar w:fldCharType="end"/>
      </w:r>
      <w:r w:rsidRPr="00D879B5">
        <w:rPr>
          <w:rFonts w:eastAsiaTheme="minorEastAsia"/>
          <w:sz w:val="18"/>
          <w:szCs w:val="18"/>
        </w:rPr>
        <w:t>)</w:t>
      </w:r>
    </w:p>
    <w:p w14:paraId="082F7305" w14:textId="048199DB" w:rsidR="00140E8F" w:rsidRDefault="00140E8F" w:rsidP="00D879B5">
      <w:pPr>
        <w:pStyle w:val="Equation"/>
        <w:tabs>
          <w:tab w:val="right" w:pos="6918"/>
        </w:tabs>
        <w:spacing w:after="60"/>
        <w:ind w:left="187"/>
        <w:rPr>
          <w:rFonts w:eastAsiaTheme="minorEastAsia"/>
          <w:sz w:val="18"/>
          <w:szCs w:val="18"/>
        </w:rPr>
      </w:pPr>
      <m:oMath>
        <m:r>
          <w:rPr>
            <w:rFonts w:ascii="Cambria Math" w:hAnsi="Cambria Math"/>
            <w:sz w:val="18"/>
            <w:szCs w:val="18"/>
          </w:rPr>
          <m:t xml:space="preserve">Precision= </m:t>
        </m:r>
        <m:d>
          <m:dPr>
            <m:ctrlPr>
              <w:rPr>
                <w:rFonts w:ascii="Cambria Math" w:hAnsi="Cambria Math"/>
                <w:i/>
                <w:iCs/>
                <w:sz w:val="18"/>
                <w:szCs w:val="18"/>
              </w:rPr>
            </m:ctrlPr>
          </m:dPr>
          <m:e>
            <m:f>
              <m:fPr>
                <m:type m:val="lin"/>
                <m:ctrlPr>
                  <w:rPr>
                    <w:rFonts w:ascii="Cambria Math" w:hAnsi="Cambria Math"/>
                    <w:i/>
                    <w:iCs/>
                    <w:sz w:val="18"/>
                    <w:szCs w:val="18"/>
                  </w:rPr>
                </m:ctrlPr>
              </m:fPr>
              <m:num>
                <m:r>
                  <w:rPr>
                    <w:rFonts w:ascii="Cambria Math" w:hAnsi="Cambria Math"/>
                    <w:sz w:val="18"/>
                    <w:szCs w:val="18"/>
                  </w:rPr>
                  <m:t>TP</m:t>
                </m:r>
              </m:num>
              <m:den>
                <m:d>
                  <m:dPr>
                    <m:ctrlPr>
                      <w:rPr>
                        <w:rFonts w:ascii="Cambria Math" w:hAnsi="Cambria Math"/>
                        <w:i/>
                        <w:iCs/>
                        <w:sz w:val="18"/>
                        <w:szCs w:val="18"/>
                      </w:rPr>
                    </m:ctrlPr>
                  </m:dPr>
                  <m:e>
                    <m:r>
                      <w:rPr>
                        <w:rFonts w:ascii="Cambria Math" w:hAnsi="Cambria Math"/>
                        <w:sz w:val="18"/>
                        <w:szCs w:val="18"/>
                      </w:rPr>
                      <m:t>TP+FP</m:t>
                    </m:r>
                  </m:e>
                </m:d>
              </m:den>
            </m:f>
          </m:e>
        </m:d>
      </m:oMath>
      <w:r w:rsidRPr="00D879B5">
        <w:rPr>
          <w:rFonts w:ascii="Cambria Math" w:hAnsi="Cambria Math"/>
          <w:i/>
          <w:iCs/>
          <w:sz w:val="18"/>
          <w:szCs w:val="18"/>
        </w:rPr>
        <w:t> </w:t>
      </w:r>
      <w:r w:rsidRPr="00D879B5">
        <w:rPr>
          <w:rFonts w:ascii="Cambria Math" w:hAnsi="Cambria Math"/>
          <w:i/>
          <w:iCs/>
          <w:sz w:val="18"/>
          <w:szCs w:val="18"/>
        </w:rPr>
        <w:tab/>
      </w:r>
      <w:r w:rsidRPr="00D879B5">
        <w:rPr>
          <w:rFonts w:eastAsiaTheme="minorEastAsia"/>
          <w:sz w:val="18"/>
          <w:szCs w:val="18"/>
        </w:rPr>
        <w:t>(</w:t>
      </w:r>
      <w:r w:rsidRPr="00D879B5">
        <w:rPr>
          <w:rFonts w:eastAsiaTheme="minorEastAsia"/>
          <w:sz w:val="18"/>
          <w:szCs w:val="18"/>
        </w:rPr>
        <w:fldChar w:fldCharType="begin"/>
      </w:r>
      <w:r w:rsidRPr="00D879B5">
        <w:rPr>
          <w:rFonts w:eastAsiaTheme="minorEastAsia"/>
          <w:sz w:val="18"/>
          <w:szCs w:val="18"/>
        </w:rPr>
        <w:instrText xml:space="preserve"> SEQ Equation \* ARABIC </w:instrText>
      </w:r>
      <w:r w:rsidRPr="00D879B5">
        <w:rPr>
          <w:rFonts w:eastAsiaTheme="minorEastAsia"/>
          <w:sz w:val="18"/>
          <w:szCs w:val="18"/>
        </w:rPr>
        <w:fldChar w:fldCharType="separate"/>
      </w:r>
      <w:r w:rsidR="00485CEA">
        <w:rPr>
          <w:rFonts w:eastAsiaTheme="minorEastAsia"/>
          <w:noProof/>
          <w:sz w:val="18"/>
          <w:szCs w:val="18"/>
        </w:rPr>
        <w:t>4</w:t>
      </w:r>
      <w:r w:rsidRPr="00D879B5">
        <w:rPr>
          <w:rFonts w:eastAsiaTheme="minorEastAsia"/>
          <w:sz w:val="18"/>
          <w:szCs w:val="18"/>
        </w:rPr>
        <w:fldChar w:fldCharType="end"/>
      </w:r>
      <w:r w:rsidRPr="00D879B5">
        <w:rPr>
          <w:rFonts w:eastAsiaTheme="minorEastAsia"/>
          <w:sz w:val="18"/>
          <w:szCs w:val="18"/>
        </w:rPr>
        <w:t>)</w:t>
      </w:r>
    </w:p>
    <w:p w14:paraId="7462BC23" w14:textId="1C1F9087" w:rsidR="00D879B5" w:rsidRPr="004534C9" w:rsidRDefault="00D879B5" w:rsidP="004534C9">
      <w:pPr>
        <w:pStyle w:val="BodyText"/>
        <w:ind w:firstLine="0"/>
      </w:pPr>
      <w:r>
        <w:t xml:space="preserve">More recently, integrated measures such as the F1 score and the Matthews correlation coefficient (MCC) </w:t>
      </w:r>
      <w:fldSimple w:instr=" REF _Ref37166924 \n  \* MERGEFORMAT ">
        <w:r w:rsidR="00485CEA">
          <w:t>[28]</w:t>
        </w:r>
      </w:fldSimple>
      <w:r w:rsidRPr="00D879B5">
        <w:t xml:space="preserve"> </w:t>
      </w:r>
      <w:r>
        <w:t>have become popular for tasks ranging from information retrieval to binary classification:</w:t>
      </w:r>
    </w:p>
    <w:p w14:paraId="1F5C3649" w14:textId="103A79C4" w:rsidR="00140E8F" w:rsidRDefault="00140E8F" w:rsidP="004534C9">
      <w:pPr>
        <w:pStyle w:val="Equation"/>
        <w:tabs>
          <w:tab w:val="right" w:pos="6918"/>
        </w:tabs>
        <w:spacing w:after="60"/>
        <w:ind w:left="187"/>
        <w:rPr>
          <w:rFonts w:eastAsiaTheme="minorEastAsia"/>
          <w:sz w:val="18"/>
          <w:szCs w:val="18"/>
        </w:rPr>
      </w:pPr>
      <w:bookmarkStart w:id="4" w:name="_Ref37170781"/>
      <m:oMath>
        <m:r>
          <w:rPr>
            <w:rFonts w:ascii="Cambria Math" w:hAnsi="Cambria Math"/>
            <w:sz w:val="18"/>
            <w:szCs w:val="18"/>
          </w:rPr>
          <m:t xml:space="preserve">F1= </m:t>
        </m:r>
        <m:d>
          <m:dPr>
            <m:ctrlPr>
              <w:rPr>
                <w:rFonts w:ascii="Cambria Math" w:hAnsi="Cambria Math"/>
                <w:i/>
                <w:iCs/>
                <w:sz w:val="18"/>
                <w:szCs w:val="18"/>
              </w:rPr>
            </m:ctrlPr>
          </m:dPr>
          <m:e>
            <m:f>
              <m:fPr>
                <m:type m:val="lin"/>
                <m:ctrlPr>
                  <w:rPr>
                    <w:rFonts w:ascii="Cambria Math" w:hAnsi="Cambria Math"/>
                    <w:i/>
                    <w:iCs/>
                    <w:sz w:val="18"/>
                    <w:szCs w:val="18"/>
                  </w:rPr>
                </m:ctrlPr>
              </m:fPr>
              <m:num>
                <m:d>
                  <m:dPr>
                    <m:ctrlPr>
                      <w:rPr>
                        <w:rFonts w:ascii="Cambria Math" w:hAnsi="Cambria Math"/>
                        <w:i/>
                        <w:iCs/>
                        <w:sz w:val="18"/>
                        <w:szCs w:val="18"/>
                      </w:rPr>
                    </m:ctrlPr>
                  </m:dPr>
                  <m:e>
                    <m:r>
                      <w:rPr>
                        <w:rFonts w:ascii="Cambria Math" w:hAnsi="Cambria Math"/>
                        <w:sz w:val="18"/>
                        <w:szCs w:val="18"/>
                      </w:rPr>
                      <m:t>2×Precision×Recall</m:t>
                    </m:r>
                  </m:e>
                </m:d>
              </m:num>
              <m:den>
                <m:d>
                  <m:dPr>
                    <m:ctrlPr>
                      <w:rPr>
                        <w:rFonts w:ascii="Cambria Math" w:hAnsi="Cambria Math"/>
                        <w:i/>
                        <w:iCs/>
                        <w:sz w:val="18"/>
                        <w:szCs w:val="18"/>
                      </w:rPr>
                    </m:ctrlPr>
                  </m:dPr>
                  <m:e>
                    <m:r>
                      <w:rPr>
                        <w:rFonts w:ascii="Cambria Math" w:hAnsi="Cambria Math"/>
                        <w:sz w:val="18"/>
                        <w:szCs w:val="18"/>
                      </w:rPr>
                      <m:t>Precision+Recall</m:t>
                    </m:r>
                  </m:e>
                </m:d>
              </m:den>
            </m:f>
          </m:e>
        </m:d>
      </m:oMath>
      <w:r w:rsidRPr="00D879B5">
        <w:rPr>
          <w:rFonts w:ascii="Cambria Math" w:hAnsi="Cambria Math"/>
          <w:i/>
          <w:iCs/>
          <w:sz w:val="18"/>
          <w:szCs w:val="18"/>
        </w:rPr>
        <w:t> </w:t>
      </w:r>
      <w:r w:rsidRPr="00D879B5">
        <w:rPr>
          <w:rFonts w:ascii="Cambria Math" w:hAnsi="Cambria Math"/>
          <w:i/>
          <w:iCs/>
          <w:sz w:val="18"/>
          <w:szCs w:val="18"/>
        </w:rPr>
        <w:tab/>
      </w:r>
      <w:bookmarkStart w:id="5" w:name="equation_f1"/>
      <w:r w:rsidRPr="00D879B5">
        <w:rPr>
          <w:rFonts w:eastAsiaTheme="minorEastAsia"/>
          <w:sz w:val="18"/>
          <w:szCs w:val="18"/>
        </w:rPr>
        <w:t>(</w:t>
      </w:r>
      <w:r w:rsidRPr="00D879B5">
        <w:rPr>
          <w:rFonts w:eastAsiaTheme="minorEastAsia"/>
          <w:sz w:val="18"/>
          <w:szCs w:val="18"/>
        </w:rPr>
        <w:fldChar w:fldCharType="begin"/>
      </w:r>
      <w:r w:rsidRPr="00D879B5">
        <w:rPr>
          <w:rFonts w:eastAsiaTheme="minorEastAsia"/>
          <w:sz w:val="18"/>
          <w:szCs w:val="18"/>
        </w:rPr>
        <w:instrText xml:space="preserve"> SEQ Equation \* ARABIC </w:instrText>
      </w:r>
      <w:r w:rsidRPr="00D879B5">
        <w:rPr>
          <w:rFonts w:eastAsiaTheme="minorEastAsia"/>
          <w:sz w:val="18"/>
          <w:szCs w:val="18"/>
        </w:rPr>
        <w:fldChar w:fldCharType="separate"/>
      </w:r>
      <w:r w:rsidR="00485CEA">
        <w:rPr>
          <w:rFonts w:eastAsiaTheme="minorEastAsia"/>
          <w:noProof/>
          <w:sz w:val="18"/>
          <w:szCs w:val="18"/>
        </w:rPr>
        <w:t>5</w:t>
      </w:r>
      <w:r w:rsidRPr="00D879B5">
        <w:rPr>
          <w:rFonts w:eastAsiaTheme="minorEastAsia"/>
          <w:sz w:val="18"/>
          <w:szCs w:val="18"/>
        </w:rPr>
        <w:fldChar w:fldCharType="end"/>
      </w:r>
      <w:r w:rsidRPr="00D879B5">
        <w:rPr>
          <w:rFonts w:eastAsiaTheme="minorEastAsia"/>
          <w:sz w:val="18"/>
          <w:szCs w:val="18"/>
        </w:rPr>
        <w:t>)</w:t>
      </w:r>
      <w:bookmarkEnd w:id="4"/>
      <w:bookmarkEnd w:id="5"/>
    </w:p>
    <w:p w14:paraId="5B803237" w14:textId="2A49B0D7" w:rsidR="00BB059A" w:rsidRPr="004534C9" w:rsidRDefault="00BB059A" w:rsidP="004534C9">
      <w:pPr>
        <w:pStyle w:val="Equation"/>
        <w:tabs>
          <w:tab w:val="right" w:pos="6918"/>
        </w:tabs>
        <w:ind w:left="180"/>
        <w:rPr>
          <w:rFonts w:ascii="Cambria Math" w:hAnsi="Cambria Math"/>
          <w:i/>
          <w:iCs/>
          <w:sz w:val="18"/>
          <w:szCs w:val="18"/>
        </w:rPr>
      </w:pPr>
      <m:oMath>
        <m:r>
          <w:rPr>
            <w:rFonts w:ascii="Cambria Math" w:hAnsi="Cambria Math"/>
            <w:sz w:val="18"/>
            <w:szCs w:val="18"/>
          </w:rPr>
          <m:t>MCC=</m:t>
        </m:r>
        <m:f>
          <m:fPr>
            <m:type m:val="lin"/>
            <m:ctrlPr>
              <w:rPr>
                <w:rFonts w:ascii="Cambria Math" w:hAnsi="Cambria Math"/>
                <w:i/>
                <w:iCs/>
                <w:sz w:val="18"/>
                <w:szCs w:val="18"/>
              </w:rPr>
            </m:ctrlPr>
          </m:fPr>
          <m:num>
            <m:d>
              <m:dPr>
                <m:ctrlPr>
                  <w:rPr>
                    <w:rFonts w:ascii="Cambria Math" w:hAnsi="Cambria Math"/>
                    <w:i/>
                    <w:iCs/>
                    <w:sz w:val="18"/>
                    <w:szCs w:val="18"/>
                  </w:rPr>
                </m:ctrlPr>
              </m:dPr>
              <m:e>
                <m:d>
                  <m:dPr>
                    <m:ctrlPr>
                      <w:rPr>
                        <w:rFonts w:ascii="Cambria Math" w:hAnsi="Cambria Math"/>
                        <w:i/>
                        <w:iCs/>
                        <w:sz w:val="18"/>
                        <w:szCs w:val="18"/>
                      </w:rPr>
                    </m:ctrlPr>
                  </m:dPr>
                  <m:e>
                    <m:r>
                      <w:rPr>
                        <w:rFonts w:ascii="Cambria Math" w:hAnsi="Cambria Math"/>
                        <w:sz w:val="18"/>
                        <w:szCs w:val="18"/>
                      </w:rPr>
                      <m:t>TP×TN</m:t>
                    </m:r>
                  </m:e>
                </m:d>
                <m:r>
                  <w:rPr>
                    <w:rFonts w:ascii="Cambria Math" w:hAnsi="Cambria Math"/>
                    <w:sz w:val="18"/>
                    <w:szCs w:val="18"/>
                  </w:rPr>
                  <m:t>-</m:t>
                </m:r>
                <m:d>
                  <m:dPr>
                    <m:ctrlPr>
                      <w:rPr>
                        <w:rFonts w:ascii="Cambria Math" w:hAnsi="Cambria Math"/>
                        <w:i/>
                        <w:iCs/>
                        <w:sz w:val="18"/>
                        <w:szCs w:val="18"/>
                      </w:rPr>
                    </m:ctrlPr>
                  </m:dPr>
                  <m:e>
                    <m:r>
                      <w:rPr>
                        <w:rFonts w:ascii="Cambria Math" w:hAnsi="Cambria Math"/>
                        <w:sz w:val="18"/>
                        <w:szCs w:val="18"/>
                      </w:rPr>
                      <m:t>FP×FN</m:t>
                    </m:r>
                  </m:e>
                </m:d>
              </m:e>
            </m:d>
          </m:num>
          <m:den>
            <m:rad>
              <m:radPr>
                <m:degHide m:val="1"/>
                <m:ctrlPr>
                  <w:rPr>
                    <w:rFonts w:ascii="Cambria Math" w:hAnsi="Cambria Math"/>
                    <w:i/>
                    <w:iCs/>
                    <w:sz w:val="18"/>
                    <w:szCs w:val="18"/>
                  </w:rPr>
                </m:ctrlPr>
              </m:radPr>
              <m:deg/>
              <m:e>
                <m:d>
                  <m:dPr>
                    <m:ctrlPr>
                      <w:rPr>
                        <w:rFonts w:ascii="Cambria Math" w:hAnsi="Cambria Math"/>
                        <w:i/>
                        <w:iCs/>
                        <w:sz w:val="18"/>
                        <w:szCs w:val="18"/>
                      </w:rPr>
                    </m:ctrlPr>
                  </m:dPr>
                  <m:e>
                    <m:d>
                      <m:dPr>
                        <m:ctrlPr>
                          <w:rPr>
                            <w:rFonts w:ascii="Cambria Math" w:hAnsi="Cambria Math"/>
                            <w:i/>
                            <w:iCs/>
                            <w:sz w:val="18"/>
                            <w:szCs w:val="18"/>
                          </w:rPr>
                        </m:ctrlPr>
                      </m:dPr>
                      <m:e>
                        <m:r>
                          <w:rPr>
                            <w:rFonts w:ascii="Cambria Math" w:hAnsi="Cambria Math"/>
                            <w:sz w:val="18"/>
                            <w:szCs w:val="18"/>
                          </w:rPr>
                          <m:t>TP+FP</m:t>
                        </m:r>
                      </m:e>
                    </m:d>
                    <m:d>
                      <m:dPr>
                        <m:ctrlPr>
                          <w:rPr>
                            <w:rFonts w:ascii="Cambria Math" w:hAnsi="Cambria Math"/>
                            <w:i/>
                            <w:iCs/>
                            <w:sz w:val="18"/>
                            <w:szCs w:val="18"/>
                          </w:rPr>
                        </m:ctrlPr>
                      </m:dPr>
                      <m:e>
                        <m:r>
                          <w:rPr>
                            <w:rFonts w:ascii="Cambria Math" w:hAnsi="Cambria Math"/>
                            <w:sz w:val="18"/>
                            <w:szCs w:val="18"/>
                          </w:rPr>
                          <m:t>TP+FN</m:t>
                        </m:r>
                      </m:e>
                    </m:d>
                    <m:d>
                      <m:dPr>
                        <m:ctrlPr>
                          <w:rPr>
                            <w:rFonts w:ascii="Cambria Math" w:hAnsi="Cambria Math"/>
                            <w:i/>
                            <w:iCs/>
                            <w:sz w:val="18"/>
                            <w:szCs w:val="18"/>
                          </w:rPr>
                        </m:ctrlPr>
                      </m:dPr>
                      <m:e>
                        <m:r>
                          <w:rPr>
                            <w:rFonts w:ascii="Cambria Math" w:hAnsi="Cambria Math"/>
                            <w:sz w:val="18"/>
                            <w:szCs w:val="18"/>
                          </w:rPr>
                          <m:t>TN+FP</m:t>
                        </m:r>
                      </m:e>
                    </m:d>
                    <m:d>
                      <m:dPr>
                        <m:ctrlPr>
                          <w:rPr>
                            <w:rFonts w:ascii="Cambria Math" w:hAnsi="Cambria Math"/>
                            <w:i/>
                            <w:iCs/>
                            <w:sz w:val="18"/>
                            <w:szCs w:val="18"/>
                          </w:rPr>
                        </m:ctrlPr>
                      </m:dPr>
                      <m:e>
                        <m:r>
                          <w:rPr>
                            <w:rFonts w:ascii="Cambria Math" w:hAnsi="Cambria Math"/>
                            <w:sz w:val="18"/>
                            <w:szCs w:val="18"/>
                          </w:rPr>
                          <m:t>TN+FN</m:t>
                        </m:r>
                      </m:e>
                    </m:d>
                  </m:e>
                </m:d>
              </m:e>
            </m:rad>
          </m:den>
        </m:f>
      </m:oMath>
      <w:r w:rsidR="00D879B5" w:rsidRPr="004534C9">
        <w:rPr>
          <w:rFonts w:ascii="Cambria Math" w:hAnsi="Cambria Math"/>
          <w:i/>
          <w:iCs/>
          <w:sz w:val="18"/>
          <w:szCs w:val="18"/>
        </w:rPr>
        <w:tab/>
      </w:r>
      <w:bookmarkStart w:id="6" w:name="equation_mcc"/>
      <w:r w:rsidR="00D879B5" w:rsidRPr="004534C9">
        <w:rPr>
          <w:sz w:val="18"/>
          <w:szCs w:val="18"/>
        </w:rPr>
        <w:t>(</w:t>
      </w:r>
      <w:r w:rsidR="00D879B5" w:rsidRPr="004534C9">
        <w:rPr>
          <w:sz w:val="18"/>
          <w:szCs w:val="18"/>
        </w:rPr>
        <w:fldChar w:fldCharType="begin"/>
      </w:r>
      <w:r w:rsidR="00D879B5" w:rsidRPr="004534C9">
        <w:rPr>
          <w:sz w:val="18"/>
          <w:szCs w:val="18"/>
        </w:rPr>
        <w:instrText xml:space="preserve"> SEQ Equation \* ARABIC </w:instrText>
      </w:r>
      <w:r w:rsidR="00D879B5" w:rsidRPr="004534C9">
        <w:rPr>
          <w:sz w:val="18"/>
          <w:szCs w:val="18"/>
        </w:rPr>
        <w:fldChar w:fldCharType="separate"/>
      </w:r>
      <w:r w:rsidR="00485CEA">
        <w:rPr>
          <w:noProof/>
          <w:sz w:val="18"/>
          <w:szCs w:val="18"/>
        </w:rPr>
        <w:t>6</w:t>
      </w:r>
      <w:r w:rsidR="00D879B5" w:rsidRPr="004534C9">
        <w:rPr>
          <w:sz w:val="18"/>
          <w:szCs w:val="18"/>
        </w:rPr>
        <w:fldChar w:fldCharType="end"/>
      </w:r>
      <w:r w:rsidR="00D879B5" w:rsidRPr="004534C9">
        <w:rPr>
          <w:sz w:val="18"/>
          <w:szCs w:val="18"/>
        </w:rPr>
        <w:t>)</w:t>
      </w:r>
      <w:bookmarkEnd w:id="6"/>
    </w:p>
    <w:p w14:paraId="706AC290" w14:textId="1297387B" w:rsidR="008A5A8B" w:rsidRDefault="00FE0538" w:rsidP="004534C9">
      <w:pPr>
        <w:pStyle w:val="BodyText"/>
        <w:ind w:firstLine="0"/>
      </w:pPr>
      <w:r>
        <w:t>In the field of machine translation, the bilingual evaluation understudy (BLEU) metric</w:t>
      </w:r>
      <w:r w:rsidR="00DF077A">
        <w:t>, which measures the similar</w:t>
      </w:r>
      <w:r w:rsidR="00707750">
        <w:t xml:space="preserve">ity between </w:t>
      </w:r>
      <w:r w:rsidR="00DF077A">
        <w:t xml:space="preserve">two </w:t>
      </w:r>
      <w:r w:rsidR="00707750">
        <w:t xml:space="preserve">strings of text, </w:t>
      </w:r>
      <w:r>
        <w:t xml:space="preserve">was one of the first objective evaluation metrics to claim a high correlation with </w:t>
      </w:r>
      <w:r w:rsidR="00DF077A">
        <w:t>human judgements of quality </w:t>
      </w:r>
      <w:fldSimple w:instr=" REF _Ref37172768 \n ">
        <w:r w:rsidR="00485CEA">
          <w:t>[29]</w:t>
        </w:r>
      </w:fldSimple>
      <w:r w:rsidR="00DF077A">
        <w:t>.</w:t>
      </w:r>
      <w:r w:rsidR="00707750">
        <w:t xml:space="preserve"> </w:t>
      </w:r>
      <w:r w:rsidR="008A5A8B">
        <w:t>However, none of these measures address the time scale o</w:t>
      </w:r>
      <w:r w:rsidR="00C12218">
        <w:t xml:space="preserve">ver </w:t>
      </w:r>
      <w:r w:rsidR="008A5A8B">
        <w:t>which the scoring must occur, which is critical in the interpretation of these measures for many real-time bioengineering applications</w:t>
      </w:r>
      <w:r w:rsidR="0074131A">
        <w:t xml:space="preserve"> where the time alignment of the reference event and the hypothesized event are important, and spurious hypotheses play a critical role in overall system performance</w:t>
      </w:r>
      <w:r w:rsidR="008A5A8B">
        <w:t>.</w:t>
      </w:r>
      <w:r w:rsidR="00AD18B3">
        <w:t xml:space="preserve"> Localization of events in time </w:t>
      </w:r>
      <w:r w:rsidR="0074131A">
        <w:t xml:space="preserve">is integral to </w:t>
      </w:r>
      <w:r w:rsidR="00AD18B3">
        <w:t>how healthcare providers use technology</w:t>
      </w:r>
      <w:r w:rsidR="0074131A">
        <w:t xml:space="preserve"> in clinical settings</w:t>
      </w:r>
      <w:r w:rsidR="00AD18B3">
        <w:t>. Hence, evaluation metrics must take into account the accuracy of these localizations.</w:t>
      </w:r>
    </w:p>
    <w:p w14:paraId="107D64F4" w14:textId="56E6E675" w:rsidR="00795AEF" w:rsidRDefault="008A5A8B" w:rsidP="00C12218">
      <w:pPr>
        <w:pStyle w:val="BodyText"/>
        <w:widowControl w:val="0"/>
        <w:ind w:firstLine="230"/>
      </w:pPr>
      <w:r>
        <w:t xml:space="preserve">In some applications, it is preferable to score every unit of time. With multichannel signals, such as EEGs, scoring for each channel for each unit of time </w:t>
      </w:r>
      <w:r w:rsidR="00795AEF">
        <w:t xml:space="preserve">is </w:t>
      </w:r>
      <w:r>
        <w:t>appropriate since significant events such as seizures occur on a subset of the channels present in the signal. However, it is more common in the literature to simply score a summary decision per unit of time that is based on an aggregation of the per-channel inputs (e.g., a majority vote). We refer to this type of scoring as epoch-based</w:t>
      </w:r>
      <w:r w:rsidR="00795AEF">
        <w:t> </w:t>
      </w:r>
      <w:fldSimple w:instr=" REF _Ref37114543 \n ">
        <w:r w:rsidR="00485CEA">
          <w:t>[30]</w:t>
        </w:r>
      </w:fldSimple>
      <w:fldSimple w:instr=" REF _Ref37114550 \n ">
        <w:r w:rsidR="00485CEA">
          <w:t>[31]</w:t>
        </w:r>
      </w:fldSimple>
      <w:r>
        <w:t>.</w:t>
      </w:r>
    </w:p>
    <w:p w14:paraId="4AB703A6" w14:textId="1268D06B" w:rsidR="008A5A8B" w:rsidRDefault="008A5A8B" w:rsidP="005611CC">
      <w:pPr>
        <w:pStyle w:val="BodyText"/>
      </w:pPr>
      <w:r>
        <w:t>An alternative, that is more common in speech and image recognition applications, is term-based</w:t>
      </w:r>
      <w:r w:rsidR="00B92AFB">
        <w:t> </w:t>
      </w:r>
      <w:fldSimple w:instr=" REF _Ref37179880 \n ">
        <w:r w:rsidR="00485CEA">
          <w:t>[23]</w:t>
        </w:r>
      </w:fldSimple>
      <w:fldSimple w:instr=" REF _Ref37114595 \n ">
        <w:r w:rsidR="00485CEA">
          <w:t>[32]</w:t>
        </w:r>
      </w:fldSimple>
      <w:r>
        <w:t>, in which we consider the start and stop time of the event, and each event identified in the reference annotation is counted once. There are fundamental differences between the two conventions. For example, one event containing many epochs will count more heavily in an epoch-based scoring scenario. Epoch-based scoring generally weights the duration of an event more heavily since each unit of time is assessed independently.</w:t>
      </w:r>
    </w:p>
    <w:p w14:paraId="6A13E286" w14:textId="5D3F5EA8" w:rsidR="008A5A8B" w:rsidRDefault="008A5A8B" w:rsidP="005611CC">
      <w:pPr>
        <w:pStyle w:val="BodyText"/>
      </w:pPr>
      <w:r>
        <w:t xml:space="preserve">Time-aligned scoring is essential to </w:t>
      </w:r>
      <w:r w:rsidR="0054765F">
        <w:t xml:space="preserve">the evaluation of </w:t>
      </w:r>
      <w:r>
        <w:t xml:space="preserve">sequential decoding </w:t>
      </w:r>
      <w:r w:rsidR="0054765F">
        <w:t>systems</w:t>
      </w:r>
      <w:r>
        <w:t xml:space="preserve">. But to implement such scoring in a meaningful way, there needs to be universal agreement on how to assess overlap between the reference and the hypothesis. For example, </w:t>
      </w:r>
      <w:fldSimple w:instr=" REF _Ref499025222 \* mergeformat">
        <w:r w:rsidR="00485CEA" w:rsidRPr="00485CEA">
          <w:t>Figure 1</w:t>
        </w:r>
      </w:fldSimple>
      <w:r>
        <w:t xml:space="preserve"> demonstrates a typical issue in scoring. The machine learning system correctly detected </w:t>
      </w:r>
      <w:r w:rsidRPr="005611CC">
        <w:t>5</w:t>
      </w:r>
      <w:r>
        <w:t xml:space="preserve"> seconds of a </w:t>
      </w:r>
      <w:r w:rsidRPr="005611CC">
        <w:t>10</w:t>
      </w:r>
      <w:r>
        <w:t xml:space="preserve">-sec event. Essentially </w:t>
      </w:r>
      <w:r w:rsidRPr="005611CC">
        <w:t>50%</w:t>
      </w:r>
      <w:r>
        <w:t xml:space="preserve"> of the event is correctly detected, </w:t>
      </w:r>
      <w:r>
        <w:lastRenderedPageBreak/>
        <w:t xml:space="preserve">but how that is reflected in the scoring depends on the specific metric. Epoch-based scoring with an epoch duration of </w:t>
      </w:r>
      <w:r w:rsidRPr="005611CC">
        <w:t>1</w:t>
      </w:r>
      <w:r>
        <w:t xml:space="preserve"> sec would count </w:t>
      </w:r>
      <w:r w:rsidRPr="005611CC">
        <w:t>5</w:t>
      </w:r>
      <w:r>
        <w:t xml:space="preserve"> FN errors and </w:t>
      </w:r>
      <w:r w:rsidRPr="005611CC">
        <w:t>5</w:t>
      </w:r>
      <w:r>
        <w:t xml:space="preserve"> TP detections. </w:t>
      </w:r>
      <w:r w:rsidR="00A27AFB">
        <w:rPr>
          <w:noProof/>
          <w:sz w:val="24"/>
          <w:szCs w:val="24"/>
        </w:rPr>
        <mc:AlternateContent>
          <mc:Choice Requires="wps">
            <w:drawing>
              <wp:anchor distT="137160" distB="137160" distL="137160" distR="137160" simplePos="0" relativeHeight="251659264" behindDoc="0" locked="0" layoutInCell="1" allowOverlap="0" wp14:anchorId="35AAD47D" wp14:editId="2339A588">
                <wp:simplePos x="0" y="0"/>
                <wp:positionH relativeFrom="margin">
                  <wp:align>center</wp:align>
                </wp:positionH>
                <wp:positionV relativeFrom="margin">
                  <wp:posOffset>-977</wp:posOffset>
                </wp:positionV>
                <wp:extent cx="4379976" cy="1197864"/>
                <wp:effectExtent l="0" t="0" r="1905"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9976" cy="119786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C24464" w14:textId="252C024D" w:rsidR="00D03FC9" w:rsidRDefault="00D03FC9" w:rsidP="004534C9">
                            <w:pPr>
                              <w:spacing w:after="120"/>
                              <w:ind w:firstLine="0"/>
                              <w:jc w:val="center"/>
                              <w:rPr>
                                <w:rFonts w:asciiTheme="majorBidi" w:hAnsiTheme="majorBidi" w:cstheme="majorBidi"/>
                                <w:b/>
                                <w:bCs/>
                              </w:rPr>
                            </w:pPr>
                            <w:bookmarkStart w:id="7" w:name="_Ref481399044"/>
                            <w:bookmarkStart w:id="8" w:name="_Ref481934300"/>
                            <w:bookmarkStart w:id="9" w:name="_Ref482428471"/>
                            <w:r>
                              <w:rPr>
                                <w:noProof/>
                              </w:rPr>
                              <w:drawing>
                                <wp:inline distT="0" distB="0" distL="0" distR="0" wp14:anchorId="75A69580" wp14:editId="5BDE4842">
                                  <wp:extent cx="4181475" cy="95440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81475" cy="954405"/>
                                          </a:xfrm>
                                          <a:prstGeom prst="rect">
                                            <a:avLst/>
                                          </a:prstGeom>
                                          <a:noFill/>
                                          <a:ln>
                                            <a:noFill/>
                                          </a:ln>
                                        </pic:spPr>
                                      </pic:pic>
                                    </a:graphicData>
                                  </a:graphic>
                                </wp:inline>
                              </w:drawing>
                            </w:r>
                          </w:p>
                          <w:p w14:paraId="41C67197" w14:textId="63272CDE" w:rsidR="00D03FC9" w:rsidRDefault="00D03FC9" w:rsidP="00277F22">
                            <w:pPr>
                              <w:spacing w:after="120" w:line="240" w:lineRule="auto"/>
                              <w:ind w:firstLine="0"/>
                              <w:jc w:val="center"/>
                              <w:rPr>
                                <w:rFonts w:asciiTheme="majorBidi" w:hAnsiTheme="majorBidi" w:cstheme="majorBidi"/>
                                <w:sz w:val="18"/>
                                <w:szCs w:val="18"/>
                              </w:rPr>
                            </w:pPr>
                            <w:bookmarkStart w:id="10" w:name="_Ref499025222"/>
                            <w:r w:rsidRPr="006B1D14">
                              <w:rPr>
                                <w:rFonts w:asciiTheme="majorBidi" w:hAnsiTheme="majorBidi" w:cstheme="majorBidi"/>
                                <w:b/>
                                <w:bCs/>
                                <w:sz w:val="18"/>
                                <w:szCs w:val="18"/>
                              </w:rPr>
                              <w:t>Figure</w:t>
                            </w:r>
                            <w:r>
                              <w:rPr>
                                <w:rFonts w:asciiTheme="majorBidi" w:hAnsiTheme="majorBidi" w:cstheme="majorBidi"/>
                                <w:b/>
                                <w:bCs/>
                                <w:sz w:val="18"/>
                                <w:szCs w:val="18"/>
                              </w:rPr>
                              <w:t> </w:t>
                            </w:r>
                            <w:r w:rsidRPr="006B1D14">
                              <w:rPr>
                                <w:sz w:val="18"/>
                                <w:szCs w:val="18"/>
                              </w:rPr>
                              <w:fldChar w:fldCharType="begin"/>
                            </w:r>
                            <w:r w:rsidRPr="006B1D14">
                              <w:rPr>
                                <w:rFonts w:asciiTheme="majorBidi" w:hAnsiTheme="majorBidi" w:cstheme="majorBidi"/>
                                <w:b/>
                                <w:bCs/>
                                <w:sz w:val="18"/>
                                <w:szCs w:val="18"/>
                              </w:rPr>
                              <w:instrText xml:space="preserve"> SEQ Figure \* ARABIC </w:instrText>
                            </w:r>
                            <w:r w:rsidRPr="006B1D14">
                              <w:rPr>
                                <w:sz w:val="18"/>
                                <w:szCs w:val="18"/>
                              </w:rPr>
                              <w:fldChar w:fldCharType="separate"/>
                            </w:r>
                            <w:r w:rsidR="00485CEA">
                              <w:rPr>
                                <w:rFonts w:asciiTheme="majorBidi" w:hAnsiTheme="majorBidi" w:cstheme="majorBidi"/>
                                <w:b/>
                                <w:bCs/>
                                <w:noProof/>
                                <w:sz w:val="18"/>
                                <w:szCs w:val="18"/>
                              </w:rPr>
                              <w:t>1</w:t>
                            </w:r>
                            <w:r w:rsidRPr="006B1D14">
                              <w:rPr>
                                <w:sz w:val="18"/>
                                <w:szCs w:val="18"/>
                              </w:rPr>
                              <w:fldChar w:fldCharType="end"/>
                            </w:r>
                            <w:bookmarkEnd w:id="7"/>
                            <w:bookmarkEnd w:id="8"/>
                            <w:bookmarkEnd w:id="10"/>
                            <w:r w:rsidRPr="006B1D14">
                              <w:rPr>
                                <w:rFonts w:asciiTheme="majorBidi" w:hAnsiTheme="majorBidi" w:cstheme="majorBidi"/>
                                <w:b/>
                                <w:bCs/>
                                <w:sz w:val="18"/>
                                <w:szCs w:val="18"/>
                              </w:rPr>
                              <w:t>.</w:t>
                            </w:r>
                            <w:bookmarkEnd w:id="9"/>
                            <w:r w:rsidRPr="006B1D14">
                              <w:rPr>
                                <w:rFonts w:asciiTheme="majorBidi" w:hAnsiTheme="majorBidi" w:cstheme="majorBidi"/>
                                <w:sz w:val="18"/>
                                <w:szCs w:val="18"/>
                              </w:rPr>
                              <w:t xml:space="preserve"> A</w:t>
                            </w:r>
                            <w:r>
                              <w:rPr>
                                <w:rFonts w:asciiTheme="majorBidi" w:hAnsiTheme="majorBidi" w:cstheme="majorBidi"/>
                                <w:sz w:val="18"/>
                                <w:szCs w:val="18"/>
                              </w:rPr>
                              <w:t xml:space="preserve"> </w:t>
                            </w:r>
                            <w:r w:rsidRPr="006B1D14">
                              <w:rPr>
                                <w:rFonts w:asciiTheme="majorBidi" w:hAnsiTheme="majorBidi" w:cstheme="majorBidi"/>
                                <w:sz w:val="18"/>
                                <w:szCs w:val="18"/>
                              </w:rPr>
                              <w:t>hypothesis (HYP) has a 50% overlap with the reference (REF)</w:t>
                            </w:r>
                            <w:r>
                              <w:rPr>
                                <w:rFonts w:asciiTheme="majorBidi" w:hAnsiTheme="majorBidi" w:cstheme="majorBidi"/>
                                <w:sz w:val="18"/>
                                <w:szCs w:val="18"/>
                              </w:rPr>
                              <w:t>.</w:t>
                            </w:r>
                          </w:p>
                          <w:p w14:paraId="2FE1BAF8" w14:textId="77777777" w:rsidR="00D03FC9" w:rsidRPr="006B1D14" w:rsidRDefault="00D03FC9" w:rsidP="005137B7">
                            <w:pPr>
                              <w:spacing w:after="120"/>
                              <w:jc w:val="center"/>
                              <w:rPr>
                                <w:rFonts w:asciiTheme="majorBidi" w:hAnsiTheme="majorBidi" w:cstheme="majorBidi"/>
                                <w:sz w:val="18"/>
                                <w:szCs w:val="18"/>
                              </w:rPr>
                            </w:pPr>
                          </w:p>
                          <w:p w14:paraId="75008FB5" w14:textId="77777777" w:rsidR="00D03FC9" w:rsidRDefault="00D03FC9" w:rsidP="005137B7">
                            <w:pPr>
                              <w:spacing w:before="240"/>
                            </w:pPr>
                          </w:p>
                          <w:p w14:paraId="31961B80" w14:textId="77777777" w:rsidR="00D03FC9" w:rsidRDefault="00D03FC9" w:rsidP="005137B7">
                            <w:pPr>
                              <w:spacing w:before="240"/>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5AAD47D" id="_x0000_t202" coordsize="21600,21600" o:spt="202" path="m,l,21600r21600,l21600,xe">
                <v:stroke joinstyle="miter"/>
                <v:path gradientshapeok="t" o:connecttype="rect"/>
              </v:shapetype>
              <v:shape id="Text Box 2" o:spid="_x0000_s1026" type="#_x0000_t202" style="position:absolute;left:0;text-align:left;margin-left:0;margin-top:-.1pt;width:344.9pt;height:94.3pt;z-index:251659264;visibility:visible;mso-wrap-style:square;mso-width-percent:0;mso-height-percent:0;mso-wrap-distance-left:10.8pt;mso-wrap-distance-top:10.8pt;mso-wrap-distance-right:10.8pt;mso-wrap-distance-bottom:10.8pt;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" o:allowoverlap="f" stroked="f">
                <v:textbox inset="0,0,0,0">
                  <w:txbxContent>
                    <w:p w14:paraId="12C24464" w14:textId="252C024D" w:rsidR="00D03FC9" w:rsidRDefault="00D03FC9" w:rsidP="004534C9">
                      <w:pPr>
                        <w:spacing w:after="120"/>
                        <w:ind w:firstLine="0"/>
                        <w:jc w:val="center"/>
                        <w:rPr>
                          <w:rFonts w:asciiTheme="majorBidi" w:hAnsiTheme="majorBidi" w:cstheme="majorBidi"/>
                          <w:b/>
                          <w:bCs/>
                        </w:rPr>
                      </w:pPr>
                      <w:bookmarkStart w:id="11" w:name="_Ref481399044"/>
                      <w:bookmarkStart w:id="12" w:name="_Ref481934300"/>
                      <w:bookmarkStart w:id="13" w:name="_Ref482428471"/>
                      <w:r>
                        <w:rPr>
                          <w:noProof/>
                        </w:rPr>
                        <w:drawing>
                          <wp:inline distT="0" distB="0" distL="0" distR="0" wp14:anchorId="75A69580" wp14:editId="5BDE4842">
                            <wp:extent cx="4181475" cy="95440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81475" cy="954405"/>
                                    </a:xfrm>
                                    <a:prstGeom prst="rect">
                                      <a:avLst/>
                                    </a:prstGeom>
                                    <a:noFill/>
                                    <a:ln>
                                      <a:noFill/>
                                    </a:ln>
                                  </pic:spPr>
                                </pic:pic>
                              </a:graphicData>
                            </a:graphic>
                          </wp:inline>
                        </w:drawing>
                      </w:r>
                    </w:p>
                    <w:p w14:paraId="41C67197" w14:textId="63272CDE" w:rsidR="00D03FC9" w:rsidRDefault="00D03FC9" w:rsidP="00277F22">
                      <w:pPr>
                        <w:spacing w:after="120" w:line="240" w:lineRule="auto"/>
                        <w:ind w:firstLine="0"/>
                        <w:jc w:val="center"/>
                        <w:rPr>
                          <w:rFonts w:asciiTheme="majorBidi" w:hAnsiTheme="majorBidi" w:cstheme="majorBidi"/>
                          <w:sz w:val="18"/>
                          <w:szCs w:val="18"/>
                        </w:rPr>
                      </w:pPr>
                      <w:bookmarkStart w:id="14" w:name="_Ref499025222"/>
                      <w:r w:rsidRPr="006B1D14">
                        <w:rPr>
                          <w:rFonts w:asciiTheme="majorBidi" w:hAnsiTheme="majorBidi" w:cstheme="majorBidi"/>
                          <w:b/>
                          <w:bCs/>
                          <w:sz w:val="18"/>
                          <w:szCs w:val="18"/>
                        </w:rPr>
                        <w:t>Figure</w:t>
                      </w:r>
                      <w:r>
                        <w:rPr>
                          <w:rFonts w:asciiTheme="majorBidi" w:hAnsiTheme="majorBidi" w:cstheme="majorBidi"/>
                          <w:b/>
                          <w:bCs/>
                          <w:sz w:val="18"/>
                          <w:szCs w:val="18"/>
                        </w:rPr>
                        <w:t> </w:t>
                      </w:r>
                      <w:r w:rsidRPr="006B1D14">
                        <w:rPr>
                          <w:sz w:val="18"/>
                          <w:szCs w:val="18"/>
                        </w:rPr>
                        <w:fldChar w:fldCharType="begin"/>
                      </w:r>
                      <w:r w:rsidRPr="006B1D14">
                        <w:rPr>
                          <w:rFonts w:asciiTheme="majorBidi" w:hAnsiTheme="majorBidi" w:cstheme="majorBidi"/>
                          <w:b/>
                          <w:bCs/>
                          <w:sz w:val="18"/>
                          <w:szCs w:val="18"/>
                        </w:rPr>
                        <w:instrText xml:space="preserve"> SEQ Figure \* ARABIC </w:instrText>
                      </w:r>
                      <w:r w:rsidRPr="006B1D14">
                        <w:rPr>
                          <w:sz w:val="18"/>
                          <w:szCs w:val="18"/>
                        </w:rPr>
                        <w:fldChar w:fldCharType="separate"/>
                      </w:r>
                      <w:r w:rsidR="00485CEA">
                        <w:rPr>
                          <w:rFonts w:asciiTheme="majorBidi" w:hAnsiTheme="majorBidi" w:cstheme="majorBidi"/>
                          <w:b/>
                          <w:bCs/>
                          <w:noProof/>
                          <w:sz w:val="18"/>
                          <w:szCs w:val="18"/>
                        </w:rPr>
                        <w:t>1</w:t>
                      </w:r>
                      <w:r w:rsidRPr="006B1D14">
                        <w:rPr>
                          <w:sz w:val="18"/>
                          <w:szCs w:val="18"/>
                        </w:rPr>
                        <w:fldChar w:fldCharType="end"/>
                      </w:r>
                      <w:bookmarkEnd w:id="11"/>
                      <w:bookmarkEnd w:id="12"/>
                      <w:bookmarkEnd w:id="14"/>
                      <w:r w:rsidRPr="006B1D14">
                        <w:rPr>
                          <w:rFonts w:asciiTheme="majorBidi" w:hAnsiTheme="majorBidi" w:cstheme="majorBidi"/>
                          <w:b/>
                          <w:bCs/>
                          <w:sz w:val="18"/>
                          <w:szCs w:val="18"/>
                        </w:rPr>
                        <w:t>.</w:t>
                      </w:r>
                      <w:bookmarkEnd w:id="13"/>
                      <w:r w:rsidRPr="006B1D14">
                        <w:rPr>
                          <w:rFonts w:asciiTheme="majorBidi" w:hAnsiTheme="majorBidi" w:cstheme="majorBidi"/>
                          <w:sz w:val="18"/>
                          <w:szCs w:val="18"/>
                        </w:rPr>
                        <w:t xml:space="preserve"> A</w:t>
                      </w:r>
                      <w:r>
                        <w:rPr>
                          <w:rFonts w:asciiTheme="majorBidi" w:hAnsiTheme="majorBidi" w:cstheme="majorBidi"/>
                          <w:sz w:val="18"/>
                          <w:szCs w:val="18"/>
                        </w:rPr>
                        <w:t xml:space="preserve"> </w:t>
                      </w:r>
                      <w:r w:rsidRPr="006B1D14">
                        <w:rPr>
                          <w:rFonts w:asciiTheme="majorBidi" w:hAnsiTheme="majorBidi" w:cstheme="majorBidi"/>
                          <w:sz w:val="18"/>
                          <w:szCs w:val="18"/>
                        </w:rPr>
                        <w:t>hypothesis (HYP) has a 50% overlap with the reference (REF)</w:t>
                      </w:r>
                      <w:r>
                        <w:rPr>
                          <w:rFonts w:asciiTheme="majorBidi" w:hAnsiTheme="majorBidi" w:cstheme="majorBidi"/>
                          <w:sz w:val="18"/>
                          <w:szCs w:val="18"/>
                        </w:rPr>
                        <w:t>.</w:t>
                      </w:r>
                    </w:p>
                    <w:p w14:paraId="2FE1BAF8" w14:textId="77777777" w:rsidR="00D03FC9" w:rsidRPr="006B1D14" w:rsidRDefault="00D03FC9" w:rsidP="005137B7">
                      <w:pPr>
                        <w:spacing w:after="120"/>
                        <w:jc w:val="center"/>
                        <w:rPr>
                          <w:rFonts w:asciiTheme="majorBidi" w:hAnsiTheme="majorBidi" w:cstheme="majorBidi"/>
                          <w:sz w:val="18"/>
                          <w:szCs w:val="18"/>
                        </w:rPr>
                      </w:pPr>
                    </w:p>
                    <w:p w14:paraId="75008FB5" w14:textId="77777777" w:rsidR="00D03FC9" w:rsidRDefault="00D03FC9" w:rsidP="005137B7">
                      <w:pPr>
                        <w:spacing w:before="240"/>
                      </w:pPr>
                    </w:p>
                    <w:p w14:paraId="31961B80" w14:textId="77777777" w:rsidR="00D03FC9" w:rsidRDefault="00D03FC9" w:rsidP="005137B7">
                      <w:pPr>
                        <w:spacing w:before="240"/>
                      </w:pPr>
                    </w:p>
                  </w:txbxContent>
                </v:textbox>
                <w10:wrap type="square" anchorx="margin" anchory="margin"/>
              </v:shape>
            </w:pict>
          </mc:Fallback>
        </mc:AlternateContent>
      </w:r>
      <w:r>
        <w:t xml:space="preserve">Term-based scoring would potentially count this as a correct recognition depending on the way overlaps are scored. </w:t>
      </w:r>
    </w:p>
    <w:p w14:paraId="27AE2EC1" w14:textId="54F5773C" w:rsidR="005137B7" w:rsidRDefault="00A27AFB" w:rsidP="005137B7">
      <w:pPr>
        <w:pStyle w:val="BodyText"/>
        <w:widowControl w:val="0"/>
        <w:ind w:firstLine="230"/>
      </w:pPr>
      <w:r>
        <w:rPr>
          <w:noProof/>
        </w:rPr>
        <mc:AlternateContent>
          <mc:Choice Requires="wps">
            <w:drawing>
              <wp:anchor distT="137160" distB="137160" distL="137160" distR="137160" simplePos="0" relativeHeight="251693056" behindDoc="0" locked="0" layoutInCell="1" allowOverlap="1" wp14:anchorId="40F09584" wp14:editId="42E74061">
                <wp:simplePos x="0" y="0"/>
                <wp:positionH relativeFrom="margin">
                  <wp:align>center</wp:align>
                </wp:positionH>
                <wp:positionV relativeFrom="margin">
                  <wp:align>bottom</wp:align>
                </wp:positionV>
                <wp:extent cx="4389120" cy="2615184"/>
                <wp:effectExtent l="0" t="0" r="5080" b="1270"/>
                <wp:wrapSquare wrapText="bothSides"/>
                <wp:docPr id="3" name="Text Box 3"/>
                <wp:cNvGraphicFramePr/>
                <a:graphic xmlns:a="http://schemas.openxmlformats.org/drawingml/2006/main">
                  <a:graphicData uri="http://schemas.microsoft.com/office/word/2010/wordprocessingShape">
                    <wps:wsp>
                      <wps:cNvSpPr txBox="1"/>
                      <wps:spPr bwMode="auto">
                        <a:xfrm>
                          <a:off x="0" y="0"/>
                          <a:ext cx="4389120" cy="261518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0E15AE" w14:textId="77777777" w:rsidR="00D03FC9" w:rsidRDefault="00D03FC9" w:rsidP="004534C9">
                            <w:pPr>
                              <w:spacing w:after="120"/>
                              <w:ind w:firstLine="0"/>
                              <w:jc w:val="center"/>
                              <w:rPr>
                                <w:rFonts w:asciiTheme="majorBidi" w:hAnsiTheme="majorBidi" w:cstheme="majorBidi"/>
                                <w:sz w:val="18"/>
                                <w:szCs w:val="18"/>
                              </w:rPr>
                            </w:pPr>
                            <w:r>
                              <w:rPr>
                                <w:noProof/>
                              </w:rPr>
                              <w:drawing>
                                <wp:inline distT="0" distB="0" distL="0" distR="0" wp14:anchorId="731DD5F1" wp14:editId="5AA57CE1">
                                  <wp:extent cx="4124325" cy="2262505"/>
                                  <wp:effectExtent l="0" t="0" r="9525"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24325" cy="2262505"/>
                                          </a:xfrm>
                                          <a:prstGeom prst="rect">
                                            <a:avLst/>
                                          </a:prstGeom>
                                          <a:noFill/>
                                          <a:ln>
                                            <a:noFill/>
                                          </a:ln>
                                        </pic:spPr>
                                      </pic:pic>
                                    </a:graphicData>
                                  </a:graphic>
                                </wp:inline>
                              </w:drawing>
                            </w:r>
                          </w:p>
                          <w:p w14:paraId="53DCFB83" w14:textId="3F6699D9" w:rsidR="00D03FC9" w:rsidRDefault="00D03FC9" w:rsidP="004534C9">
                            <w:pPr>
                              <w:pStyle w:val="Caption"/>
                              <w:spacing w:after="0"/>
                            </w:pPr>
                            <w:bookmarkStart w:id="11" w:name="_Ref37168331"/>
                            <w:r w:rsidRPr="006B1D14">
                              <w:rPr>
                                <w:rFonts w:asciiTheme="majorBidi" w:hAnsiTheme="majorBidi" w:cstheme="majorBidi"/>
                                <w:b/>
                                <w:bCs/>
                                <w:sz w:val="18"/>
                                <w:szCs w:val="18"/>
                              </w:rPr>
                              <w:t>Figure</w:t>
                            </w:r>
                            <w:r>
                              <w:rPr>
                                <w:rFonts w:asciiTheme="majorBidi" w:hAnsiTheme="majorBidi" w:cstheme="majorBidi"/>
                                <w:b/>
                                <w:bCs/>
                                <w:sz w:val="18"/>
                                <w:szCs w:val="18"/>
                              </w:rPr>
                              <w:t> </w:t>
                            </w:r>
                            <w:r w:rsidRPr="006B1D14">
                              <w:rPr>
                                <w:sz w:val="18"/>
                                <w:szCs w:val="18"/>
                              </w:rPr>
                              <w:fldChar w:fldCharType="begin"/>
                            </w:r>
                            <w:r w:rsidRPr="006B1D14">
                              <w:rPr>
                                <w:rFonts w:asciiTheme="majorBidi" w:hAnsiTheme="majorBidi" w:cstheme="majorBidi"/>
                                <w:b/>
                                <w:bCs/>
                                <w:sz w:val="18"/>
                                <w:szCs w:val="18"/>
                              </w:rPr>
                              <w:instrText xml:space="preserve"> SEQ Figure \* ARABIC </w:instrText>
                            </w:r>
                            <w:r w:rsidRPr="006B1D14">
                              <w:rPr>
                                <w:sz w:val="18"/>
                                <w:szCs w:val="18"/>
                              </w:rPr>
                              <w:fldChar w:fldCharType="separate"/>
                            </w:r>
                            <w:r w:rsidR="00485CEA">
                              <w:rPr>
                                <w:rFonts w:asciiTheme="majorBidi" w:hAnsiTheme="majorBidi" w:cstheme="majorBidi"/>
                                <w:b/>
                                <w:bCs/>
                                <w:noProof/>
                                <w:sz w:val="18"/>
                                <w:szCs w:val="18"/>
                              </w:rPr>
                              <w:t>2</w:t>
                            </w:r>
                            <w:r w:rsidRPr="006B1D14">
                              <w:rPr>
                                <w:sz w:val="18"/>
                                <w:szCs w:val="18"/>
                              </w:rPr>
                              <w:fldChar w:fldCharType="end"/>
                            </w:r>
                            <w:bookmarkEnd w:id="11"/>
                            <w:r w:rsidRPr="006B1D14">
                              <w:rPr>
                                <w:rFonts w:asciiTheme="majorBidi" w:hAnsiTheme="majorBidi" w:cstheme="majorBidi"/>
                                <w:b/>
                                <w:bCs/>
                                <w:sz w:val="18"/>
                                <w:szCs w:val="18"/>
                              </w:rPr>
                              <w:t>.</w:t>
                            </w:r>
                            <w:r>
                              <w:rPr>
                                <w:rFonts w:asciiTheme="majorBidi" w:hAnsiTheme="majorBidi" w:cstheme="majorBidi"/>
                                <w:sz w:val="18"/>
                                <w:szCs w:val="18"/>
                              </w:rPr>
                              <w:t xml:space="preserve"> </w:t>
                            </w:r>
                            <w:r w:rsidRPr="006B1D14">
                              <w:rPr>
                                <w:rFonts w:asciiTheme="majorBidi" w:hAnsiTheme="majorBidi" w:cstheme="majorBidi"/>
                                <w:sz w:val="18"/>
                                <w:szCs w:val="18"/>
                              </w:rPr>
                              <w:t xml:space="preserve">TP scores </w:t>
                            </w:r>
                            <w:r w:rsidRPr="006B1D14">
                              <w:rPr>
                                <w:sz w:val="18"/>
                                <w:szCs w:val="18"/>
                              </w:rPr>
                              <w:t xml:space="preserve">for the Any-Overlap method are </w:t>
                            </w:r>
                            <w:r w:rsidRPr="004534C9">
                              <w:rPr>
                                <w:iCs/>
                                <w:sz w:val="18"/>
                                <w:szCs w:val="18"/>
                              </w:rPr>
                              <w:t>100%</w:t>
                            </w:r>
                            <w:r w:rsidRPr="006B1D14">
                              <w:rPr>
                                <w:sz w:val="18"/>
                                <w:szCs w:val="18"/>
                              </w:rPr>
                              <w:t xml:space="preserve"> even though large portions of the event are missed</w:t>
                            </w:r>
                            <w:r>
                              <w:rPr>
                                <w:sz w:val="18"/>
                                <w:szCs w:val="18"/>
                              </w:rPr>
                              <w:t>.</w:t>
                            </w:r>
                          </w:p>
                        </w:txbxContent>
                      </wps:txbx>
                      <wps:bodyPr rot="0" spcFirstLastPara="0" vertOverflow="overflow" horzOverflow="overflow" vert="horz" wrap="square" lIns="0" tIns="0" rIns="0" bIns="0" numCol="1" spcCol="0" rtlCol="0" fromWordArt="0" anchor="t" anchorCtr="0" forceAA="0" upright="1" compatLnSpc="1">
                        <a:prstTxWarp prst="textNoShape">
                          <a:avLst/>
                        </a:prstTxWarp>
                        <a:noAutofit/>
                      </wps:bodyPr>
                    </wps:wsp>
                  </a:graphicData>
                </a:graphic>
                <wp14:sizeRelV relativeFrom="margin">
                  <wp14:pctHeight>0</wp14:pctHeight>
                </wp14:sizeRelV>
              </wp:anchor>
            </w:drawing>
          </mc:Choice>
          <mc:Fallback>
            <w:pict>
              <v:shape w14:anchorId="40F09584" id="Text Box 3" o:spid="_x0000_s1027" type="#_x0000_t202" style="position:absolute;left:0;text-align:left;margin-left:0;margin-top:0;width:345.6pt;height:205.9pt;z-index:251693056;visibility:visible;mso-wrap-style:square;mso-height-percent:0;mso-wrap-distance-left:10.8pt;mso-wrap-distance-top:10.8pt;mso-wrap-distance-right:10.8pt;mso-wrap-distance-bottom:10.8pt;mso-position-horizontal:center;mso-position-horizontal-relative:margin;mso-position-vertical:bottom;mso-position-vertical-relative:margin;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" stroked="f">
                <v:textbox inset="0,0,0,0">
                  <w:txbxContent>
                    <w:p w14:paraId="6D0E15AE" w14:textId="77777777" w:rsidR="00D03FC9" w:rsidRDefault="00D03FC9" w:rsidP="004534C9">
                      <w:pPr>
                        <w:spacing w:after="120"/>
                        <w:ind w:firstLine="0"/>
                        <w:jc w:val="center"/>
                        <w:rPr>
                          <w:rFonts w:asciiTheme="majorBidi" w:hAnsiTheme="majorBidi" w:cstheme="majorBidi"/>
                          <w:sz w:val="18"/>
                          <w:szCs w:val="18"/>
                        </w:rPr>
                      </w:pPr>
                      <w:r>
                        <w:rPr>
                          <w:noProof/>
                        </w:rPr>
                        <w:drawing>
                          <wp:inline distT="0" distB="0" distL="0" distR="0" wp14:anchorId="731DD5F1" wp14:editId="5AA57CE1">
                            <wp:extent cx="4124325" cy="2262505"/>
                            <wp:effectExtent l="0" t="0" r="9525"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24325" cy="2262505"/>
                                    </a:xfrm>
                                    <a:prstGeom prst="rect">
                                      <a:avLst/>
                                    </a:prstGeom>
                                    <a:noFill/>
                                    <a:ln>
                                      <a:noFill/>
                                    </a:ln>
                                  </pic:spPr>
                                </pic:pic>
                              </a:graphicData>
                            </a:graphic>
                          </wp:inline>
                        </w:drawing>
                      </w:r>
                    </w:p>
                    <w:p w14:paraId="53DCFB83" w14:textId="3F6699D9" w:rsidR="00D03FC9" w:rsidRDefault="00D03FC9" w:rsidP="004534C9">
                      <w:pPr>
                        <w:pStyle w:val="Caption"/>
                        <w:spacing w:after="0"/>
                      </w:pPr>
                      <w:bookmarkStart w:id="16" w:name="_Ref37168331"/>
                      <w:r w:rsidRPr="006B1D14">
                        <w:rPr>
                          <w:rFonts w:asciiTheme="majorBidi" w:hAnsiTheme="majorBidi" w:cstheme="majorBidi"/>
                          <w:b/>
                          <w:bCs/>
                          <w:sz w:val="18"/>
                          <w:szCs w:val="18"/>
                        </w:rPr>
                        <w:t>Figure</w:t>
                      </w:r>
                      <w:r>
                        <w:rPr>
                          <w:rFonts w:asciiTheme="majorBidi" w:hAnsiTheme="majorBidi" w:cstheme="majorBidi"/>
                          <w:b/>
                          <w:bCs/>
                          <w:sz w:val="18"/>
                          <w:szCs w:val="18"/>
                        </w:rPr>
                        <w:t> </w:t>
                      </w:r>
                      <w:r w:rsidRPr="006B1D14">
                        <w:rPr>
                          <w:sz w:val="18"/>
                          <w:szCs w:val="18"/>
                        </w:rPr>
                        <w:fldChar w:fldCharType="begin"/>
                      </w:r>
                      <w:r w:rsidRPr="006B1D14">
                        <w:rPr>
                          <w:rFonts w:asciiTheme="majorBidi" w:hAnsiTheme="majorBidi" w:cstheme="majorBidi"/>
                          <w:b/>
                          <w:bCs/>
                          <w:sz w:val="18"/>
                          <w:szCs w:val="18"/>
                        </w:rPr>
                        <w:instrText xml:space="preserve"> SEQ Figure \* ARABIC </w:instrText>
                      </w:r>
                      <w:r w:rsidRPr="006B1D14">
                        <w:rPr>
                          <w:sz w:val="18"/>
                          <w:szCs w:val="18"/>
                        </w:rPr>
                        <w:fldChar w:fldCharType="separate"/>
                      </w:r>
                      <w:r w:rsidR="00485CEA">
                        <w:rPr>
                          <w:rFonts w:asciiTheme="majorBidi" w:hAnsiTheme="majorBidi" w:cstheme="majorBidi"/>
                          <w:b/>
                          <w:bCs/>
                          <w:noProof/>
                          <w:sz w:val="18"/>
                          <w:szCs w:val="18"/>
                        </w:rPr>
                        <w:t>2</w:t>
                      </w:r>
                      <w:r w:rsidRPr="006B1D14">
                        <w:rPr>
                          <w:sz w:val="18"/>
                          <w:szCs w:val="18"/>
                        </w:rPr>
                        <w:fldChar w:fldCharType="end"/>
                      </w:r>
                      <w:bookmarkEnd w:id="16"/>
                      <w:r w:rsidRPr="006B1D14">
                        <w:rPr>
                          <w:rFonts w:asciiTheme="majorBidi" w:hAnsiTheme="majorBidi" w:cstheme="majorBidi"/>
                          <w:b/>
                          <w:bCs/>
                          <w:sz w:val="18"/>
                          <w:szCs w:val="18"/>
                        </w:rPr>
                        <w:t>.</w:t>
                      </w:r>
                      <w:r>
                        <w:rPr>
                          <w:rFonts w:asciiTheme="majorBidi" w:hAnsiTheme="majorBidi" w:cstheme="majorBidi"/>
                          <w:sz w:val="18"/>
                          <w:szCs w:val="18"/>
                        </w:rPr>
                        <w:t xml:space="preserve"> </w:t>
                      </w:r>
                      <w:r w:rsidRPr="006B1D14">
                        <w:rPr>
                          <w:rFonts w:asciiTheme="majorBidi" w:hAnsiTheme="majorBidi" w:cstheme="majorBidi"/>
                          <w:sz w:val="18"/>
                          <w:szCs w:val="18"/>
                        </w:rPr>
                        <w:t xml:space="preserve">TP scores </w:t>
                      </w:r>
                      <w:r w:rsidRPr="006B1D14">
                        <w:rPr>
                          <w:sz w:val="18"/>
                          <w:szCs w:val="18"/>
                        </w:rPr>
                        <w:t xml:space="preserve">for the Any-Overlap method are </w:t>
                      </w:r>
                      <w:r w:rsidRPr="004534C9">
                        <w:rPr>
                          <w:iCs/>
                          <w:sz w:val="18"/>
                          <w:szCs w:val="18"/>
                        </w:rPr>
                        <w:t>100%</w:t>
                      </w:r>
                      <w:r w:rsidRPr="006B1D14">
                        <w:rPr>
                          <w:sz w:val="18"/>
                          <w:szCs w:val="18"/>
                        </w:rPr>
                        <w:t xml:space="preserve"> even though large portions of the event are missed</w:t>
                      </w:r>
                      <w:r>
                        <w:rPr>
                          <w:sz w:val="18"/>
                          <w:szCs w:val="18"/>
                        </w:rPr>
                        <w:t>.</w:t>
                      </w:r>
                    </w:p>
                  </w:txbxContent>
                </v:textbox>
                <w10:wrap type="square" anchorx="margin" anchory="margin"/>
              </v:shape>
            </w:pict>
          </mc:Fallback>
        </mc:AlternateContent>
      </w:r>
      <w:r w:rsidR="008A5A8B">
        <w:t>Term-based metrics score on an event basis and do not count individual frames. A typical approach for calculating errors in term-based scoring is the Any-Overlap Method (OVLP)</w:t>
      </w:r>
      <w:r w:rsidR="0054765F">
        <w:t> </w:t>
      </w:r>
      <w:fldSimple w:instr=" REF _Ref37160778 \n ">
        <w:r w:rsidR="00485CEA">
          <w:t>[5]</w:t>
        </w:r>
      </w:fldSimple>
      <w:fldSimple w:instr=" REF _Ref37160791 \n ">
        <w:r w:rsidR="00485CEA">
          <w:t>[33]</w:t>
        </w:r>
      </w:fldSimple>
      <w:r w:rsidR="008A5A8B">
        <w:t>. TPs are counted when the hypothesis overlaps with reference annotation. FPs correspond to situations in which a hypothesis does not overlap with the reference. The metric ignores the duration of the term in the reference annotation. In</w:t>
      </w:r>
      <w:r w:rsidR="00991F73">
        <w:t xml:space="preserve"> </w:t>
      </w:r>
      <w:fldSimple w:instr=" REF _Ref37168331  \* MERGEFORMAT ">
        <w:r w:rsidR="00485CEA" w:rsidRPr="00485CEA">
          <w:t>Figure 2</w:t>
        </w:r>
      </w:fldSimple>
      <w:r w:rsidR="008A5A8B">
        <w:t xml:space="preserve">, we demonstrate two extreme cases for which the OVLP metric fails. In each case, </w:t>
      </w:r>
      <w:r w:rsidR="008A5A8B" w:rsidRPr="005611CC">
        <w:t>90%</w:t>
      </w:r>
      <w:r w:rsidR="008A5A8B">
        <w:t xml:space="preserve"> of the event is incorrectly scored. In </w:t>
      </w:r>
      <w:r w:rsidR="00C25C6B">
        <w:t>E</w:t>
      </w:r>
      <w:r w:rsidR="008A5A8B">
        <w:t xml:space="preserve">xample 1, the system does not detect approximately </w:t>
      </w:r>
      <w:r w:rsidR="008A5A8B" w:rsidRPr="005611CC">
        <w:t>9</w:t>
      </w:r>
      <w:r w:rsidR="008A5A8B">
        <w:t xml:space="preserve"> seconds of a seizure event, while in </w:t>
      </w:r>
      <w:r w:rsidR="00C25C6B">
        <w:t>E</w:t>
      </w:r>
      <w:r w:rsidR="008A5A8B">
        <w:t xml:space="preserve">xample 2, the system incorrectly labels an additional </w:t>
      </w:r>
      <w:r w:rsidR="008A5A8B" w:rsidRPr="005611CC">
        <w:t>9</w:t>
      </w:r>
      <w:r w:rsidR="008A5A8B">
        <w:t xml:space="preserve"> seconds of time as seizure. OVLP is considered a very permissive way of scoring, resulting in artificially high sensitivities. In</w:t>
      </w:r>
      <w:r w:rsidR="002A1756">
        <w:t xml:space="preserve"> </w:t>
      </w:r>
      <w:fldSimple w:instr=" REF _Ref37168331  \* MERGEFORMAT ">
        <w:r w:rsidR="00485CEA" w:rsidRPr="00485CEA">
          <w:t>Figure 2</w:t>
        </w:r>
      </w:fldSimple>
      <w:r w:rsidR="008A5A8B">
        <w:t>, the OVLP metric will score both examples as 100% TP.</w:t>
      </w:r>
      <w:r w:rsidR="00C25C6B">
        <w:t xml:space="preserve"> These kinds of significant differences in scoring, and in the interpretation of the results, necessitate a deeper look at the characteristics of several popular evaluation metrics, and motivate the need for industry-wide standardized scoring. That is the focus of this book chapter.</w:t>
      </w:r>
    </w:p>
    <w:p w14:paraId="50EB1D5F" w14:textId="46821B88" w:rsidR="005F55DC" w:rsidRDefault="008A5A8B" w:rsidP="004534C9">
      <w:pPr>
        <w:pStyle w:val="heading1"/>
        <w:ind w:left="562" w:hanging="562"/>
      </w:pPr>
      <w:bookmarkStart w:id="12" w:name="_Ref36961134"/>
      <w:r>
        <w:lastRenderedPageBreak/>
        <w:t>Evaluation Metrics</w:t>
      </w:r>
      <w:bookmarkEnd w:id="12"/>
    </w:p>
    <w:p w14:paraId="18D90E50" w14:textId="3BA4F2EB" w:rsidR="00F66FD5" w:rsidRDefault="00F66FD5" w:rsidP="00F66FD5">
      <w:pPr>
        <w:pStyle w:val="BodyText"/>
      </w:pPr>
      <w:r>
        <w:t>The proper balance between sensitivity and FA rate is often application specific and has been studied extensively in a number of research communities. For example, evaluation of voice keyword search technology was carefully studied in the Spoken Term Detection (STD) evaluations conducted by NIST</w:t>
      </w:r>
      <w:r w:rsidR="00B92AFB">
        <w:t> </w:t>
      </w:r>
      <w:fldSimple w:instr=" REF _Ref37058847 \n ">
        <w:r w:rsidR="00485CEA">
          <w:t>[22]</w:t>
        </w:r>
      </w:fldSimple>
      <w:fldSimple w:instr=" REF _Ref37179880 \n ">
        <w:r w:rsidR="00485CEA">
          <w:t>[23]</w:t>
        </w:r>
      </w:fldSimple>
      <w:fldSimple w:instr=" REF _Ref37168430 \n ">
        <w:r w:rsidR="00485CEA">
          <w:t>[34]</w:t>
        </w:r>
      </w:fldSimple>
      <w:r>
        <w:t>. These evaluations resulted in the introduction of a single metric, ATWV, to address concerns about tradeoffs for the different types of errors that occur in voice keyword search systems. Despite being popular in the voice processing community, ATWV has not been used in the bioengineering community.</w:t>
      </w:r>
    </w:p>
    <w:p w14:paraId="5A06D7B2" w14:textId="0100C862" w:rsidR="00F66FD5" w:rsidRPr="00F66FD5" w:rsidRDefault="00F66FD5" w:rsidP="00F66FD5">
      <w:pPr>
        <w:pStyle w:val="BodyText"/>
      </w:pPr>
      <w:r w:rsidRPr="00F66FD5">
        <w:t xml:space="preserve">Therefore, in this </w:t>
      </w:r>
      <w:r w:rsidR="002372A4">
        <w:t>chapter</w:t>
      </w:r>
      <w:r w:rsidRPr="00F66FD5">
        <w:t xml:space="preserve">, we </w:t>
      </w:r>
      <w:r w:rsidR="00991F73">
        <w:t xml:space="preserve">present a detailed comparison of </w:t>
      </w:r>
      <w:r w:rsidRPr="00F66FD5">
        <w:t xml:space="preserve">five </w:t>
      </w:r>
      <w:r w:rsidR="007E5571">
        <w:t>important scoring metrics popular in a wide range of machine learning communities</w:t>
      </w:r>
      <w:r w:rsidR="00991F73">
        <w:t>, including ATWV</w:t>
      </w:r>
      <w:r w:rsidR="007E5571">
        <w:t xml:space="preserve">. </w:t>
      </w:r>
      <w:r w:rsidR="00991F73">
        <w:t>These are briefly described below</w:t>
      </w:r>
      <w:r w:rsidRPr="00F66FD5">
        <w:t>:</w:t>
      </w:r>
    </w:p>
    <w:p w14:paraId="538DB030" w14:textId="5B798CDA" w:rsidR="00F66FD5" w:rsidRPr="004534C9" w:rsidRDefault="00F66FD5" w:rsidP="001D532F">
      <w:pPr>
        <w:pStyle w:val="BodyText"/>
        <w:numPr>
          <w:ilvl w:val="0"/>
          <w:numId w:val="19"/>
        </w:numPr>
        <w:spacing w:after="60" w:line="240" w:lineRule="auto"/>
        <w:ind w:left="547"/>
        <w:rPr>
          <w:sz w:val="18"/>
          <w:szCs w:val="18"/>
        </w:rPr>
      </w:pPr>
      <w:r w:rsidRPr="004534C9">
        <w:rPr>
          <w:i/>
          <w:iCs/>
          <w:sz w:val="18"/>
          <w:szCs w:val="18"/>
        </w:rPr>
        <w:t>NIST Actual Term-Weighted Value (ATWV):</w:t>
      </w:r>
      <w:r w:rsidRPr="004534C9">
        <w:rPr>
          <w:sz w:val="18"/>
          <w:szCs w:val="18"/>
        </w:rPr>
        <w:t xml:space="preserve"> based on NIST’s popular scoring package (F4DE v3.3.1), this metric, originally developed for the NIST 2006 Spoken Term Detection evaluation, uses an objective function that accounts for temporal overlap between the reference and hypothesis using the detection scores assigned by the system.</w:t>
      </w:r>
    </w:p>
    <w:p w14:paraId="7DAD0A2F" w14:textId="4700BB01" w:rsidR="00F66FD5" w:rsidRPr="007E5571" w:rsidRDefault="00F66FD5" w:rsidP="001D532F">
      <w:pPr>
        <w:pStyle w:val="BodyText"/>
        <w:numPr>
          <w:ilvl w:val="0"/>
          <w:numId w:val="19"/>
        </w:numPr>
        <w:spacing w:after="60" w:line="240" w:lineRule="auto"/>
        <w:ind w:left="547"/>
        <w:rPr>
          <w:sz w:val="18"/>
          <w:szCs w:val="18"/>
        </w:rPr>
      </w:pPr>
      <w:r w:rsidRPr="004534C9">
        <w:rPr>
          <w:i/>
          <w:iCs/>
          <w:sz w:val="18"/>
          <w:szCs w:val="18"/>
        </w:rPr>
        <w:t>Dynamic Programming Alignment (DPALIGN):</w:t>
      </w:r>
      <w:r w:rsidRPr="007E5571">
        <w:rPr>
          <w:sz w:val="18"/>
          <w:szCs w:val="18"/>
        </w:rPr>
        <w:t xml:space="preserve"> similar to the NIST package known as SCLite</w:t>
      </w:r>
      <w:r w:rsidR="00B51A73">
        <w:rPr>
          <w:sz w:val="18"/>
          <w:szCs w:val="18"/>
        </w:rPr>
        <w:t> </w:t>
      </w:r>
      <w:r w:rsidR="00B51A73">
        <w:rPr>
          <w:sz w:val="18"/>
          <w:szCs w:val="18"/>
        </w:rPr>
        <w:fldChar w:fldCharType="begin"/>
      </w:r>
      <w:r w:rsidR="00B51A73">
        <w:rPr>
          <w:sz w:val="18"/>
          <w:szCs w:val="18"/>
        </w:rPr>
        <w:instrText xml:space="preserve"> REF _Ref37169086 \n </w:instrText>
      </w:r>
      <w:r w:rsidR="00B51A73">
        <w:rPr>
          <w:sz w:val="18"/>
          <w:szCs w:val="18"/>
        </w:rPr>
        <w:fldChar w:fldCharType="separate"/>
      </w:r>
      <w:r w:rsidR="00485CEA">
        <w:rPr>
          <w:sz w:val="18"/>
          <w:szCs w:val="18"/>
        </w:rPr>
        <w:t>[35]</w:t>
      </w:r>
      <w:r w:rsidR="00B51A73">
        <w:rPr>
          <w:sz w:val="18"/>
          <w:szCs w:val="18"/>
        </w:rPr>
        <w:fldChar w:fldCharType="end"/>
      </w:r>
      <w:r w:rsidRPr="007E5571">
        <w:rPr>
          <w:sz w:val="18"/>
          <w:szCs w:val="18"/>
        </w:rPr>
        <w:t>, this metric uses a dynamic programming algorithm to align terms. It is most often used in a mode in which the time alignments produced by the system are ignored.</w:t>
      </w:r>
    </w:p>
    <w:p w14:paraId="726CAABA" w14:textId="5C9FC2BA" w:rsidR="00F66FD5" w:rsidRPr="004534C9" w:rsidRDefault="00F66FD5" w:rsidP="001D532F">
      <w:pPr>
        <w:pStyle w:val="BodyText"/>
        <w:numPr>
          <w:ilvl w:val="0"/>
          <w:numId w:val="19"/>
        </w:numPr>
        <w:spacing w:after="60" w:line="240" w:lineRule="auto"/>
        <w:ind w:left="547"/>
        <w:rPr>
          <w:sz w:val="18"/>
          <w:szCs w:val="18"/>
        </w:rPr>
      </w:pPr>
      <w:r w:rsidRPr="004534C9">
        <w:rPr>
          <w:i/>
          <w:iCs/>
          <w:sz w:val="18"/>
          <w:szCs w:val="18"/>
        </w:rPr>
        <w:t>Epoch-Based Sampling (EPOCH):</w:t>
      </w:r>
      <w:r w:rsidRPr="004534C9">
        <w:rPr>
          <w:sz w:val="18"/>
          <w:szCs w:val="18"/>
        </w:rPr>
        <w:t xml:space="preserve"> treats the reference and hypothesis as temporal signals, samples each at a fixed epoch duration, and counts errors accordingly.</w:t>
      </w:r>
    </w:p>
    <w:p w14:paraId="4DDE92F0" w14:textId="032C91E2" w:rsidR="00F66FD5" w:rsidRPr="004534C9" w:rsidRDefault="00F66FD5" w:rsidP="001D532F">
      <w:pPr>
        <w:pStyle w:val="BodyText"/>
        <w:numPr>
          <w:ilvl w:val="0"/>
          <w:numId w:val="19"/>
        </w:numPr>
        <w:spacing w:after="60" w:line="240" w:lineRule="auto"/>
        <w:ind w:left="547"/>
        <w:rPr>
          <w:sz w:val="18"/>
          <w:szCs w:val="18"/>
        </w:rPr>
      </w:pPr>
      <w:r w:rsidRPr="004534C9">
        <w:rPr>
          <w:i/>
          <w:iCs/>
          <w:sz w:val="18"/>
          <w:szCs w:val="18"/>
        </w:rPr>
        <w:t>Any-Overlap (OVLP):</w:t>
      </w:r>
      <w:r w:rsidRPr="004534C9">
        <w:rPr>
          <w:sz w:val="18"/>
          <w:szCs w:val="18"/>
        </w:rPr>
        <w:t xml:space="preserve"> assesses the overlap in time between a reference and hypothesis event, and counts errors using binary scores for each event. </w:t>
      </w:r>
    </w:p>
    <w:p w14:paraId="6EB7D448" w14:textId="323B0ED9" w:rsidR="00F66FD5" w:rsidRDefault="00F66FD5" w:rsidP="001D532F">
      <w:pPr>
        <w:pStyle w:val="BodyText"/>
        <w:numPr>
          <w:ilvl w:val="0"/>
          <w:numId w:val="19"/>
        </w:numPr>
        <w:spacing w:after="60" w:line="240" w:lineRule="auto"/>
        <w:ind w:left="547"/>
        <w:rPr>
          <w:sz w:val="18"/>
          <w:szCs w:val="18"/>
        </w:rPr>
      </w:pPr>
      <w:r w:rsidRPr="004534C9">
        <w:rPr>
          <w:i/>
          <w:iCs/>
          <w:sz w:val="18"/>
          <w:szCs w:val="18"/>
        </w:rPr>
        <w:t>Time-Aligned Event Scoring (TAES):</w:t>
      </w:r>
      <w:r w:rsidRPr="004534C9">
        <w:rPr>
          <w:sz w:val="18"/>
          <w:szCs w:val="18"/>
        </w:rPr>
        <w:t xml:space="preserve"> similar to (4</w:t>
      </w:r>
      <w:r w:rsidR="007E5571" w:rsidRPr="00DF4924">
        <w:rPr>
          <w:sz w:val="18"/>
          <w:szCs w:val="18"/>
        </w:rPr>
        <w:t>) but</w:t>
      </w:r>
      <w:r w:rsidRPr="004534C9">
        <w:rPr>
          <w:sz w:val="18"/>
          <w:szCs w:val="18"/>
        </w:rPr>
        <w:t xml:space="preserve"> considers the percentage overlap between the two events and weights errors accordingly.</w:t>
      </w:r>
    </w:p>
    <w:p w14:paraId="53904D07" w14:textId="1EC48A76" w:rsidR="00532C7E" w:rsidRDefault="00532C7E" w:rsidP="004534C9">
      <w:pPr>
        <w:pStyle w:val="BodyText"/>
        <w:ind w:firstLine="0"/>
      </w:pPr>
      <w:r>
        <w:t>It is important to understand that each of these measures estimates TP, TN, FP and FN through some sort of error analysis. From these estimated quantities, traditional</w:t>
      </w:r>
      <w:r w:rsidR="00A54859">
        <w:t xml:space="preserve"> </w:t>
      </w:r>
      <w:r>
        <w:t>measures such as sensitivity and specificity are computed, as shown in</w:t>
      </w:r>
      <w:r w:rsidR="00D60740">
        <w:t xml:space="preserve"> </w:t>
      </w:r>
      <w:r>
        <w:t>Eq</w:t>
      </w:r>
      <w:r w:rsidR="00D60740">
        <w:t>s. </w:t>
      </w:r>
      <w:fldSimple w:instr=" REF equation_sensitivity  \* MERGEFORMAT ">
        <w:r w:rsidR="00485CEA" w:rsidRPr="00485CEA">
          <w:t>(1)</w:t>
        </w:r>
      </w:fldSimple>
      <w:r w:rsidR="00D60740">
        <w:noBreakHyphen/>
      </w:r>
      <w:fldSimple w:instr=" REF equation_mcc  \* MERGEFORMAT ">
        <w:r w:rsidR="00485CEA" w:rsidRPr="00485CEA">
          <w:t>(6)</w:t>
        </w:r>
      </w:fldSimple>
      <w:r w:rsidR="00D60740">
        <w:t xml:space="preserve">. </w:t>
      </w:r>
      <w:r>
        <w:t>As a result, we will see that sensitivity is a function of the underlying metric, and this is why it is important there be community-wide agreement on a specific metric.</w:t>
      </w:r>
    </w:p>
    <w:p w14:paraId="534CF8B6" w14:textId="49C4A3C9" w:rsidR="002372A4" w:rsidRDefault="007E5571" w:rsidP="00532C7E">
      <w:pPr>
        <w:pStyle w:val="BodyText"/>
      </w:pPr>
      <w:r w:rsidRPr="004534C9">
        <w:t xml:space="preserve">We also include </w:t>
      </w:r>
      <w:r w:rsidR="00D60740">
        <w:t xml:space="preserve">two </w:t>
      </w:r>
      <w:r w:rsidRPr="004534C9">
        <w:t>derived measure</w:t>
      </w:r>
      <w:r w:rsidR="00D60740">
        <w:t>s</w:t>
      </w:r>
      <w:r w:rsidR="002372A4">
        <w:t xml:space="preserve"> in our analysis:</w:t>
      </w:r>
    </w:p>
    <w:p w14:paraId="294D442E" w14:textId="502F1F01" w:rsidR="002372A4" w:rsidRDefault="002372A4" w:rsidP="001D532F">
      <w:pPr>
        <w:pStyle w:val="BodyText"/>
        <w:numPr>
          <w:ilvl w:val="0"/>
          <w:numId w:val="19"/>
        </w:numPr>
        <w:spacing w:after="60" w:line="240" w:lineRule="auto"/>
        <w:ind w:left="547"/>
        <w:rPr>
          <w:sz w:val="18"/>
          <w:szCs w:val="18"/>
        </w:rPr>
      </w:pPr>
      <w:r w:rsidRPr="00691D5D">
        <w:rPr>
          <w:i/>
          <w:iCs/>
          <w:sz w:val="18"/>
          <w:szCs w:val="18"/>
        </w:rPr>
        <w:t>Inter-Rater Agreement (IRA):</w:t>
      </w:r>
      <w:r w:rsidRPr="00691D5D">
        <w:rPr>
          <w:sz w:val="18"/>
          <w:szCs w:val="18"/>
        </w:rPr>
        <w:t xml:space="preserve"> uses EPOCH scoring to estimate errors, and calculates Cohen’s Kappa coefficient </w:t>
      </w:r>
      <w:r w:rsidRPr="00691D5D">
        <w:rPr>
          <w:sz w:val="18"/>
          <w:szCs w:val="18"/>
        </w:rPr>
        <w:fldChar w:fldCharType="begin" w:fldLock="1"/>
      </w:r>
      <w:r w:rsidRPr="00691D5D">
        <w:rPr>
          <w:sz w:val="18"/>
          <w:szCs w:val="18"/>
        </w:rPr>
        <w:instrText>ADDIN CSL_CITATION {"citationItems":[{"id":"ITEM-1","itemData":{"DOI":"10.11613/BM.2012.031","ISSN":"1330-0962","author":[{"dropping-particle":"","family":"McHugh","given":"Mary L","non-dropping-particle":"","parse-names":false,"suffix":""}],"container-title":"Biochemia Medica","id":"ITEM-1","issue":"3","issued":{"date-parts":[["2012","10","15"]]},"page":"276-282","publisher":"Croatian Society of Medical Biochemistry and Laboratory Medicine","title":"Interrater reliability: the kappa statistic","type":"article-journal","volume":"22"},"uris":["http://www.mendeley.com/documents/?uuid=480581bb-bbb1-43a5-87cc-a09f2bca01d9"]}],"mendeley":{"formattedCitation":"[31]","plainTextFormattedCitation":"[31]","previouslyFormattedCitation":"[31]"},"properties":{"noteIndex":0},"schema":"https://github.com/citation-style-language/schema/raw/master/csl-citation.json"}</w:instrText>
      </w:r>
      <w:r w:rsidRPr="00691D5D">
        <w:rPr>
          <w:sz w:val="18"/>
          <w:szCs w:val="18"/>
        </w:rPr>
        <w:fldChar w:fldCharType="separate"/>
      </w:r>
      <w:r w:rsidRPr="00691D5D">
        <w:rPr>
          <w:noProof/>
          <w:sz w:val="18"/>
          <w:szCs w:val="18"/>
        </w:rPr>
        <w:t>[31]</w:t>
      </w:r>
      <w:r w:rsidRPr="00691D5D">
        <w:rPr>
          <w:sz w:val="18"/>
          <w:szCs w:val="18"/>
        </w:rPr>
        <w:fldChar w:fldCharType="end"/>
      </w:r>
      <w:r w:rsidRPr="00691D5D">
        <w:rPr>
          <w:sz w:val="18"/>
          <w:szCs w:val="18"/>
        </w:rPr>
        <w:t xml:space="preserve"> using the measured TP, TN, FP and FN.</w:t>
      </w:r>
    </w:p>
    <w:p w14:paraId="01B21E9E" w14:textId="343D35B1" w:rsidR="002372A4" w:rsidRPr="004534C9" w:rsidRDefault="002372A4" w:rsidP="001D532F">
      <w:pPr>
        <w:pStyle w:val="BodyText"/>
        <w:numPr>
          <w:ilvl w:val="0"/>
          <w:numId w:val="19"/>
        </w:numPr>
        <w:spacing w:line="240" w:lineRule="auto"/>
        <w:ind w:left="547"/>
        <w:rPr>
          <w:sz w:val="18"/>
          <w:szCs w:val="18"/>
        </w:rPr>
      </w:pPr>
      <w:r w:rsidRPr="004534C9">
        <w:rPr>
          <w:i/>
          <w:iCs/>
          <w:sz w:val="18"/>
          <w:szCs w:val="18"/>
        </w:rPr>
        <w:t>Area Under the Curve (AUC):</w:t>
      </w:r>
      <w:r>
        <w:t xml:space="preserve"> </w:t>
      </w:r>
      <w:r w:rsidRPr="004534C9">
        <w:rPr>
          <w:sz w:val="18"/>
          <w:szCs w:val="18"/>
        </w:rPr>
        <w:t xml:space="preserve">Reduces </w:t>
      </w:r>
      <w:r w:rsidRPr="00DF4924">
        <w:rPr>
          <w:sz w:val="18"/>
          <w:szCs w:val="18"/>
        </w:rPr>
        <w:t>a</w:t>
      </w:r>
      <w:r w:rsidRPr="004534C9">
        <w:rPr>
          <w:sz w:val="18"/>
          <w:szCs w:val="18"/>
        </w:rPr>
        <w:t xml:space="preserve"> ROC or DET curve to a single scalar figure of merit by measuring the area encompassed by the curve.</w:t>
      </w:r>
    </w:p>
    <w:p w14:paraId="1D57B8DB" w14:textId="2B41A736" w:rsidR="00F66FD5" w:rsidRPr="00DF4924" w:rsidRDefault="00D60740" w:rsidP="004534C9">
      <w:pPr>
        <w:pStyle w:val="BodyText"/>
        <w:ind w:firstLine="0"/>
      </w:pPr>
      <w:r>
        <w:t>IRA</w:t>
      </w:r>
      <w:r w:rsidR="002372A4">
        <w:t xml:space="preserve"> </w:t>
      </w:r>
      <w:r w:rsidR="007E5571">
        <w:t>is popular for comparing the variability in human annotations</w:t>
      </w:r>
      <w:r w:rsidR="00532C7E">
        <w:t xml:space="preserve"> when manually annotating reference data</w:t>
      </w:r>
      <w:r w:rsidR="002372A4">
        <w:t xml:space="preserve">. </w:t>
      </w:r>
      <w:r w:rsidR="007E5571" w:rsidRPr="00DF4924">
        <w:t>We consider this a derived mea</w:t>
      </w:r>
      <w:r w:rsidR="007E5571" w:rsidRPr="00277F22">
        <w:t>sure because it relies on one of the first five measures to estimate errors.</w:t>
      </w:r>
      <w:r w:rsidR="002372A4">
        <w:t xml:space="preserve"> Similarly, AUC relies on the generation of </w:t>
      </w:r>
      <w:r w:rsidR="001A0854">
        <w:t>a</w:t>
      </w:r>
      <w:r w:rsidR="002372A4">
        <w:t xml:space="preserve"> ROC or DET curve, which in turn depend on one of the </w:t>
      </w:r>
      <w:r w:rsidR="002372A4" w:rsidRPr="00691D5D">
        <w:t>first five measures to estimate errors</w:t>
      </w:r>
      <w:r w:rsidR="002372A4">
        <w:t>.</w:t>
      </w:r>
    </w:p>
    <w:p w14:paraId="71BF8F4E" w14:textId="5F559C18" w:rsidR="005F55DC" w:rsidRDefault="00F66FD5" w:rsidP="00F66FD5">
      <w:pPr>
        <w:pStyle w:val="BodyText"/>
      </w:pPr>
      <w:r>
        <w:t xml:space="preserve">We now briefly describe each of these approaches and provide several examples that illustrate their strengths and weaknesses. These examples are drawn on a compressed </w:t>
      </w:r>
      <w:r w:rsidR="002372A4">
        <w:lastRenderedPageBreak/>
        <w:t>timescale</w:t>
      </w:r>
      <w:r>
        <w:t xml:space="preserve"> for illustrative purposes and were carefully selected because they </w:t>
      </w:r>
      <w:r w:rsidR="000077E8">
        <w:t>demonstrate the strengths and weaknesses of the algorithms we are evaluating.</w:t>
      </w:r>
    </w:p>
    <w:p w14:paraId="08CF46EB" w14:textId="6415562A" w:rsidR="005F55DC" w:rsidRDefault="00F66FD5" w:rsidP="00457390">
      <w:pPr>
        <w:pStyle w:val="heading2"/>
      </w:pPr>
      <w:bookmarkStart w:id="13" w:name="_Ref5710450"/>
      <w:r>
        <w:t>NIST Actual Term-Weighted Value (ATWV)</w:t>
      </w:r>
      <w:bookmarkEnd w:id="13"/>
    </w:p>
    <w:p w14:paraId="62D9E0E6" w14:textId="4011A680" w:rsidR="00F66FD5" w:rsidRDefault="00F66FD5" w:rsidP="00F66FD5">
      <w:pPr>
        <w:pStyle w:val="BodyText"/>
      </w:pPr>
      <w:r>
        <w:t xml:space="preserve">ATWV is a measure that balances sensitivity and FA rate. ATWV essentially assigns an application-dependent reward to each correct detection and a penalty to each incorrect detection. A perfect system results in an ATWV of </w:t>
      </w:r>
      <w:r w:rsidRPr="00F66FD5">
        <w:t>1.0</w:t>
      </w:r>
      <w:r>
        <w:t xml:space="preserve">, while a system with no output results in an ATWV of </w:t>
      </w:r>
      <w:r w:rsidRPr="00F66FD5">
        <w:t>0</w:t>
      </w:r>
      <w:r>
        <w:t xml:space="preserve">. It is possible for ATWV to be less than zero if a system is doing very poorly (for example a high FA rate). Experiments in voice keyword search have shown that an ATWV greater than </w:t>
      </w:r>
      <w:r w:rsidRPr="00F66FD5">
        <w:t>0.5</w:t>
      </w:r>
      <w:r>
        <w:t xml:space="preserve"> typically indicates a promising or usable system for information retrieval by voice applications. We believe a similar range is applicable to EEG analysis.</w:t>
      </w:r>
    </w:p>
    <w:p w14:paraId="5B95B5E3" w14:textId="31ADE0F3" w:rsidR="00F66FD5" w:rsidRDefault="00F66FD5" w:rsidP="00F66FD5">
      <w:pPr>
        <w:pStyle w:val="BodyText"/>
      </w:pPr>
      <w:r>
        <w:t xml:space="preserve">The metric accepts as input a list of </w:t>
      </w:r>
      <w:r w:rsidRPr="00F66FD5">
        <w:t>N</w:t>
      </w:r>
      <w:r>
        <w:t xml:space="preserve">-tuples representing the hypotheses for the system being evaluated. Each of these </w:t>
      </w:r>
      <w:r w:rsidRPr="00F66FD5">
        <w:t>N</w:t>
      </w:r>
      <w:r>
        <w:t>-tuples consists of a start time, end time and system detection score. These entries are matched to the reference annotations using an objective function that accounts for both temporal overlap between the reference and hypotheses and the detection scores assigned by the system being evaluated. These detection scores are often likelihood or confidence scores</w:t>
      </w:r>
      <w:r w:rsidR="000A26D9">
        <w:t> </w:t>
      </w:r>
      <w:fldSimple w:instr=" REF _Ref37058847 \n ">
        <w:r w:rsidR="00485CEA">
          <w:t>[22]</w:t>
        </w:r>
      </w:fldSimple>
      <w:r>
        <w:t xml:space="preserve">. The probabilities of miss and FA errors at a detection threshold </w:t>
      </w:r>
      <w:r w:rsidRPr="00F66FD5">
        <w:t>θ</w:t>
      </w:r>
      <w:r>
        <w:t xml:space="preserve"> are computed using:</w:t>
      </w:r>
    </w:p>
    <w:bookmarkStart w:id="14" w:name="_Hlk503804284"/>
    <w:p w14:paraId="196FB99B" w14:textId="225F4BA7" w:rsidR="00F66FD5" w:rsidRPr="004534C9" w:rsidRDefault="00D36BCC" w:rsidP="00DF4924">
      <w:pPr>
        <w:pStyle w:val="Equation"/>
        <w:tabs>
          <w:tab w:val="right" w:pos="6918"/>
        </w:tabs>
        <w:spacing w:after="60"/>
        <w:ind w:left="187"/>
        <w:rPr>
          <w:rFonts w:ascii="Cambria Math" w:hAnsi="Cambria Math"/>
          <w:i/>
          <w:iCs/>
          <w:sz w:val="18"/>
          <w:szCs w:val="18"/>
        </w:rPr>
      </w:pPr>
      <m:oMath>
        <m:sSub>
          <m:sSubPr>
            <m:ctrlPr>
              <w:rPr>
                <w:rFonts w:ascii="Cambria Math" w:hAnsi="Cambria Math"/>
                <w:i/>
                <w:iCs/>
                <w:sz w:val="18"/>
                <w:szCs w:val="18"/>
              </w:rPr>
            </m:ctrlPr>
          </m:sSubPr>
          <m:e>
            <m:r>
              <w:rPr>
                <w:rFonts w:ascii="Cambria Math" w:hAnsi="Cambria Math"/>
                <w:sz w:val="18"/>
                <w:szCs w:val="18"/>
              </w:rPr>
              <m:t>P</m:t>
            </m:r>
          </m:e>
          <m:sub>
            <m:r>
              <w:rPr>
                <w:rFonts w:ascii="Cambria Math" w:hAnsi="Cambria Math"/>
                <w:sz w:val="18"/>
                <w:szCs w:val="18"/>
              </w:rPr>
              <m:t>Miss</m:t>
            </m:r>
            <m:d>
              <m:dPr>
                <m:ctrlPr>
                  <w:rPr>
                    <w:rFonts w:ascii="Cambria Math" w:hAnsi="Cambria Math"/>
                    <w:i/>
                    <w:iCs/>
                    <w:sz w:val="18"/>
                    <w:szCs w:val="18"/>
                  </w:rPr>
                </m:ctrlPr>
              </m:dPr>
              <m:e>
                <m:r>
                  <w:rPr>
                    <w:rFonts w:ascii="Cambria Math" w:hAnsi="Cambria Math"/>
                    <w:sz w:val="18"/>
                    <w:szCs w:val="18"/>
                  </w:rPr>
                  <m:t>kw,θ</m:t>
                </m:r>
              </m:e>
            </m:d>
          </m:sub>
        </m:sSub>
        <m:r>
          <w:rPr>
            <w:rFonts w:ascii="Cambria Math" w:hAnsi="Cambria Math"/>
            <w:sz w:val="18"/>
            <w:szCs w:val="18"/>
          </w:rPr>
          <m:t xml:space="preserve">=1- </m:t>
        </m:r>
        <m:f>
          <m:fPr>
            <m:type m:val="skw"/>
            <m:ctrlPr>
              <w:rPr>
                <w:rFonts w:ascii="Cambria Math" w:hAnsi="Cambria Math"/>
                <w:i/>
                <w:iCs/>
                <w:sz w:val="18"/>
                <w:szCs w:val="18"/>
              </w:rPr>
            </m:ctrlPr>
          </m:fPr>
          <m:num>
            <w:bookmarkStart w:id="15" w:name="_Hlk503804615"/>
            <m:sSub>
              <m:sSubPr>
                <m:ctrlPr>
                  <w:rPr>
                    <w:rFonts w:ascii="Cambria Math" w:hAnsi="Cambria Math"/>
                    <w:i/>
                    <w:iCs/>
                    <w:sz w:val="18"/>
                    <w:szCs w:val="18"/>
                  </w:rPr>
                </m:ctrlPr>
              </m:sSubPr>
              <m:e>
                <m:r>
                  <w:rPr>
                    <w:rFonts w:ascii="Cambria Math" w:hAnsi="Cambria Math"/>
                    <w:sz w:val="18"/>
                    <w:szCs w:val="18"/>
                  </w:rPr>
                  <m:t>N</m:t>
                </m:r>
              </m:e>
              <m:sub>
                <m:r>
                  <w:rPr>
                    <w:rFonts w:ascii="Cambria Math" w:hAnsi="Cambria Math"/>
                    <w:sz w:val="18"/>
                    <w:szCs w:val="18"/>
                  </w:rPr>
                  <m:t>Correct</m:t>
                </m:r>
                <m:d>
                  <m:dPr>
                    <m:ctrlPr>
                      <w:rPr>
                        <w:rFonts w:ascii="Cambria Math" w:hAnsi="Cambria Math"/>
                        <w:i/>
                        <w:iCs/>
                        <w:sz w:val="18"/>
                        <w:szCs w:val="18"/>
                      </w:rPr>
                    </m:ctrlPr>
                  </m:dPr>
                  <m:e>
                    <m:r>
                      <w:rPr>
                        <w:rFonts w:ascii="Cambria Math" w:hAnsi="Cambria Math"/>
                        <w:sz w:val="18"/>
                        <w:szCs w:val="18"/>
                      </w:rPr>
                      <m:t>kw,θ</m:t>
                    </m:r>
                  </m:e>
                </m:d>
              </m:sub>
            </m:sSub>
            <w:bookmarkEnd w:id="15"/>
          </m:num>
          <m:den>
            <m:sSub>
              <m:sSubPr>
                <m:ctrlPr>
                  <w:rPr>
                    <w:rFonts w:ascii="Cambria Math" w:hAnsi="Cambria Math"/>
                    <w:i/>
                    <w:iCs/>
                    <w:sz w:val="18"/>
                    <w:szCs w:val="18"/>
                  </w:rPr>
                </m:ctrlPr>
              </m:sSubPr>
              <m:e>
                <m:r>
                  <w:rPr>
                    <w:rFonts w:ascii="Cambria Math" w:hAnsi="Cambria Math"/>
                    <w:sz w:val="18"/>
                    <w:szCs w:val="18"/>
                  </w:rPr>
                  <m:t>N</m:t>
                </m:r>
              </m:e>
              <m:sub>
                <m:r>
                  <w:rPr>
                    <w:rFonts w:ascii="Cambria Math" w:hAnsi="Cambria Math"/>
                    <w:sz w:val="18"/>
                    <w:szCs w:val="18"/>
                  </w:rPr>
                  <m:t>Ref</m:t>
                </m:r>
                <m:d>
                  <m:dPr>
                    <m:ctrlPr>
                      <w:rPr>
                        <w:rFonts w:ascii="Cambria Math" w:hAnsi="Cambria Math"/>
                        <w:i/>
                        <w:iCs/>
                        <w:sz w:val="18"/>
                        <w:szCs w:val="18"/>
                      </w:rPr>
                    </m:ctrlPr>
                  </m:dPr>
                  <m:e>
                    <m:r>
                      <w:rPr>
                        <w:rFonts w:ascii="Cambria Math" w:hAnsi="Cambria Math"/>
                        <w:sz w:val="18"/>
                        <w:szCs w:val="18"/>
                      </w:rPr>
                      <m:t>kw</m:t>
                    </m:r>
                  </m:e>
                </m:d>
              </m:sub>
            </m:sSub>
          </m:den>
        </m:f>
        <m:r>
          <w:rPr>
            <w:rFonts w:ascii="Cambria Math" w:hAnsi="Cambria Math"/>
            <w:sz w:val="18"/>
            <w:szCs w:val="18"/>
          </w:rPr>
          <m:t> ,</m:t>
        </m:r>
      </m:oMath>
      <w:r w:rsidR="00F66FD5" w:rsidRPr="004534C9">
        <w:rPr>
          <w:rFonts w:ascii="Cambria Math" w:hAnsi="Cambria Math"/>
          <w:i/>
          <w:iCs/>
          <w:sz w:val="18"/>
          <w:szCs w:val="18"/>
        </w:rPr>
        <w:t> </w:t>
      </w:r>
      <w:r w:rsidR="00F66FD5" w:rsidRPr="004534C9">
        <w:rPr>
          <w:rFonts w:ascii="Cambria Math" w:hAnsi="Cambria Math"/>
          <w:i/>
          <w:iCs/>
          <w:sz w:val="18"/>
          <w:szCs w:val="18"/>
        </w:rPr>
        <w:tab/>
      </w:r>
      <w:r w:rsidR="001A0854" w:rsidRPr="004534C9">
        <w:rPr>
          <w:sz w:val="18"/>
          <w:szCs w:val="18"/>
        </w:rPr>
        <w:t>(</w:t>
      </w:r>
      <w:r w:rsidR="001A0854" w:rsidRPr="004534C9">
        <w:rPr>
          <w:sz w:val="18"/>
          <w:szCs w:val="18"/>
        </w:rPr>
        <w:fldChar w:fldCharType="begin"/>
      </w:r>
      <w:r w:rsidR="001A0854" w:rsidRPr="004534C9">
        <w:rPr>
          <w:sz w:val="18"/>
          <w:szCs w:val="18"/>
        </w:rPr>
        <w:instrText xml:space="preserve"> SEQ Equation \* ARABIC </w:instrText>
      </w:r>
      <w:r w:rsidR="001A0854" w:rsidRPr="004534C9">
        <w:rPr>
          <w:sz w:val="18"/>
          <w:szCs w:val="18"/>
        </w:rPr>
        <w:fldChar w:fldCharType="separate"/>
      </w:r>
      <w:r w:rsidR="00485CEA">
        <w:rPr>
          <w:noProof/>
          <w:sz w:val="18"/>
          <w:szCs w:val="18"/>
        </w:rPr>
        <w:t>7</w:t>
      </w:r>
      <w:r w:rsidR="001A0854" w:rsidRPr="004534C9">
        <w:rPr>
          <w:sz w:val="18"/>
          <w:szCs w:val="18"/>
        </w:rPr>
        <w:fldChar w:fldCharType="end"/>
      </w:r>
      <w:r w:rsidR="001A0854" w:rsidRPr="004534C9">
        <w:rPr>
          <w:sz w:val="18"/>
          <w:szCs w:val="18"/>
        </w:rPr>
        <w:t>)</w:t>
      </w:r>
      <w:bookmarkEnd w:id="14"/>
    </w:p>
    <w:p w14:paraId="6E30379D" w14:textId="3806DF5F" w:rsidR="00F66FD5" w:rsidRPr="004534C9" w:rsidRDefault="00D36BCC" w:rsidP="004534C9">
      <w:pPr>
        <w:pStyle w:val="Equation"/>
        <w:tabs>
          <w:tab w:val="right" w:pos="6918"/>
        </w:tabs>
        <w:ind w:left="187"/>
        <w:rPr>
          <w:rFonts w:ascii="Cambria Math" w:hAnsi="Cambria Math"/>
          <w:i/>
          <w:iCs/>
          <w:sz w:val="18"/>
          <w:szCs w:val="18"/>
        </w:rPr>
      </w:pPr>
      <m:oMath>
        <m:sSub>
          <m:sSubPr>
            <m:ctrlPr>
              <w:rPr>
                <w:rFonts w:ascii="Cambria Math" w:hAnsi="Cambria Math"/>
                <w:i/>
                <w:iCs/>
                <w:sz w:val="18"/>
                <w:szCs w:val="18"/>
              </w:rPr>
            </m:ctrlPr>
          </m:sSubPr>
          <m:e>
            <m:r>
              <w:rPr>
                <w:rFonts w:ascii="Cambria Math" w:hAnsi="Cambria Math"/>
                <w:sz w:val="18"/>
                <w:szCs w:val="18"/>
              </w:rPr>
              <m:t>P</m:t>
            </m:r>
          </m:e>
          <m:sub>
            <m:r>
              <w:rPr>
                <w:rFonts w:ascii="Cambria Math" w:hAnsi="Cambria Math"/>
                <w:sz w:val="18"/>
                <w:szCs w:val="18"/>
              </w:rPr>
              <m:t>FA</m:t>
            </m:r>
            <m:d>
              <m:dPr>
                <m:ctrlPr>
                  <w:rPr>
                    <w:rFonts w:ascii="Cambria Math" w:hAnsi="Cambria Math"/>
                    <w:i/>
                    <w:iCs/>
                    <w:sz w:val="18"/>
                    <w:szCs w:val="18"/>
                  </w:rPr>
                </m:ctrlPr>
              </m:dPr>
              <m:e>
                <m:r>
                  <w:rPr>
                    <w:rFonts w:ascii="Cambria Math" w:hAnsi="Cambria Math"/>
                    <w:sz w:val="18"/>
                    <w:szCs w:val="18"/>
                  </w:rPr>
                  <m:t>kw,θ</m:t>
                </m:r>
              </m:e>
            </m:d>
          </m:sub>
        </m:sSub>
        <m:r>
          <w:rPr>
            <w:rFonts w:ascii="Cambria Math" w:hAnsi="Cambria Math"/>
            <w:sz w:val="18"/>
            <w:szCs w:val="18"/>
          </w:rPr>
          <m:t>=</m:t>
        </m:r>
        <m:f>
          <m:fPr>
            <m:type m:val="skw"/>
            <m:ctrlPr>
              <w:rPr>
                <w:rFonts w:ascii="Cambria Math" w:hAnsi="Cambria Math"/>
                <w:i/>
                <w:iCs/>
                <w:sz w:val="18"/>
                <w:szCs w:val="18"/>
              </w:rPr>
            </m:ctrlPr>
          </m:fPr>
          <m:num>
            <m:sSub>
              <m:sSubPr>
                <m:ctrlPr>
                  <w:rPr>
                    <w:rFonts w:ascii="Cambria Math" w:hAnsi="Cambria Math"/>
                    <w:i/>
                    <w:iCs/>
                    <w:sz w:val="18"/>
                    <w:szCs w:val="18"/>
                  </w:rPr>
                </m:ctrlPr>
              </m:sSubPr>
              <m:e>
                <m:r>
                  <w:rPr>
                    <w:rFonts w:ascii="Cambria Math" w:hAnsi="Cambria Math"/>
                    <w:sz w:val="18"/>
                    <w:szCs w:val="18"/>
                  </w:rPr>
                  <m:t>N</m:t>
                </m:r>
              </m:e>
              <m:sub>
                <m:r>
                  <w:rPr>
                    <w:rFonts w:ascii="Cambria Math" w:hAnsi="Cambria Math"/>
                    <w:sz w:val="18"/>
                    <w:szCs w:val="18"/>
                  </w:rPr>
                  <m:t>Spurious</m:t>
                </m:r>
                <m:d>
                  <m:dPr>
                    <m:ctrlPr>
                      <w:rPr>
                        <w:rFonts w:ascii="Cambria Math" w:hAnsi="Cambria Math"/>
                        <w:i/>
                        <w:iCs/>
                        <w:sz w:val="18"/>
                        <w:szCs w:val="18"/>
                      </w:rPr>
                    </m:ctrlPr>
                  </m:dPr>
                  <m:e>
                    <m:r>
                      <w:rPr>
                        <w:rFonts w:ascii="Cambria Math" w:hAnsi="Cambria Math"/>
                        <w:sz w:val="18"/>
                        <w:szCs w:val="18"/>
                      </w:rPr>
                      <m:t>kw,θ</m:t>
                    </m:r>
                  </m:e>
                </m:d>
              </m:sub>
            </m:sSub>
          </m:num>
          <m:den>
            <w:bookmarkStart w:id="16" w:name="_Hlk503804842"/>
            <m:sSub>
              <m:sSubPr>
                <m:ctrlPr>
                  <w:rPr>
                    <w:rFonts w:ascii="Cambria Math" w:hAnsi="Cambria Math"/>
                    <w:i/>
                    <w:iCs/>
                    <w:sz w:val="18"/>
                    <w:szCs w:val="18"/>
                  </w:rPr>
                </m:ctrlPr>
              </m:sSubPr>
              <m:e>
                <m:r>
                  <w:rPr>
                    <w:rFonts w:ascii="Cambria Math" w:hAnsi="Cambria Math"/>
                    <w:sz w:val="18"/>
                    <w:szCs w:val="18"/>
                  </w:rPr>
                  <m:t>N</m:t>
                </m:r>
              </m:e>
              <m:sub>
                <m:r>
                  <w:rPr>
                    <w:rFonts w:ascii="Cambria Math" w:hAnsi="Cambria Math"/>
                    <w:sz w:val="18"/>
                    <w:szCs w:val="18"/>
                  </w:rPr>
                  <m:t>NT</m:t>
                </m:r>
                <m:d>
                  <m:dPr>
                    <m:ctrlPr>
                      <w:rPr>
                        <w:rFonts w:ascii="Cambria Math" w:hAnsi="Cambria Math"/>
                        <w:i/>
                        <w:iCs/>
                        <w:sz w:val="18"/>
                        <w:szCs w:val="18"/>
                      </w:rPr>
                    </m:ctrlPr>
                  </m:dPr>
                  <m:e>
                    <m:r>
                      <w:rPr>
                        <w:rFonts w:ascii="Cambria Math" w:hAnsi="Cambria Math"/>
                        <w:sz w:val="18"/>
                        <w:szCs w:val="18"/>
                      </w:rPr>
                      <m:t>kw</m:t>
                    </m:r>
                  </m:e>
                </m:d>
                <m:r>
                  <w:rPr>
                    <w:rFonts w:ascii="Cambria Math" w:hAnsi="Cambria Math"/>
                    <w:sz w:val="18"/>
                    <w:szCs w:val="18"/>
                  </w:rPr>
                  <m:t> </m:t>
                </m:r>
              </m:sub>
            </m:sSub>
            <w:bookmarkEnd w:id="16"/>
          </m:den>
        </m:f>
        <m:r>
          <w:rPr>
            <w:rFonts w:ascii="Cambria Math" w:hAnsi="Cambria Math"/>
            <w:sz w:val="18"/>
            <w:szCs w:val="18"/>
          </w:rPr>
          <m:t>,</m:t>
        </m:r>
      </m:oMath>
      <w:r w:rsidR="00F66FD5" w:rsidRPr="004534C9">
        <w:rPr>
          <w:rFonts w:ascii="Cambria Math" w:hAnsi="Cambria Math"/>
          <w:i/>
          <w:iCs/>
          <w:sz w:val="18"/>
          <w:szCs w:val="18"/>
        </w:rPr>
        <w:tab/>
      </w:r>
      <w:r w:rsidR="001A0854" w:rsidRPr="004534C9">
        <w:rPr>
          <w:sz w:val="18"/>
          <w:szCs w:val="18"/>
        </w:rPr>
        <w:t>(</w:t>
      </w:r>
      <w:r w:rsidR="001A0854" w:rsidRPr="004534C9">
        <w:rPr>
          <w:sz w:val="18"/>
          <w:szCs w:val="18"/>
        </w:rPr>
        <w:fldChar w:fldCharType="begin"/>
      </w:r>
      <w:r w:rsidR="001A0854" w:rsidRPr="004534C9">
        <w:rPr>
          <w:sz w:val="18"/>
          <w:szCs w:val="18"/>
        </w:rPr>
        <w:instrText xml:space="preserve"> SEQ Equation \* ARABIC </w:instrText>
      </w:r>
      <w:r w:rsidR="001A0854" w:rsidRPr="004534C9">
        <w:rPr>
          <w:sz w:val="18"/>
          <w:szCs w:val="18"/>
        </w:rPr>
        <w:fldChar w:fldCharType="separate"/>
      </w:r>
      <w:r w:rsidR="00485CEA">
        <w:rPr>
          <w:noProof/>
          <w:sz w:val="18"/>
          <w:szCs w:val="18"/>
        </w:rPr>
        <w:t>8</w:t>
      </w:r>
      <w:r w:rsidR="001A0854" w:rsidRPr="004534C9">
        <w:rPr>
          <w:sz w:val="18"/>
          <w:szCs w:val="18"/>
        </w:rPr>
        <w:fldChar w:fldCharType="end"/>
      </w:r>
      <w:r w:rsidR="001A0854" w:rsidRPr="004534C9">
        <w:rPr>
          <w:sz w:val="18"/>
          <w:szCs w:val="18"/>
        </w:rPr>
        <w:t>)</w:t>
      </w:r>
    </w:p>
    <w:p w14:paraId="4AD266BD" w14:textId="19357167" w:rsidR="00F66FD5" w:rsidRPr="00F66FD5" w:rsidRDefault="00F66FD5" w:rsidP="004534C9">
      <w:pPr>
        <w:pStyle w:val="BodyText"/>
        <w:ind w:firstLine="0"/>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Correct</m:t>
            </m:r>
            <m:d>
              <m:dPr>
                <m:ctrlPr>
                  <w:rPr>
                    <w:rFonts w:ascii="Cambria Math" w:hAnsi="Cambria Math"/>
                  </w:rPr>
                </m:ctrlPr>
              </m:dPr>
              <m:e>
                <m:r>
                  <w:rPr>
                    <w:rFonts w:ascii="Cambria Math" w:hAnsi="Cambria Math"/>
                  </w:rPr>
                  <m:t>kw</m:t>
                </m:r>
                <m:r>
                  <m:rPr>
                    <m:sty m:val="p"/>
                  </m:rPr>
                  <w:rPr>
                    <w:rFonts w:ascii="Cambria Math" w:hAnsi="Cambria Math"/>
                  </w:rPr>
                  <m:t>,</m:t>
                </m:r>
                <m:r>
                  <w:rPr>
                    <w:rFonts w:ascii="Cambria Math" w:hAnsi="Cambria Math"/>
                  </w:rPr>
                  <m:t>θ</m:t>
                </m:r>
              </m:e>
            </m:d>
          </m:sub>
        </m:sSub>
      </m:oMath>
      <w:r>
        <w:t xml:space="preserve"> is the number of correct detections of terms with a detection score greater than or equal to </w:t>
      </w:r>
      <m:oMath>
        <m:r>
          <w:rPr>
            <w:rFonts w:ascii="Cambria Math" w:hAnsi="Cambria Math"/>
          </w:rPr>
          <m:t>θ</m:t>
        </m:r>
      </m:oMath>
      <w:r>
        <w:t xml:space="preserve">, </w:t>
      </w:r>
      <m:oMath>
        <m:sSub>
          <m:sSubPr>
            <m:ctrlPr>
              <w:rPr>
                <w:rFonts w:ascii="Cambria Math" w:hAnsi="Cambria Math"/>
              </w:rPr>
            </m:ctrlPr>
          </m:sSubPr>
          <m:e>
            <m:r>
              <w:rPr>
                <w:rFonts w:ascii="Cambria Math" w:hAnsi="Cambria Math"/>
              </w:rPr>
              <m:t>N</m:t>
            </m:r>
          </m:e>
          <m:sub>
            <m:r>
              <w:rPr>
                <w:rFonts w:ascii="Cambria Math" w:hAnsi="Cambria Math"/>
              </w:rPr>
              <m:t>Spurious</m:t>
            </m:r>
            <m:d>
              <m:dPr>
                <m:ctrlPr>
                  <w:rPr>
                    <w:rFonts w:ascii="Cambria Math" w:hAnsi="Cambria Math"/>
                  </w:rPr>
                </m:ctrlPr>
              </m:dPr>
              <m:e>
                <m:r>
                  <w:rPr>
                    <w:rFonts w:ascii="Cambria Math" w:hAnsi="Cambria Math"/>
                  </w:rPr>
                  <m:t>kw</m:t>
                </m:r>
                <m:r>
                  <m:rPr>
                    <m:sty m:val="p"/>
                  </m:rPr>
                  <w:rPr>
                    <w:rFonts w:ascii="Cambria Math" w:hAnsi="Cambria Math"/>
                  </w:rPr>
                  <m:t>,</m:t>
                </m:r>
                <m:r>
                  <w:rPr>
                    <w:rFonts w:ascii="Cambria Math" w:hAnsi="Cambria Math"/>
                  </w:rPr>
                  <m:t>θ</m:t>
                </m:r>
              </m:e>
            </m:d>
          </m:sub>
        </m:sSub>
      </m:oMath>
      <w:r w:rsidRPr="00F66FD5">
        <w:t xml:space="preserve"> is </w:t>
      </w:r>
      <w:r>
        <w:t xml:space="preserve">the number of incorrect detections of terms with a detection score greater than or equal to </w:t>
      </w:r>
      <m:oMath>
        <m:r>
          <w:rPr>
            <w:rFonts w:ascii="Cambria Math" w:hAnsi="Cambria Math"/>
          </w:rPr>
          <m:t>θ</m:t>
        </m:r>
      </m:oMath>
      <w:r>
        <w:t xml:space="preserve">, and </w:t>
      </w:r>
      <m:oMath>
        <m:sSub>
          <m:sSubPr>
            <m:ctrlPr>
              <w:rPr>
                <w:rFonts w:ascii="Cambria Math" w:hAnsi="Cambria Math"/>
              </w:rPr>
            </m:ctrlPr>
          </m:sSubPr>
          <m:e>
            <m:r>
              <w:rPr>
                <w:rFonts w:ascii="Cambria Math" w:hAnsi="Cambria Math"/>
              </w:rPr>
              <m:t>N</m:t>
            </m:r>
          </m:e>
          <m:sub>
            <m:r>
              <w:rPr>
                <w:rFonts w:ascii="Cambria Math" w:hAnsi="Cambria Math"/>
              </w:rPr>
              <m:t>NT</m:t>
            </m:r>
            <m:d>
              <m:dPr>
                <m:ctrlPr>
                  <w:rPr>
                    <w:rFonts w:ascii="Cambria Math" w:hAnsi="Cambria Math"/>
                  </w:rPr>
                </m:ctrlPr>
              </m:dPr>
              <m:e>
                <m:r>
                  <w:rPr>
                    <w:rFonts w:ascii="Cambria Math" w:hAnsi="Cambria Math"/>
                  </w:rPr>
                  <m:t>kw</m:t>
                </m:r>
              </m:e>
            </m:d>
          </m:sub>
        </m:sSub>
      </m:oMath>
      <w:r w:rsidRPr="00F66FD5">
        <w:t xml:space="preserve"> is number of non-target trials for the term kw in the data. The number of non-target trials for a term is related to the total duration of source signal in seconds,</w:t>
      </w:r>
      <m:oMath>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Source</m:t>
            </m:r>
          </m:sub>
        </m:sSub>
      </m:oMath>
      <w:r w:rsidRPr="00F66FD5">
        <w:t xml:space="preserve">, and is computed as </w:t>
      </w:r>
      <m:oMath>
        <m:sSub>
          <m:sSubPr>
            <m:ctrlPr>
              <w:rPr>
                <w:rFonts w:ascii="Cambria Math" w:hAnsi="Cambria Math"/>
              </w:rPr>
            </m:ctrlPr>
          </m:sSubPr>
          <m:e>
            <m:r>
              <w:rPr>
                <w:rFonts w:ascii="Cambria Math" w:hAnsi="Cambria Math"/>
              </w:rPr>
              <m:t>N</m:t>
            </m:r>
          </m:e>
          <m:sub>
            <m:r>
              <w:rPr>
                <w:rFonts w:ascii="Cambria Math" w:hAnsi="Cambria Math"/>
              </w:rPr>
              <m:t>NT</m:t>
            </m:r>
            <m:d>
              <m:dPr>
                <m:ctrlPr>
                  <w:rPr>
                    <w:rFonts w:ascii="Cambria Math" w:hAnsi="Cambria Math"/>
                  </w:rPr>
                </m:ctrlPr>
              </m:dPr>
              <m:e>
                <m:r>
                  <w:rPr>
                    <w:rFonts w:ascii="Cambria Math" w:hAnsi="Cambria Math"/>
                  </w:rPr>
                  <m:t>kw</m:t>
                </m:r>
              </m:e>
            </m:d>
          </m:sub>
        </m:sSub>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Source</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Ref</m:t>
            </m:r>
            <m:d>
              <m:dPr>
                <m:ctrlPr>
                  <w:rPr>
                    <w:rFonts w:ascii="Cambria Math" w:hAnsi="Cambria Math"/>
                  </w:rPr>
                </m:ctrlPr>
              </m:dPr>
              <m:e>
                <m:r>
                  <w:rPr>
                    <w:rFonts w:ascii="Cambria Math" w:hAnsi="Cambria Math"/>
                  </w:rPr>
                  <m:t>kw</m:t>
                </m:r>
              </m:e>
            </m:d>
          </m:sub>
        </m:sSub>
        <m:r>
          <m:rPr>
            <m:sty m:val="p"/>
          </m:rPr>
          <w:rPr>
            <w:rFonts w:ascii="Cambria Math" w:hAnsi="Cambria Math"/>
          </w:rPr>
          <m:t>.</m:t>
        </m:r>
      </m:oMath>
    </w:p>
    <w:p w14:paraId="04BC3F4C" w14:textId="679CC1A1" w:rsidR="00F66FD5" w:rsidRDefault="00F66FD5" w:rsidP="00457169">
      <w:pPr>
        <w:pStyle w:val="BodyText"/>
        <w:ind w:firstLine="230"/>
      </w:pPr>
      <w:r>
        <w:t xml:space="preserve">A term-weighted value is then computed that specifies a trade-off </w:t>
      </w:r>
      <w:r w:rsidR="000A26D9">
        <w:t xml:space="preserve">between </w:t>
      </w:r>
      <w:r>
        <w:t xml:space="preserve">misses and FAs. ATWV is defined as the value of TWV at the system’s chosen detection threshold. Using a predefined constant, </w:t>
      </w:r>
      <m:oMath>
        <m:r>
          <w:rPr>
            <w:rFonts w:ascii="Cambria Math" w:hAnsi="Cambria Math"/>
          </w:rPr>
          <m:t>β</m:t>
        </m:r>
      </m:oMath>
      <w:r>
        <w:t>, that was optimized</w:t>
      </w:r>
      <w:r w:rsidR="007258B5">
        <w:t xml:space="preserve"> </w:t>
      </w:r>
      <w:r>
        <w:t>experimentall</w:t>
      </w:r>
      <w:r w:rsidR="00A54859">
        <w:t>y</w:t>
      </w:r>
      <w:r w:rsidR="00457169">
        <w:t xml:space="preserve"> (</w:t>
      </w:r>
      <m:oMath>
        <m:r>
          <w:rPr>
            <w:rFonts w:ascii="Cambria Math" w:hAnsi="Cambria Math"/>
          </w:rPr>
          <m:t>β = 999.9</m:t>
        </m:r>
      </m:oMath>
      <w:r w:rsidR="00457169">
        <w:t>) </w:t>
      </w:r>
      <w:fldSimple w:instr=" REF _Ref37179880 \n ">
        <w:r w:rsidR="00485CEA">
          <w:t>[23]</w:t>
        </w:r>
      </w:fldSimple>
      <w:r w:rsidR="00457169">
        <w:t xml:space="preserve">, </w:t>
      </w:r>
      <w:r>
        <w:t>ATWV is computed using:</w:t>
      </w:r>
    </w:p>
    <w:p w14:paraId="44D509E5" w14:textId="20685D38" w:rsidR="00F66FD5" w:rsidRPr="004534C9" w:rsidRDefault="00D36BCC" w:rsidP="004534C9">
      <w:pPr>
        <w:pStyle w:val="Equation"/>
        <w:tabs>
          <w:tab w:val="right" w:pos="6918"/>
        </w:tabs>
        <w:ind w:left="187"/>
        <w:rPr>
          <w:rFonts w:ascii="Cambria Math" w:hAnsi="Cambria Math"/>
          <w:i/>
          <w:iCs/>
          <w:sz w:val="18"/>
          <w:szCs w:val="18"/>
        </w:rPr>
      </w:pPr>
      <m:oMath>
        <m:sSub>
          <m:sSubPr>
            <m:ctrlPr>
              <w:rPr>
                <w:rFonts w:ascii="Cambria Math" w:hAnsi="Cambria Math"/>
                <w:i/>
                <w:iCs/>
                <w:sz w:val="18"/>
                <w:szCs w:val="18"/>
              </w:rPr>
            </m:ctrlPr>
          </m:sSubPr>
          <m:e>
            <m:r>
              <w:rPr>
                <w:rFonts w:ascii="Cambria Math" w:hAnsi="Cambria Math"/>
                <w:sz w:val="18"/>
                <w:szCs w:val="18"/>
              </w:rPr>
              <m:t>TWV</m:t>
            </m:r>
          </m:e>
          <m:sub>
            <m:d>
              <m:dPr>
                <m:ctrlPr>
                  <w:rPr>
                    <w:rFonts w:ascii="Cambria Math" w:hAnsi="Cambria Math"/>
                    <w:i/>
                    <w:iCs/>
                    <w:sz w:val="18"/>
                    <w:szCs w:val="18"/>
                  </w:rPr>
                </m:ctrlPr>
              </m:dPr>
              <m:e>
                <m:r>
                  <w:rPr>
                    <w:rFonts w:ascii="Cambria Math" w:hAnsi="Cambria Math"/>
                    <w:sz w:val="18"/>
                    <w:szCs w:val="18"/>
                  </w:rPr>
                  <m:t>kw,θ</m:t>
                </m:r>
              </m:e>
            </m:d>
          </m:sub>
        </m:sSub>
        <m:r>
          <w:rPr>
            <w:rFonts w:ascii="Cambria Math" w:hAnsi="Cambria Math"/>
            <w:sz w:val="18"/>
            <w:szCs w:val="18"/>
          </w:rPr>
          <m:t xml:space="preserve">=1- </m:t>
        </m:r>
        <m:sSub>
          <m:sSubPr>
            <m:ctrlPr>
              <w:rPr>
                <w:rFonts w:ascii="Cambria Math" w:hAnsi="Cambria Math"/>
                <w:i/>
                <w:iCs/>
                <w:sz w:val="18"/>
                <w:szCs w:val="18"/>
              </w:rPr>
            </m:ctrlPr>
          </m:sSubPr>
          <m:e>
            <m:r>
              <w:rPr>
                <w:rFonts w:ascii="Cambria Math" w:hAnsi="Cambria Math"/>
                <w:sz w:val="18"/>
                <w:szCs w:val="18"/>
              </w:rPr>
              <m:t>P</m:t>
            </m:r>
          </m:e>
          <m:sub>
            <m:r>
              <w:rPr>
                <w:rFonts w:ascii="Cambria Math" w:hAnsi="Cambria Math"/>
                <w:sz w:val="18"/>
                <w:szCs w:val="18"/>
              </w:rPr>
              <m:t>Miss</m:t>
            </m:r>
            <m:d>
              <m:dPr>
                <m:ctrlPr>
                  <w:rPr>
                    <w:rFonts w:ascii="Cambria Math" w:hAnsi="Cambria Math"/>
                    <w:i/>
                    <w:iCs/>
                    <w:sz w:val="18"/>
                    <w:szCs w:val="18"/>
                  </w:rPr>
                </m:ctrlPr>
              </m:dPr>
              <m:e>
                <m:r>
                  <w:rPr>
                    <w:rFonts w:ascii="Cambria Math" w:hAnsi="Cambria Math"/>
                    <w:sz w:val="18"/>
                    <w:szCs w:val="18"/>
                  </w:rPr>
                  <m:t>kw,θ</m:t>
                </m:r>
              </m:e>
            </m:d>
          </m:sub>
        </m:sSub>
        <m:r>
          <w:rPr>
            <w:rFonts w:ascii="Cambria Math" w:hAnsi="Cambria Math"/>
            <w:sz w:val="18"/>
            <w:szCs w:val="18"/>
          </w:rPr>
          <m:t xml:space="preserve">- </m:t>
        </m:r>
        <m:sSub>
          <m:sSubPr>
            <m:ctrlPr>
              <w:rPr>
                <w:rFonts w:ascii="Cambria Math" w:hAnsi="Cambria Math"/>
                <w:i/>
                <w:iCs/>
                <w:sz w:val="18"/>
                <w:szCs w:val="18"/>
              </w:rPr>
            </m:ctrlPr>
          </m:sSubPr>
          <m:e>
            <m:r>
              <w:rPr>
                <w:rFonts w:ascii="Cambria Math" w:hAnsi="Cambria Math"/>
                <w:sz w:val="18"/>
                <w:szCs w:val="18"/>
              </w:rPr>
              <m:t>β P</m:t>
            </m:r>
          </m:e>
          <m:sub>
            <m:r>
              <w:rPr>
                <w:rFonts w:ascii="Cambria Math" w:hAnsi="Cambria Math"/>
                <w:sz w:val="18"/>
                <w:szCs w:val="18"/>
              </w:rPr>
              <m:t>FA</m:t>
            </m:r>
            <m:d>
              <m:dPr>
                <m:ctrlPr>
                  <w:rPr>
                    <w:rFonts w:ascii="Cambria Math" w:hAnsi="Cambria Math"/>
                    <w:i/>
                    <w:iCs/>
                    <w:sz w:val="18"/>
                    <w:szCs w:val="18"/>
                  </w:rPr>
                </m:ctrlPr>
              </m:dPr>
              <m:e>
                <m:r>
                  <w:rPr>
                    <w:rFonts w:ascii="Cambria Math" w:hAnsi="Cambria Math"/>
                    <w:sz w:val="18"/>
                    <w:szCs w:val="18"/>
                  </w:rPr>
                  <m:t>kw,θ</m:t>
                </m:r>
              </m:e>
            </m:d>
          </m:sub>
        </m:sSub>
        <m:r>
          <w:rPr>
            <w:rFonts w:ascii="Cambria Math" w:hAnsi="Cambria Math"/>
            <w:sz w:val="18"/>
            <w:szCs w:val="18"/>
          </w:rPr>
          <m:t xml:space="preserve"> .</m:t>
        </m:r>
      </m:oMath>
      <w:r w:rsidR="00F66FD5" w:rsidRPr="004534C9">
        <w:rPr>
          <w:rFonts w:ascii="Cambria Math" w:hAnsi="Cambria Math"/>
          <w:i/>
          <w:iCs/>
          <w:sz w:val="18"/>
          <w:szCs w:val="18"/>
        </w:rPr>
        <w:tab/>
      </w:r>
      <w:r w:rsidR="001A0854" w:rsidRPr="004534C9">
        <w:rPr>
          <w:rFonts w:ascii="Cambria Math" w:hAnsi="Cambria Math"/>
          <w:sz w:val="18"/>
          <w:szCs w:val="18"/>
        </w:rPr>
        <w:t>(</w:t>
      </w:r>
      <w:r w:rsidR="001A0854" w:rsidRPr="004534C9">
        <w:rPr>
          <w:rFonts w:ascii="Cambria Math" w:hAnsi="Cambria Math"/>
          <w:sz w:val="18"/>
          <w:szCs w:val="18"/>
        </w:rPr>
        <w:fldChar w:fldCharType="begin"/>
      </w:r>
      <w:r w:rsidR="001A0854" w:rsidRPr="004534C9">
        <w:rPr>
          <w:rFonts w:ascii="Cambria Math" w:hAnsi="Cambria Math"/>
          <w:sz w:val="18"/>
          <w:szCs w:val="18"/>
        </w:rPr>
        <w:instrText xml:space="preserve"> SEQ Equation \* ARABIC </w:instrText>
      </w:r>
      <w:r w:rsidR="001A0854" w:rsidRPr="004534C9">
        <w:rPr>
          <w:rFonts w:ascii="Cambria Math" w:hAnsi="Cambria Math"/>
          <w:sz w:val="18"/>
          <w:szCs w:val="18"/>
        </w:rPr>
        <w:fldChar w:fldCharType="separate"/>
      </w:r>
      <w:r w:rsidR="00485CEA">
        <w:rPr>
          <w:rFonts w:ascii="Cambria Math" w:hAnsi="Cambria Math"/>
          <w:noProof/>
          <w:sz w:val="18"/>
          <w:szCs w:val="18"/>
        </w:rPr>
        <w:t>9</w:t>
      </w:r>
      <w:r w:rsidR="001A0854" w:rsidRPr="004534C9">
        <w:rPr>
          <w:rFonts w:ascii="Cambria Math" w:hAnsi="Cambria Math"/>
          <w:sz w:val="18"/>
          <w:szCs w:val="18"/>
        </w:rPr>
        <w:fldChar w:fldCharType="end"/>
      </w:r>
      <w:r w:rsidR="001A0854" w:rsidRPr="004534C9">
        <w:rPr>
          <w:rFonts w:ascii="Cambria Math" w:hAnsi="Cambria Math"/>
          <w:sz w:val="18"/>
          <w:szCs w:val="18"/>
        </w:rPr>
        <w:t>)</w:t>
      </w:r>
    </w:p>
    <w:p w14:paraId="6A566C81" w14:textId="7934F7C8" w:rsidR="00457169" w:rsidRDefault="00F66FD5" w:rsidP="00457169">
      <w:pPr>
        <w:pStyle w:val="BodyText"/>
        <w:ind w:firstLine="0"/>
      </w:pPr>
      <w:r>
        <w:t>A standard implementation of this approach is available at</w:t>
      </w:r>
      <w:r w:rsidR="00B51A73">
        <w:t xml:space="preserve"> </w:t>
      </w:r>
      <w:fldSimple w:instr=" REF _Ref37169086 \n ">
        <w:r w:rsidR="00485CEA">
          <w:t>[35]</w:t>
        </w:r>
      </w:fldSimple>
      <w:r>
        <w:t>.</w:t>
      </w:r>
    </w:p>
    <w:p w14:paraId="2B1BD1B1" w14:textId="4563A01D" w:rsidR="005137B7" w:rsidRPr="00F66FD5" w:rsidRDefault="00F66FD5" w:rsidP="00E21091">
      <w:pPr>
        <w:pStyle w:val="BodyText"/>
        <w:widowControl w:val="0"/>
        <w:ind w:firstLine="230"/>
      </w:pPr>
      <w:r>
        <w:t xml:space="preserve">This metric has been widely used throughout the human language technology community for </w:t>
      </w:r>
      <w:r w:rsidR="00B51A73">
        <w:t>almost 20 </w:t>
      </w:r>
      <w:r>
        <w:t xml:space="preserve">years. This is a very important consideration in standardizing such a metric </w:t>
      </w:r>
      <w:r>
        <w:softHyphen/>
        <w:t xml:space="preserve">– researchers are using a common shared software implementation that ensures there are no subtle implementation differences </w:t>
      </w:r>
      <w:r w:rsidR="00B51A73">
        <w:t xml:space="preserve">in scoring software implementation </w:t>
      </w:r>
      <w:r>
        <w:t>between sites or researchers.</w:t>
      </w:r>
      <w:r w:rsidR="00B51A73">
        <w:t xml:space="preserve"> There are always numerous parameters associated with this type of software and the only ways to make sure algorithms are producing identical </w:t>
      </w:r>
      <w:r w:rsidR="00B51A73">
        <w:lastRenderedPageBreak/>
        <w:t>results are (1) the existence of a common (open source) software package or (2) the distribution of a detailed set of regression tests that establish the equivalency of the implementations.</w:t>
      </w:r>
      <w:r w:rsidR="00C01A47">
        <w:t xml:space="preserve"> The former has been a standard methodology for 40 years in the human language technology community, but the bioengineering communities have not quite</w:t>
      </w:r>
      <w:r w:rsidR="00770A1A">
        <w:t xml:space="preserve"> </w:t>
      </w:r>
      <w:r w:rsidR="00C01A47">
        <w:t>achieved this level of standardization yet.</w:t>
      </w:r>
    </w:p>
    <w:p w14:paraId="06226D15" w14:textId="1591A245" w:rsidR="00F66FD5" w:rsidRPr="00F66FD5" w:rsidRDefault="00F66FD5" w:rsidP="00C01A47">
      <w:pPr>
        <w:pStyle w:val="BodyText"/>
        <w:widowControl w:val="0"/>
        <w:ind w:firstLine="230"/>
      </w:pPr>
      <w:r>
        <w:t xml:space="preserve">To demonstrate the features of this approach, consider the case shown in </w:t>
      </w:r>
      <w:fldSimple w:instr=" REF _Ref499071678  \* MERGEFORMAT ">
        <w:r w:rsidR="00485CEA" w:rsidRPr="00485CEA">
          <w:t>Figure 3</w:t>
        </w:r>
      </w:fldSimple>
      <w:r>
        <w:t xml:space="preserve">. The hypothesis for this segment consists of several short seizure events while the reference consists of one long event. The ATWV metric will assign a TP score of </w:t>
      </w:r>
      <w:r w:rsidRPr="00F66FD5">
        <w:t xml:space="preserve">100% </w:t>
      </w:r>
      <w:r w:rsidR="000F054D">
        <w:rPr>
          <w:noProof/>
          <w:sz w:val="24"/>
          <w:szCs w:val="24"/>
        </w:rPr>
        <mc:AlternateContent>
          <mc:Choice Requires="wps">
            <w:drawing>
              <wp:anchor distT="137160" distB="137160" distL="137160" distR="137160" simplePos="0" relativeHeight="251663360" behindDoc="0" locked="0" layoutInCell="1" allowOverlap="0" wp14:anchorId="41CC033C" wp14:editId="0D8B78A6">
                <wp:simplePos x="0" y="0"/>
                <wp:positionH relativeFrom="margin">
                  <wp:align>center</wp:align>
                </wp:positionH>
                <wp:positionV relativeFrom="margin">
                  <wp:align>bottom</wp:align>
                </wp:positionV>
                <wp:extent cx="4389120" cy="2496312"/>
                <wp:effectExtent l="0" t="0" r="5080" b="5715"/>
                <wp:wrapSquare wrapText="bothSides"/>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9120" cy="249631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EADB7B" w14:textId="5607D052" w:rsidR="00D03FC9" w:rsidRDefault="00D03FC9" w:rsidP="004534C9">
                            <w:pPr>
                              <w:spacing w:after="120"/>
                              <w:ind w:firstLine="0"/>
                              <w:jc w:val="center"/>
                              <w:rPr>
                                <w:b/>
                                <w:bCs/>
                              </w:rPr>
                            </w:pPr>
                            <w:bookmarkStart w:id="17" w:name="_Ref482455588"/>
                            <w:bookmarkStart w:id="18" w:name="_Ref481422318"/>
                            <w:bookmarkStart w:id="19" w:name="_Ref497416649"/>
                            <w:r>
                              <w:rPr>
                                <w:noProof/>
                              </w:rPr>
                              <w:drawing>
                                <wp:inline distT="0" distB="0" distL="0" distR="0" wp14:anchorId="4AA4E80B" wp14:editId="5BE8D06C">
                                  <wp:extent cx="41529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52900" cy="946150"/>
                                          </a:xfrm>
                                          <a:prstGeom prst="rect">
                                            <a:avLst/>
                                          </a:prstGeom>
                                          <a:noFill/>
                                          <a:ln>
                                            <a:noFill/>
                                          </a:ln>
                                        </pic:spPr>
                                      </pic:pic>
                                    </a:graphicData>
                                  </a:graphic>
                                </wp:inline>
                              </w:drawing>
                            </w:r>
                          </w:p>
                          <w:p w14:paraId="57F2AAF0" w14:textId="0EA4D519" w:rsidR="00D03FC9" w:rsidRPr="006B1D14" w:rsidRDefault="00D03FC9" w:rsidP="00277F22">
                            <w:pPr>
                              <w:spacing w:after="240" w:line="240" w:lineRule="auto"/>
                              <w:ind w:firstLine="0"/>
                              <w:jc w:val="center"/>
                              <w:rPr>
                                <w:sz w:val="18"/>
                                <w:szCs w:val="18"/>
                              </w:rPr>
                            </w:pPr>
                            <w:bookmarkStart w:id="20" w:name="_Ref499071678"/>
                            <w:r w:rsidRPr="006B1D14">
                              <w:rPr>
                                <w:b/>
                                <w:bCs/>
                                <w:sz w:val="18"/>
                                <w:szCs w:val="18"/>
                              </w:rPr>
                              <w:t>Figure</w:t>
                            </w:r>
                            <w:r>
                              <w:rPr>
                                <w:b/>
                                <w:bCs/>
                                <w:sz w:val="18"/>
                                <w:szCs w:val="18"/>
                              </w:rPr>
                              <w:t> </w:t>
                            </w:r>
                            <w:bookmarkStart w:id="21" w:name="figure_atw_1"/>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sidR="00485CEA">
                              <w:rPr>
                                <w:b/>
                                <w:bCs/>
                                <w:noProof/>
                                <w:sz w:val="18"/>
                                <w:szCs w:val="18"/>
                              </w:rPr>
                              <w:t>3</w:t>
                            </w:r>
                            <w:r w:rsidRPr="006B1D14">
                              <w:rPr>
                                <w:sz w:val="18"/>
                                <w:szCs w:val="18"/>
                              </w:rPr>
                              <w:fldChar w:fldCharType="end"/>
                            </w:r>
                            <w:bookmarkEnd w:id="17"/>
                            <w:bookmarkEnd w:id="20"/>
                            <w:bookmarkEnd w:id="21"/>
                            <w:r w:rsidRPr="006B1D14">
                              <w:rPr>
                                <w:b/>
                                <w:bCs/>
                                <w:sz w:val="18"/>
                                <w:szCs w:val="18"/>
                              </w:rPr>
                              <w:t>.</w:t>
                            </w:r>
                            <w:bookmarkEnd w:id="18"/>
                            <w:r w:rsidRPr="006B1D14">
                              <w:rPr>
                                <w:sz w:val="18"/>
                                <w:szCs w:val="18"/>
                              </w:rPr>
                              <w:t xml:space="preserve"> ATWV scores this segment as </w:t>
                            </w:r>
                            <w:r w:rsidRPr="004534C9">
                              <w:rPr>
                                <w:iCs/>
                                <w:sz w:val="18"/>
                                <w:szCs w:val="18"/>
                              </w:rPr>
                              <w:t>1</w:t>
                            </w:r>
                            <w:r w:rsidRPr="006B1D14">
                              <w:rPr>
                                <w:sz w:val="18"/>
                                <w:szCs w:val="18"/>
                              </w:rPr>
                              <w:t xml:space="preserve"> TP and </w:t>
                            </w:r>
                            <w:r w:rsidRPr="004534C9">
                              <w:rPr>
                                <w:iCs/>
                                <w:sz w:val="18"/>
                                <w:szCs w:val="18"/>
                              </w:rPr>
                              <w:t>5</w:t>
                            </w:r>
                            <w:r w:rsidRPr="006B1D14">
                              <w:rPr>
                                <w:sz w:val="18"/>
                                <w:szCs w:val="18"/>
                              </w:rPr>
                              <w:t xml:space="preserve"> FPs.</w:t>
                            </w:r>
                            <w:bookmarkEnd w:id="19"/>
                          </w:p>
                          <w:p w14:paraId="1394AE4E" w14:textId="3EB40EDA" w:rsidR="00D03FC9" w:rsidRDefault="00D03FC9" w:rsidP="004534C9">
                            <w:pPr>
                              <w:spacing w:after="120"/>
                              <w:ind w:firstLine="0"/>
                              <w:jc w:val="center"/>
                              <w:rPr>
                                <w:sz w:val="22"/>
                                <w:szCs w:val="22"/>
                              </w:rPr>
                            </w:pPr>
                            <w:r>
                              <w:rPr>
                                <w:noProof/>
                              </w:rPr>
                              <w:drawing>
                                <wp:inline distT="0" distB="0" distL="0" distR="0" wp14:anchorId="3366C045" wp14:editId="6C394342">
                                  <wp:extent cx="4133850" cy="949960"/>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33850" cy="949960"/>
                                          </a:xfrm>
                                          <a:prstGeom prst="rect">
                                            <a:avLst/>
                                          </a:prstGeom>
                                          <a:noFill/>
                                          <a:ln>
                                            <a:noFill/>
                                          </a:ln>
                                        </pic:spPr>
                                      </pic:pic>
                                    </a:graphicData>
                                  </a:graphic>
                                </wp:inline>
                              </w:drawing>
                            </w:r>
                          </w:p>
                          <w:p w14:paraId="49EF9624" w14:textId="2F4F9CD3" w:rsidR="00D03FC9" w:rsidRPr="006B1D14" w:rsidRDefault="00D03FC9" w:rsidP="00277F22">
                            <w:pPr>
                              <w:pStyle w:val="Caption"/>
                              <w:jc w:val="center"/>
                              <w:rPr>
                                <w:sz w:val="18"/>
                                <w:szCs w:val="18"/>
                              </w:rPr>
                            </w:pPr>
                            <w:bookmarkStart w:id="22" w:name="_Ref497422356"/>
                            <w:bookmarkStart w:id="23" w:name="_Ref498384145"/>
                            <w:r w:rsidRPr="006B1D14">
                              <w:rPr>
                                <w:b/>
                                <w:bCs/>
                                <w:sz w:val="18"/>
                                <w:szCs w:val="18"/>
                              </w:rPr>
                              <w:t>Figure</w:t>
                            </w:r>
                            <w:r>
                              <w:rPr>
                                <w:b/>
                                <w:bCs/>
                                <w:sz w:val="18"/>
                                <w:szCs w:val="18"/>
                              </w:rPr>
                              <w:t> </w:t>
                            </w:r>
                            <w:bookmarkStart w:id="24" w:name="figure_atw_2"/>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sidR="00485CEA">
                              <w:rPr>
                                <w:b/>
                                <w:bCs/>
                                <w:noProof/>
                                <w:sz w:val="18"/>
                                <w:szCs w:val="18"/>
                              </w:rPr>
                              <w:t>4</w:t>
                            </w:r>
                            <w:r w:rsidRPr="006B1D14">
                              <w:rPr>
                                <w:sz w:val="18"/>
                                <w:szCs w:val="18"/>
                              </w:rPr>
                              <w:fldChar w:fldCharType="end"/>
                            </w:r>
                            <w:bookmarkEnd w:id="22"/>
                            <w:bookmarkEnd w:id="24"/>
                            <w:r w:rsidRPr="006B1D14">
                              <w:rPr>
                                <w:b/>
                                <w:bCs/>
                                <w:noProof/>
                                <w:sz w:val="18"/>
                                <w:szCs w:val="18"/>
                              </w:rPr>
                              <w:t>.</w:t>
                            </w:r>
                            <w:r w:rsidRPr="006B1D14">
                              <w:rPr>
                                <w:sz w:val="18"/>
                                <w:szCs w:val="18"/>
                              </w:rPr>
                              <w:t xml:space="preserve"> ATWV scores this segment as </w:t>
                            </w:r>
                            <w:r w:rsidRPr="004534C9">
                              <w:rPr>
                                <w:iCs/>
                                <w:sz w:val="18"/>
                                <w:szCs w:val="18"/>
                              </w:rPr>
                              <w:t>0</w:t>
                            </w:r>
                            <w:r w:rsidRPr="006B1D14">
                              <w:rPr>
                                <w:sz w:val="18"/>
                                <w:szCs w:val="18"/>
                              </w:rPr>
                              <w:t xml:space="preserve"> TP and 3 FN events.</w:t>
                            </w:r>
                            <w:bookmarkEnd w:id="23"/>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1CC033C" id="Text Box 8" o:spid="_x0000_s1028" type="#_x0000_t202" style="position:absolute;left:0;text-align:left;margin-left:0;margin-top:0;width:345.6pt;height:196.55pt;z-index:251663360;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" o:allowoverlap="f" stroked="f">
                <v:textbox inset="0,0,0,0">
                  <w:txbxContent>
                    <w:p w14:paraId="07EADB7B" w14:textId="5607D052" w:rsidR="00D03FC9" w:rsidRDefault="00D03FC9" w:rsidP="004534C9">
                      <w:pPr>
                        <w:spacing w:after="120"/>
                        <w:ind w:firstLine="0"/>
                        <w:jc w:val="center"/>
                        <w:rPr>
                          <w:b/>
                          <w:bCs/>
                        </w:rPr>
                      </w:pPr>
                      <w:bookmarkStart w:id="30" w:name="_Ref482455588"/>
                      <w:bookmarkStart w:id="31" w:name="_Ref481422318"/>
                      <w:bookmarkStart w:id="32" w:name="_Ref497416649"/>
                      <w:r>
                        <w:rPr>
                          <w:noProof/>
                        </w:rPr>
                        <w:drawing>
                          <wp:inline distT="0" distB="0" distL="0" distR="0" wp14:anchorId="4AA4E80B" wp14:editId="5BE8D06C">
                            <wp:extent cx="41529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52900" cy="946150"/>
                                    </a:xfrm>
                                    <a:prstGeom prst="rect">
                                      <a:avLst/>
                                    </a:prstGeom>
                                    <a:noFill/>
                                    <a:ln>
                                      <a:noFill/>
                                    </a:ln>
                                  </pic:spPr>
                                </pic:pic>
                              </a:graphicData>
                            </a:graphic>
                          </wp:inline>
                        </w:drawing>
                      </w:r>
                    </w:p>
                    <w:p w14:paraId="57F2AAF0" w14:textId="0EA4D519" w:rsidR="00D03FC9" w:rsidRPr="006B1D14" w:rsidRDefault="00D03FC9" w:rsidP="00277F22">
                      <w:pPr>
                        <w:spacing w:after="240" w:line="240" w:lineRule="auto"/>
                        <w:ind w:firstLine="0"/>
                        <w:jc w:val="center"/>
                        <w:rPr>
                          <w:sz w:val="18"/>
                          <w:szCs w:val="18"/>
                        </w:rPr>
                      </w:pPr>
                      <w:bookmarkStart w:id="33" w:name="_Ref499071678"/>
                      <w:r w:rsidRPr="006B1D14">
                        <w:rPr>
                          <w:b/>
                          <w:bCs/>
                          <w:sz w:val="18"/>
                          <w:szCs w:val="18"/>
                        </w:rPr>
                        <w:t>Figure</w:t>
                      </w:r>
                      <w:r>
                        <w:rPr>
                          <w:b/>
                          <w:bCs/>
                          <w:sz w:val="18"/>
                          <w:szCs w:val="18"/>
                        </w:rPr>
                        <w:t> </w:t>
                      </w:r>
                      <w:bookmarkStart w:id="34" w:name="figure_atw_1"/>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sidR="00485CEA">
                        <w:rPr>
                          <w:b/>
                          <w:bCs/>
                          <w:noProof/>
                          <w:sz w:val="18"/>
                          <w:szCs w:val="18"/>
                        </w:rPr>
                        <w:t>3</w:t>
                      </w:r>
                      <w:r w:rsidRPr="006B1D14">
                        <w:rPr>
                          <w:sz w:val="18"/>
                          <w:szCs w:val="18"/>
                        </w:rPr>
                        <w:fldChar w:fldCharType="end"/>
                      </w:r>
                      <w:bookmarkEnd w:id="30"/>
                      <w:bookmarkEnd w:id="33"/>
                      <w:bookmarkEnd w:id="34"/>
                      <w:r w:rsidRPr="006B1D14">
                        <w:rPr>
                          <w:b/>
                          <w:bCs/>
                          <w:sz w:val="18"/>
                          <w:szCs w:val="18"/>
                        </w:rPr>
                        <w:t>.</w:t>
                      </w:r>
                      <w:bookmarkEnd w:id="31"/>
                      <w:r w:rsidRPr="006B1D14">
                        <w:rPr>
                          <w:sz w:val="18"/>
                          <w:szCs w:val="18"/>
                        </w:rPr>
                        <w:t xml:space="preserve"> ATWV scores this segment as </w:t>
                      </w:r>
                      <w:r w:rsidRPr="004534C9">
                        <w:rPr>
                          <w:iCs/>
                          <w:sz w:val="18"/>
                          <w:szCs w:val="18"/>
                        </w:rPr>
                        <w:t>1</w:t>
                      </w:r>
                      <w:r w:rsidRPr="006B1D14">
                        <w:rPr>
                          <w:sz w:val="18"/>
                          <w:szCs w:val="18"/>
                        </w:rPr>
                        <w:t xml:space="preserve"> TP and </w:t>
                      </w:r>
                      <w:r w:rsidRPr="004534C9">
                        <w:rPr>
                          <w:iCs/>
                          <w:sz w:val="18"/>
                          <w:szCs w:val="18"/>
                        </w:rPr>
                        <w:t>5</w:t>
                      </w:r>
                      <w:r w:rsidRPr="006B1D14">
                        <w:rPr>
                          <w:sz w:val="18"/>
                          <w:szCs w:val="18"/>
                        </w:rPr>
                        <w:t xml:space="preserve"> FPs.</w:t>
                      </w:r>
                      <w:bookmarkEnd w:id="32"/>
                    </w:p>
                    <w:p w14:paraId="1394AE4E" w14:textId="3EB40EDA" w:rsidR="00D03FC9" w:rsidRDefault="00D03FC9" w:rsidP="004534C9">
                      <w:pPr>
                        <w:spacing w:after="120"/>
                        <w:ind w:firstLine="0"/>
                        <w:jc w:val="center"/>
                        <w:rPr>
                          <w:sz w:val="22"/>
                          <w:szCs w:val="22"/>
                        </w:rPr>
                      </w:pPr>
                      <w:r>
                        <w:rPr>
                          <w:noProof/>
                        </w:rPr>
                        <w:drawing>
                          <wp:inline distT="0" distB="0" distL="0" distR="0" wp14:anchorId="3366C045" wp14:editId="6C394342">
                            <wp:extent cx="4133850" cy="949960"/>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33850" cy="949960"/>
                                    </a:xfrm>
                                    <a:prstGeom prst="rect">
                                      <a:avLst/>
                                    </a:prstGeom>
                                    <a:noFill/>
                                    <a:ln>
                                      <a:noFill/>
                                    </a:ln>
                                  </pic:spPr>
                                </pic:pic>
                              </a:graphicData>
                            </a:graphic>
                          </wp:inline>
                        </w:drawing>
                      </w:r>
                    </w:p>
                    <w:p w14:paraId="49EF9624" w14:textId="2F4F9CD3" w:rsidR="00D03FC9" w:rsidRPr="006B1D14" w:rsidRDefault="00D03FC9" w:rsidP="00277F22">
                      <w:pPr>
                        <w:pStyle w:val="Caption"/>
                        <w:jc w:val="center"/>
                        <w:rPr>
                          <w:sz w:val="18"/>
                          <w:szCs w:val="18"/>
                        </w:rPr>
                      </w:pPr>
                      <w:bookmarkStart w:id="35" w:name="_Ref497422356"/>
                      <w:bookmarkStart w:id="36" w:name="_Ref498384145"/>
                      <w:r w:rsidRPr="006B1D14">
                        <w:rPr>
                          <w:b/>
                          <w:bCs/>
                          <w:sz w:val="18"/>
                          <w:szCs w:val="18"/>
                        </w:rPr>
                        <w:t>Figure</w:t>
                      </w:r>
                      <w:r>
                        <w:rPr>
                          <w:b/>
                          <w:bCs/>
                          <w:sz w:val="18"/>
                          <w:szCs w:val="18"/>
                        </w:rPr>
                        <w:t> </w:t>
                      </w:r>
                      <w:bookmarkStart w:id="37" w:name="figure_atw_2"/>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sidR="00485CEA">
                        <w:rPr>
                          <w:b/>
                          <w:bCs/>
                          <w:noProof/>
                          <w:sz w:val="18"/>
                          <w:szCs w:val="18"/>
                        </w:rPr>
                        <w:t>4</w:t>
                      </w:r>
                      <w:r w:rsidRPr="006B1D14">
                        <w:rPr>
                          <w:sz w:val="18"/>
                          <w:szCs w:val="18"/>
                        </w:rPr>
                        <w:fldChar w:fldCharType="end"/>
                      </w:r>
                      <w:bookmarkEnd w:id="35"/>
                      <w:bookmarkEnd w:id="37"/>
                      <w:r w:rsidRPr="006B1D14">
                        <w:rPr>
                          <w:b/>
                          <w:bCs/>
                          <w:noProof/>
                          <w:sz w:val="18"/>
                          <w:szCs w:val="18"/>
                        </w:rPr>
                        <w:t>.</w:t>
                      </w:r>
                      <w:r w:rsidRPr="006B1D14">
                        <w:rPr>
                          <w:sz w:val="18"/>
                          <w:szCs w:val="18"/>
                        </w:rPr>
                        <w:t xml:space="preserve"> ATWV scores this segment as </w:t>
                      </w:r>
                      <w:r w:rsidRPr="004534C9">
                        <w:rPr>
                          <w:iCs/>
                          <w:sz w:val="18"/>
                          <w:szCs w:val="18"/>
                        </w:rPr>
                        <w:t>0</w:t>
                      </w:r>
                      <w:r w:rsidRPr="006B1D14">
                        <w:rPr>
                          <w:sz w:val="18"/>
                          <w:szCs w:val="18"/>
                        </w:rPr>
                        <w:t xml:space="preserve"> TP and 3 FN events.</w:t>
                      </w:r>
                      <w:bookmarkEnd w:id="36"/>
                    </w:p>
                  </w:txbxContent>
                </v:textbox>
                <w10:wrap type="square" anchorx="margin" anchory="margin"/>
              </v:shape>
            </w:pict>
          </mc:Fallback>
        </mc:AlternateContent>
      </w:r>
      <w:r w:rsidRPr="00F66FD5">
        <w:t xml:space="preserve">because the midpoint of the first event in the hypothesis annotation is mapped to the long seizure event in the reference annotation. </w:t>
      </w:r>
      <w:r>
        <w:t xml:space="preserve">This is somewhat generous given that </w:t>
      </w:r>
      <w:r w:rsidRPr="00F66FD5">
        <w:t>50%</w:t>
      </w:r>
      <w:r>
        <w:t xml:space="preserve"> of the event was not detected. The remaining </w:t>
      </w:r>
      <w:r w:rsidRPr="00F66FD5">
        <w:t>5</w:t>
      </w:r>
      <w:r>
        <w:t xml:space="preserve"> events in the hypothesis annotation are counted as false positives. The ATWV metric is relatively insensitive to the duration of the reference event, though the </w:t>
      </w:r>
      <w:r w:rsidRPr="00F66FD5">
        <w:t>5</w:t>
      </w:r>
      <w:r>
        <w:t xml:space="preserve"> false positives will lower the overall performance of the system. The important issue here is that the hypothesis correctly detected about </w:t>
      </w:r>
      <w:r w:rsidRPr="00F66FD5">
        <w:t>70%</w:t>
      </w:r>
      <w:r>
        <w:t xml:space="preserve"> of the seizure event, and yet because of the large number of false positives, it will be penalized heavily. </w:t>
      </w:r>
    </w:p>
    <w:p w14:paraId="71BF68D0" w14:textId="001E3A70" w:rsidR="00F66FD5" w:rsidRPr="00F66FD5" w:rsidRDefault="00F66FD5" w:rsidP="00F66FD5">
      <w:pPr>
        <w:pStyle w:val="BodyText"/>
      </w:pPr>
      <w:r>
        <w:t xml:space="preserve">In </w:t>
      </w:r>
      <w:fldSimple w:instr=" REF _Ref497422356 \* mergeformat">
        <w:r w:rsidR="00485CEA" w:rsidRPr="00485CEA">
          <w:t>Figure 4</w:t>
        </w:r>
      </w:fldSimple>
      <w:r>
        <w:t xml:space="preserve"> we demonstrate a similar case in which the metric penalizes the hypothesis for missing three seizure events in the reference. Approximately </w:t>
      </w:r>
      <w:r w:rsidRPr="00F66FD5">
        <w:t>50%</w:t>
      </w:r>
      <w:r>
        <w:t xml:space="preserve"> of the segment is correctly identified. This type of scoring penalizing repeated events that are part of a larger event in the reference might make sense in an application like voice keyword search because in human language each word hypothesis serves a unique purpose in the overall understanding of the signal. However, for a two-class event detection problem such as seizure detection, such scoring too heavily penalizes the hypothesis for splitting a long event into a series of short events.</w:t>
      </w:r>
    </w:p>
    <w:p w14:paraId="468ECE0B" w14:textId="111239CA" w:rsidR="005F55DC" w:rsidRDefault="00F66FD5" w:rsidP="0083510A">
      <w:pPr>
        <w:pStyle w:val="heading2"/>
      </w:pPr>
      <w:bookmarkStart w:id="25" w:name="_Ref5798428"/>
      <w:r>
        <w:lastRenderedPageBreak/>
        <w:t>Dynamic Programming Alignment (DPALIGN)</w:t>
      </w:r>
      <w:bookmarkEnd w:id="25"/>
    </w:p>
    <w:p w14:paraId="7C0A672D" w14:textId="0107123B" w:rsidR="00F66FD5" w:rsidRDefault="00F66FD5" w:rsidP="004534C9">
      <w:pPr>
        <w:pStyle w:val="BodyText"/>
        <w:ind w:firstLine="230"/>
      </w:pPr>
      <w:r>
        <w:t>The DPALIGN metric essentially performs a minimization of an edit distance (the Levenshtein distance)</w:t>
      </w:r>
      <w:r w:rsidR="00C01A47">
        <w:t> </w:t>
      </w:r>
      <w:fldSimple w:instr=" REF _Ref37058527 \n ">
        <w:r w:rsidR="00485CEA">
          <w:t>[12]</w:t>
        </w:r>
      </w:fldSimple>
      <w:r w:rsidR="00C01A47">
        <w:t xml:space="preserve"> </w:t>
      </w:r>
      <w:r>
        <w:t>to map the hypothesis onto the reference. DPALIGN determines the minimum number of edits required to transform the hypothesis string into the</w:t>
      </w:r>
      <w:r w:rsidR="00087013">
        <w:t xml:space="preserve"> </w:t>
      </w:r>
      <w:r>
        <w:t xml:space="preserve">reference string. Given two strings, the source string </w:t>
      </w:r>
      <m:oMath>
        <m:r>
          <w:rPr>
            <w:rFonts w:ascii="Cambria Math" w:hAnsi="Cambria Math"/>
          </w:rPr>
          <m:t>X =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t xml:space="preserve"> of length</w:t>
      </w:r>
      <w:r w:rsidR="00C01A47">
        <w:t xml:space="preserve"> </w:t>
      </w:r>
      <m:oMath>
        <m:r>
          <w:rPr>
            <w:rFonts w:ascii="Cambria Math" w:hAnsi="Cambria Math"/>
            <w:vertAlign w:val="subscript"/>
          </w:rPr>
          <m:t>n</m:t>
        </m:r>
      </m:oMath>
      <w:r>
        <w:t xml:space="preserve">, and target string </w:t>
      </w:r>
      <m:oMath>
        <m:r>
          <w:rPr>
            <w:rFonts w:ascii="Cambria Math" w:hAnsi="Cambria Math"/>
          </w:rPr>
          <m:t>Y = [</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hAnsi="Cambria Math"/>
          </w:rPr>
          <m:t>]</m:t>
        </m:r>
      </m:oMath>
      <w:r>
        <w:t xml:space="preserve">  of length </w:t>
      </w:r>
      <m:oMath>
        <m:r>
          <w:rPr>
            <w:rFonts w:ascii="Cambria Math" w:hAnsi="Cambria Math"/>
          </w:rPr>
          <m:t>m</m:t>
        </m:r>
      </m:oMath>
      <w:r>
        <w:t xml:space="preserve">, we define </w:t>
      </w:r>
      <m:oMath>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j</m:t>
            </m:r>
          </m:sub>
        </m:sSub>
      </m:oMath>
      <w:r>
        <w:t xml:space="preserve">, which is the edit distance between the substring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oMath>
      <w:r>
        <w:t>, as:</w:t>
      </w:r>
    </w:p>
    <w:p w14:paraId="36252FB2" w14:textId="6BC08D9B" w:rsidR="00F66FD5" w:rsidRPr="004534C9" w:rsidRDefault="00F66FD5" w:rsidP="004534C9">
      <w:pPr>
        <w:pStyle w:val="Equation"/>
        <w:tabs>
          <w:tab w:val="right" w:pos="6918"/>
        </w:tabs>
        <w:ind w:left="187"/>
        <w:rPr>
          <w:rFonts w:ascii="Cambria Math" w:hAnsi="Cambria Math"/>
          <w:i/>
          <w:iCs/>
          <w:sz w:val="18"/>
          <w:szCs w:val="18"/>
        </w:rPr>
      </w:pPr>
      <w:r w:rsidRPr="004534C9">
        <w:rPr>
          <w:rFonts w:ascii="Cambria Math" w:hAnsi="Cambria Math"/>
          <w:i/>
          <w:iCs/>
          <w:sz w:val="18"/>
          <w:szCs w:val="18"/>
        </w:rPr>
        <w:t xml:space="preserve"> </w:t>
      </w:r>
      <w:bookmarkStart w:id="26" w:name="_Ref37169823"/>
      <m:oMath>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rPr>
              <m:t>i,j</m:t>
            </m:r>
          </m:sub>
        </m:sSub>
        <m:r>
          <w:rPr>
            <w:rFonts w:ascii="Cambria Math" w:hAnsi="Cambria Math"/>
            <w:sz w:val="18"/>
            <w:szCs w:val="18"/>
          </w:rPr>
          <m:t xml:space="preserve">= </m:t>
        </m:r>
        <m:d>
          <m:dPr>
            <m:begChr m:val="{"/>
            <m:endChr m:val=""/>
            <m:ctrlPr>
              <w:rPr>
                <w:rFonts w:ascii="Cambria Math" w:hAnsi="Cambria Math"/>
                <w:i/>
                <w:iCs/>
                <w:sz w:val="18"/>
                <w:szCs w:val="18"/>
              </w:rPr>
            </m:ctrlPr>
          </m:dPr>
          <m:e>
            <m:m>
              <m:mPr>
                <m:cGp m:val="8"/>
                <m:mcs>
                  <m:mc>
                    <m:mcPr>
                      <m:count m:val="1"/>
                      <m:mcJc m:val="left"/>
                    </m:mcPr>
                  </m:mc>
                </m:mcs>
                <m:ctrlPr>
                  <w:rPr>
                    <w:rFonts w:ascii="Cambria Math" w:hAnsi="Cambria Math"/>
                    <w:i/>
                    <w:iCs/>
                    <w:sz w:val="18"/>
                    <w:szCs w:val="18"/>
                  </w:rPr>
                </m:ctrlPr>
              </m:mPr>
              <m:mr>
                <m:e>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rPr>
                        <m:t>i-1,j</m:t>
                      </m:r>
                    </m:sub>
                  </m:sSub>
                  <m:r>
                    <w:rPr>
                      <w:rFonts w:ascii="Cambria Math" w:hAnsi="Cambria Math"/>
                      <w:sz w:val="18"/>
                      <w:szCs w:val="18"/>
                    </w:rPr>
                    <m:t>+del</m:t>
                  </m:r>
                </m:e>
              </m:mr>
              <m:mr>
                <m:e>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rPr>
                        <m:t>i,j-1</m:t>
                      </m:r>
                    </m:sub>
                  </m:sSub>
                  <m:r>
                    <w:rPr>
                      <w:rFonts w:ascii="Cambria Math" w:hAnsi="Cambria Math"/>
                      <w:sz w:val="18"/>
                      <w:szCs w:val="18"/>
                    </w:rPr>
                    <m:t>+ins</m:t>
                  </m:r>
                </m:e>
              </m:mr>
              <m:mr>
                <m:e>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rPr>
                        <m:t>i-1,j-1</m:t>
                      </m:r>
                    </m:sub>
                  </m:sSub>
                  <m:r>
                    <w:rPr>
                      <w:rFonts w:ascii="Cambria Math" w:hAnsi="Cambria Math"/>
                      <w:sz w:val="18"/>
                      <w:szCs w:val="18"/>
                    </w:rPr>
                    <m:t>+sub</m:t>
                  </m:r>
                </m:e>
              </m:mr>
            </m:m>
          </m:e>
        </m:d>
        <m:r>
          <w:rPr>
            <w:rFonts w:ascii="Cambria Math" w:hAnsi="Cambria Math"/>
            <w:sz w:val="18"/>
            <w:szCs w:val="18"/>
          </w:rPr>
          <m:t> ,</m:t>
        </m:r>
      </m:oMath>
      <w:r w:rsidRPr="004534C9">
        <w:rPr>
          <w:rFonts w:ascii="Cambria Math" w:hAnsi="Cambria Math"/>
          <w:i/>
          <w:iCs/>
          <w:sz w:val="18"/>
          <w:szCs w:val="18"/>
        </w:rPr>
        <w:tab/>
      </w:r>
      <w:r w:rsidR="00F01812" w:rsidRPr="004534C9">
        <w:rPr>
          <w:sz w:val="18"/>
          <w:szCs w:val="18"/>
        </w:rPr>
        <w:t>(</w:t>
      </w:r>
      <w:r w:rsidR="00F01812" w:rsidRPr="004534C9">
        <w:rPr>
          <w:sz w:val="18"/>
          <w:szCs w:val="18"/>
        </w:rPr>
        <w:fldChar w:fldCharType="begin"/>
      </w:r>
      <w:r w:rsidR="00F01812" w:rsidRPr="004534C9">
        <w:rPr>
          <w:sz w:val="18"/>
          <w:szCs w:val="18"/>
        </w:rPr>
        <w:instrText xml:space="preserve"> SEQ Equation \* ARABIC </w:instrText>
      </w:r>
      <w:r w:rsidR="00F01812" w:rsidRPr="004534C9">
        <w:rPr>
          <w:sz w:val="18"/>
          <w:szCs w:val="18"/>
        </w:rPr>
        <w:fldChar w:fldCharType="separate"/>
      </w:r>
      <w:r w:rsidR="00485CEA">
        <w:rPr>
          <w:noProof/>
          <w:sz w:val="18"/>
          <w:szCs w:val="18"/>
        </w:rPr>
        <w:t>10</w:t>
      </w:r>
      <w:r w:rsidR="00F01812" w:rsidRPr="004534C9">
        <w:rPr>
          <w:sz w:val="18"/>
          <w:szCs w:val="18"/>
        </w:rPr>
        <w:fldChar w:fldCharType="end"/>
      </w:r>
      <w:r w:rsidR="00F01812" w:rsidRPr="004534C9">
        <w:rPr>
          <w:sz w:val="18"/>
          <w:szCs w:val="18"/>
        </w:rPr>
        <w:t>)</w:t>
      </w:r>
      <w:bookmarkEnd w:id="26"/>
    </w:p>
    <w:p w14:paraId="2F56FFEC" w14:textId="566098D2" w:rsidR="005137B7" w:rsidRPr="00F66FD5" w:rsidRDefault="00F66FD5" w:rsidP="004534C9">
      <w:pPr>
        <w:pStyle w:val="BodyText"/>
        <w:ind w:firstLine="0"/>
      </w:pPr>
      <w:r>
        <w:t xml:space="preserve">The quantities being measured here are often referred to as substitution (sub), insertion (ins) and deletion (del) penalties. For this study, these three penalties are assigned equal weights of </w:t>
      </w:r>
      <w:r w:rsidRPr="00F66FD5">
        <w:t>1</w:t>
      </w:r>
      <w:r>
        <w:t xml:space="preserve">. A dynamic programming algorithm is used to find the optimal alignment between the reference and hypothesis based on these weights. Though there are versions of this metric that perform time-aligned scoring in which both the reference and hypothesis must include start and end times, this metric is most commonly used without time alignment information. </w:t>
      </w:r>
    </w:p>
    <w:p w14:paraId="726C741B" w14:textId="6F8AE829" w:rsidR="00CF5598" w:rsidRDefault="00B31BA8" w:rsidP="00F66FD5">
      <w:pPr>
        <w:pStyle w:val="BodyText"/>
      </w:pPr>
      <w:r>
        <w:rPr>
          <w:noProof/>
          <w:sz w:val="24"/>
          <w:szCs w:val="24"/>
        </w:rPr>
        <mc:AlternateContent>
          <mc:Choice Requires="wps">
            <w:drawing>
              <wp:anchor distT="137160" distB="137160" distL="137160" distR="137160" simplePos="0" relativeHeight="251665408" behindDoc="0" locked="0" layoutInCell="1" allowOverlap="0" wp14:anchorId="1F5A7D0E" wp14:editId="694EC6E8">
                <wp:simplePos x="0" y="0"/>
                <wp:positionH relativeFrom="margin">
                  <wp:align>center</wp:align>
                </wp:positionH>
                <wp:positionV relativeFrom="margin">
                  <wp:align>bottom</wp:align>
                </wp:positionV>
                <wp:extent cx="4379976" cy="1380744"/>
                <wp:effectExtent l="0" t="0" r="1905" b="3810"/>
                <wp:wrapSquare wrapText="bothSides"/>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9976" cy="138074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7C4F8F" w14:textId="6EA4050B" w:rsidR="00D03FC9" w:rsidRDefault="00D03FC9" w:rsidP="004534C9">
                            <w:pPr>
                              <w:ind w:firstLine="0"/>
                              <w:jc w:val="center"/>
                              <w:rPr>
                                <w:rFonts w:ascii="Courier New" w:hAnsi="Courier New" w:cs="Courier New"/>
                                <w:b/>
                                <w:sz w:val="18"/>
                                <w:szCs w:val="18"/>
                              </w:rPr>
                            </w:pPr>
                            <w:r>
                              <w:rPr>
                                <w:rFonts w:ascii="Courier New" w:hAnsi="Courier New" w:cs="Courier New"/>
                                <w:b/>
                                <w:sz w:val="18"/>
                                <w:szCs w:val="18"/>
                              </w:rPr>
                              <w:t>Ref: bckg seiz SEIZ SEIZ bckg seiz bckg</w:t>
                            </w:r>
                          </w:p>
                          <w:p w14:paraId="55051A1B" w14:textId="48F53425" w:rsidR="00D03FC9" w:rsidRDefault="00D03FC9" w:rsidP="004534C9">
                            <w:pPr>
                              <w:ind w:firstLine="0"/>
                              <w:jc w:val="center"/>
                              <w:rPr>
                                <w:rFonts w:ascii="Courier New" w:hAnsi="Courier New" w:cs="Courier New"/>
                                <w:b/>
                                <w:sz w:val="18"/>
                                <w:szCs w:val="18"/>
                              </w:rPr>
                            </w:pPr>
                            <w:r>
                              <w:rPr>
                                <w:rFonts w:ascii="Courier New" w:hAnsi="Courier New" w:cs="Courier New"/>
                                <w:b/>
                                <w:sz w:val="18"/>
                                <w:szCs w:val="18"/>
                              </w:rPr>
                              <w:t>Hyp: bckg seiz BCKG **** bckg seiz ****</w:t>
                            </w:r>
                          </w:p>
                          <w:p w14:paraId="3FC77312" w14:textId="0BEC5EEC" w:rsidR="00D03FC9" w:rsidRDefault="00D03FC9" w:rsidP="004534C9">
                            <w:pPr>
                              <w:spacing w:after="120"/>
                              <w:ind w:firstLine="0"/>
                              <w:jc w:val="center"/>
                              <w:rPr>
                                <w:rFonts w:ascii="Courier New" w:hAnsi="Courier New" w:cs="Courier New"/>
                                <w:b/>
                                <w:sz w:val="18"/>
                                <w:szCs w:val="18"/>
                              </w:rPr>
                            </w:pPr>
                            <w:r>
                              <w:rPr>
                                <w:rFonts w:ascii="Courier New" w:hAnsi="Courier New" w:cs="Courier New"/>
                                <w:b/>
                                <w:sz w:val="18"/>
                                <w:szCs w:val="18"/>
                              </w:rPr>
                              <w:t>(Hits: 4 Sub: 1 Ins: 0 Del: 2 Total Errors: 3)</w:t>
                            </w:r>
                          </w:p>
                          <w:p w14:paraId="61965DA4" w14:textId="06023710" w:rsidR="00D03FC9" w:rsidRDefault="00D03FC9" w:rsidP="004534C9">
                            <w:pPr>
                              <w:ind w:firstLine="0"/>
                              <w:jc w:val="center"/>
                              <w:rPr>
                                <w:rFonts w:ascii="Courier New" w:hAnsi="Courier New" w:cs="Courier New"/>
                                <w:b/>
                                <w:sz w:val="18"/>
                                <w:szCs w:val="18"/>
                              </w:rPr>
                            </w:pPr>
                            <w:r>
                              <w:rPr>
                                <w:rFonts w:ascii="Courier New" w:hAnsi="Courier New" w:cs="Courier New"/>
                                <w:b/>
                                <w:sz w:val="18"/>
                                <w:szCs w:val="18"/>
                              </w:rPr>
                              <w:t>Ref: bckg seiz BCKG **** bckg seiz ****</w:t>
                            </w:r>
                          </w:p>
                          <w:p w14:paraId="60935031" w14:textId="1E07248D" w:rsidR="00D03FC9" w:rsidRDefault="00D03FC9" w:rsidP="004534C9">
                            <w:pPr>
                              <w:ind w:firstLine="0"/>
                              <w:jc w:val="center"/>
                              <w:rPr>
                                <w:rFonts w:ascii="Courier New" w:hAnsi="Courier New" w:cs="Courier New"/>
                                <w:b/>
                                <w:sz w:val="18"/>
                                <w:szCs w:val="18"/>
                              </w:rPr>
                            </w:pPr>
                            <w:r>
                              <w:rPr>
                                <w:rFonts w:ascii="Courier New" w:hAnsi="Courier New" w:cs="Courier New"/>
                                <w:b/>
                                <w:sz w:val="18"/>
                                <w:szCs w:val="18"/>
                              </w:rPr>
                              <w:t xml:space="preserve">Hyp: bckg seiz SEIZ SEIZ bckg seiz bckg </w:t>
                            </w:r>
                          </w:p>
                          <w:p w14:paraId="0E784C0F" w14:textId="4FCACC36" w:rsidR="00D03FC9" w:rsidRDefault="00D03FC9" w:rsidP="004534C9">
                            <w:pPr>
                              <w:spacing w:after="120"/>
                              <w:ind w:firstLine="0"/>
                              <w:jc w:val="center"/>
                              <w:rPr>
                                <w:rFonts w:ascii="Courier New" w:hAnsi="Courier New" w:cs="Courier New"/>
                                <w:b/>
                                <w:sz w:val="18"/>
                                <w:szCs w:val="18"/>
                              </w:rPr>
                            </w:pPr>
                            <w:r>
                              <w:rPr>
                                <w:rFonts w:ascii="Courier New" w:hAnsi="Courier New" w:cs="Courier New"/>
                                <w:b/>
                                <w:sz w:val="18"/>
                                <w:szCs w:val="18"/>
                              </w:rPr>
                              <w:t>(Hits: 4 Sub: 1 Ins: 2 Del: 0 Total Errors: 3)</w:t>
                            </w:r>
                          </w:p>
                          <w:p w14:paraId="380A9046" w14:textId="1C254C2F" w:rsidR="00D03FC9" w:rsidRPr="006B1D14" w:rsidRDefault="00D03FC9" w:rsidP="00277F22">
                            <w:pPr>
                              <w:pStyle w:val="Caption"/>
                              <w:rPr>
                                <w:sz w:val="18"/>
                                <w:szCs w:val="18"/>
                              </w:rPr>
                            </w:pPr>
                            <w:bookmarkStart w:id="27" w:name="_Ref533707104"/>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sidR="00485CEA">
                              <w:rPr>
                                <w:b/>
                                <w:bCs/>
                                <w:noProof/>
                                <w:sz w:val="18"/>
                                <w:szCs w:val="18"/>
                              </w:rPr>
                              <w:t>5</w:t>
                            </w:r>
                            <w:r w:rsidRPr="006B1D14">
                              <w:rPr>
                                <w:sz w:val="18"/>
                                <w:szCs w:val="18"/>
                              </w:rPr>
                              <w:fldChar w:fldCharType="end"/>
                            </w:r>
                            <w:bookmarkEnd w:id="27"/>
                            <w:r w:rsidRPr="006B1D14">
                              <w:rPr>
                                <w:b/>
                                <w:bCs/>
                                <w:noProof/>
                                <w:sz w:val="18"/>
                                <w:szCs w:val="18"/>
                              </w:rPr>
                              <w:t>.</w:t>
                            </w:r>
                            <w:r w:rsidRPr="006B1D14">
                              <w:rPr>
                                <w:sz w:val="18"/>
                                <w:szCs w:val="18"/>
                              </w:rPr>
                              <w:t xml:space="preserve"> DPALIGN aligns symbol sequences based on edit distance</w:t>
                            </w:r>
                            <w:r>
                              <w:rPr>
                                <w:sz w:val="18"/>
                                <w:szCs w:val="18"/>
                              </w:rPr>
                              <w:t>, ignoring the actual time alignments present in the reference annotation and the system output.</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F5A7D0E" id="Text Box 9" o:spid="_x0000_s1029" type="#_x0000_t202" style="position:absolute;left:0;text-align:left;margin-left:0;margin-top:0;width:344.9pt;height:108.7pt;z-index:251665408;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" o:allowoverlap="f" stroked="f">
                <v:textbox inset="0,0,0,0">
                  <w:txbxContent>
                    <w:p w14:paraId="6D7C4F8F" w14:textId="6EA4050B" w:rsidR="00D03FC9" w:rsidRDefault="00D03FC9" w:rsidP="004534C9">
                      <w:pPr>
                        <w:ind w:firstLine="0"/>
                        <w:jc w:val="center"/>
                        <w:rPr>
                          <w:rFonts w:ascii="Courier New" w:hAnsi="Courier New" w:cs="Courier New"/>
                          <w:b/>
                          <w:sz w:val="18"/>
                          <w:szCs w:val="18"/>
                        </w:rPr>
                      </w:pPr>
                      <w:r>
                        <w:rPr>
                          <w:rFonts w:ascii="Courier New" w:hAnsi="Courier New" w:cs="Courier New"/>
                          <w:b/>
                          <w:sz w:val="18"/>
                          <w:szCs w:val="18"/>
                        </w:rPr>
                        <w:t>Ref: bckg seiz SEIZ SEIZ bckg seiz bckg</w:t>
                      </w:r>
                    </w:p>
                    <w:p w14:paraId="55051A1B" w14:textId="48F53425" w:rsidR="00D03FC9" w:rsidRDefault="00D03FC9" w:rsidP="004534C9">
                      <w:pPr>
                        <w:ind w:firstLine="0"/>
                        <w:jc w:val="center"/>
                        <w:rPr>
                          <w:rFonts w:ascii="Courier New" w:hAnsi="Courier New" w:cs="Courier New"/>
                          <w:b/>
                          <w:sz w:val="18"/>
                          <w:szCs w:val="18"/>
                        </w:rPr>
                      </w:pPr>
                      <w:r>
                        <w:rPr>
                          <w:rFonts w:ascii="Courier New" w:hAnsi="Courier New" w:cs="Courier New"/>
                          <w:b/>
                          <w:sz w:val="18"/>
                          <w:szCs w:val="18"/>
                        </w:rPr>
                        <w:t>Hyp: bckg seiz BCKG **** bckg seiz ****</w:t>
                      </w:r>
                    </w:p>
                    <w:p w14:paraId="3FC77312" w14:textId="0BEC5EEC" w:rsidR="00D03FC9" w:rsidRDefault="00D03FC9" w:rsidP="004534C9">
                      <w:pPr>
                        <w:spacing w:after="120"/>
                        <w:ind w:firstLine="0"/>
                        <w:jc w:val="center"/>
                        <w:rPr>
                          <w:rFonts w:ascii="Courier New" w:hAnsi="Courier New" w:cs="Courier New"/>
                          <w:b/>
                          <w:sz w:val="18"/>
                          <w:szCs w:val="18"/>
                        </w:rPr>
                      </w:pPr>
                      <w:r>
                        <w:rPr>
                          <w:rFonts w:ascii="Courier New" w:hAnsi="Courier New" w:cs="Courier New"/>
                          <w:b/>
                          <w:sz w:val="18"/>
                          <w:szCs w:val="18"/>
                        </w:rPr>
                        <w:t>(Hits: 4 Sub: 1 Ins: 0 Del: 2 Total Errors: 3)</w:t>
                      </w:r>
                    </w:p>
                    <w:p w14:paraId="61965DA4" w14:textId="06023710" w:rsidR="00D03FC9" w:rsidRDefault="00D03FC9" w:rsidP="004534C9">
                      <w:pPr>
                        <w:ind w:firstLine="0"/>
                        <w:jc w:val="center"/>
                        <w:rPr>
                          <w:rFonts w:ascii="Courier New" w:hAnsi="Courier New" w:cs="Courier New"/>
                          <w:b/>
                          <w:sz w:val="18"/>
                          <w:szCs w:val="18"/>
                        </w:rPr>
                      </w:pPr>
                      <w:r>
                        <w:rPr>
                          <w:rFonts w:ascii="Courier New" w:hAnsi="Courier New" w:cs="Courier New"/>
                          <w:b/>
                          <w:sz w:val="18"/>
                          <w:szCs w:val="18"/>
                        </w:rPr>
                        <w:t>Ref: bckg seiz BCKG **** bckg seiz ****</w:t>
                      </w:r>
                    </w:p>
                    <w:p w14:paraId="60935031" w14:textId="1E07248D" w:rsidR="00D03FC9" w:rsidRDefault="00D03FC9" w:rsidP="004534C9">
                      <w:pPr>
                        <w:ind w:firstLine="0"/>
                        <w:jc w:val="center"/>
                        <w:rPr>
                          <w:rFonts w:ascii="Courier New" w:hAnsi="Courier New" w:cs="Courier New"/>
                          <w:b/>
                          <w:sz w:val="18"/>
                          <w:szCs w:val="18"/>
                        </w:rPr>
                      </w:pPr>
                      <w:r>
                        <w:rPr>
                          <w:rFonts w:ascii="Courier New" w:hAnsi="Courier New" w:cs="Courier New"/>
                          <w:b/>
                          <w:sz w:val="18"/>
                          <w:szCs w:val="18"/>
                        </w:rPr>
                        <w:t xml:space="preserve">Hyp: bckg seiz SEIZ SEIZ bckg seiz bckg </w:t>
                      </w:r>
                    </w:p>
                    <w:p w14:paraId="0E784C0F" w14:textId="4FCACC36" w:rsidR="00D03FC9" w:rsidRDefault="00D03FC9" w:rsidP="004534C9">
                      <w:pPr>
                        <w:spacing w:after="120"/>
                        <w:ind w:firstLine="0"/>
                        <w:jc w:val="center"/>
                        <w:rPr>
                          <w:rFonts w:ascii="Courier New" w:hAnsi="Courier New" w:cs="Courier New"/>
                          <w:b/>
                          <w:sz w:val="18"/>
                          <w:szCs w:val="18"/>
                        </w:rPr>
                      </w:pPr>
                      <w:r>
                        <w:rPr>
                          <w:rFonts w:ascii="Courier New" w:hAnsi="Courier New" w:cs="Courier New"/>
                          <w:b/>
                          <w:sz w:val="18"/>
                          <w:szCs w:val="18"/>
                        </w:rPr>
                        <w:t>(Hits: 4 Sub: 1 Ins: 2 Del: 0 Total Errors: 3)</w:t>
                      </w:r>
                    </w:p>
                    <w:p w14:paraId="380A9046" w14:textId="1C254C2F" w:rsidR="00D03FC9" w:rsidRPr="006B1D14" w:rsidRDefault="00D03FC9" w:rsidP="00277F22">
                      <w:pPr>
                        <w:pStyle w:val="Caption"/>
                        <w:rPr>
                          <w:sz w:val="18"/>
                          <w:szCs w:val="18"/>
                        </w:rPr>
                      </w:pPr>
                      <w:bookmarkStart w:id="41" w:name="_Ref533707104"/>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sidR="00485CEA">
                        <w:rPr>
                          <w:b/>
                          <w:bCs/>
                          <w:noProof/>
                          <w:sz w:val="18"/>
                          <w:szCs w:val="18"/>
                        </w:rPr>
                        <w:t>5</w:t>
                      </w:r>
                      <w:r w:rsidRPr="006B1D14">
                        <w:rPr>
                          <w:sz w:val="18"/>
                          <w:szCs w:val="18"/>
                        </w:rPr>
                        <w:fldChar w:fldCharType="end"/>
                      </w:r>
                      <w:bookmarkEnd w:id="41"/>
                      <w:r w:rsidRPr="006B1D14">
                        <w:rPr>
                          <w:b/>
                          <w:bCs/>
                          <w:noProof/>
                          <w:sz w:val="18"/>
                          <w:szCs w:val="18"/>
                        </w:rPr>
                        <w:t>.</w:t>
                      </w:r>
                      <w:r w:rsidRPr="006B1D14">
                        <w:rPr>
                          <w:sz w:val="18"/>
                          <w:szCs w:val="18"/>
                        </w:rPr>
                        <w:t xml:space="preserve"> DPALIGN aligns symbol sequences based on edit distance</w:t>
                      </w:r>
                      <w:r>
                        <w:rPr>
                          <w:sz w:val="18"/>
                          <w:szCs w:val="18"/>
                        </w:rPr>
                        <w:t>, ignoring the actual time alignments present in the reference annotation and the system output.</w:t>
                      </w:r>
                    </w:p>
                  </w:txbxContent>
                </v:textbox>
                <w10:wrap type="square" anchorx="margin" anchory="margin"/>
              </v:shape>
            </w:pict>
          </mc:Fallback>
        </mc:AlternateContent>
      </w:r>
      <w:r w:rsidR="00F66FD5">
        <w:t xml:space="preserve">The metric is best demonstrated using the two examples shown in </w:t>
      </w:r>
      <w:fldSimple w:instr=" REF _Ref533707104 \* mergeformat">
        <w:r w:rsidR="00485CEA" w:rsidRPr="00485CEA">
          <w:t>Figure 5</w:t>
        </w:r>
      </w:fldSimple>
      <w:r w:rsidR="00F66FD5">
        <w:t xml:space="preserve">. In the first example, the reference annotation has a series of </w:t>
      </w:r>
      <w:r w:rsidR="009F128A">
        <w:t>7</w:t>
      </w:r>
      <w:r w:rsidR="00F66FD5">
        <w:t xml:space="preserve"> events, while the hypothesis contains </w:t>
      </w:r>
      <w:r w:rsidR="009F128A">
        <w:t>5</w:t>
      </w:r>
      <w:r w:rsidR="002E01D8">
        <w:t xml:space="preserve"> event</w:t>
      </w:r>
      <w:r w:rsidR="009F128A">
        <w:t xml:space="preserve">s. </w:t>
      </w:r>
      <w:r w:rsidR="00AE5C79">
        <w:t>T</w:t>
      </w:r>
      <w:r w:rsidR="00FE545F">
        <w:t xml:space="preserve">he hypothesis </w:t>
      </w:r>
      <w:r w:rsidR="00AE5C79">
        <w:t xml:space="preserve">substitutes </w:t>
      </w:r>
      <w:r w:rsidR="009F128A">
        <w:t>background for the second seizure event, omits the third seizure event and the last background event. Hence, there are a total of three errors</w:t>
      </w:r>
      <w:r w:rsidR="00CF5598">
        <w:t>: two deletions and one substitution</w:t>
      </w:r>
      <w:r w:rsidR="009F128A">
        <w:t>.</w:t>
      </w:r>
      <w:r w:rsidR="009F128A" w:rsidRPr="009F128A">
        <w:t xml:space="preserve"> </w:t>
      </w:r>
      <w:r w:rsidR="009F128A">
        <w:t xml:space="preserve">In the second example, the reference annotation and hypothesis have been swapped to demonstrate the symmetry of the error calculations. The hypothesis generated </w:t>
      </w:r>
      <w:r w:rsidR="00CF5598">
        <w:t>two insertions and one substitution.</w:t>
      </w:r>
    </w:p>
    <w:p w14:paraId="69B08EE8" w14:textId="01C42ADE" w:rsidR="002E01D8" w:rsidRDefault="0014097E" w:rsidP="00F66FD5">
      <w:pPr>
        <w:pStyle w:val="BodyText"/>
      </w:pPr>
      <w:r>
        <w:t xml:space="preserve">In practice, </w:t>
      </w:r>
      <w:r w:rsidR="00CF5598">
        <w:t>there are often multiple alignments that makes sense based only on the labels. A</w:t>
      </w:r>
      <w:r>
        <w:t xml:space="preserve">s long as the algorithm is consistent about </w:t>
      </w:r>
      <w:r w:rsidR="00CF5598">
        <w:t>its choices</w:t>
      </w:r>
      <w:r>
        <w:t xml:space="preserve">, scoring will </w:t>
      </w:r>
      <w:r w:rsidR="00CF5598">
        <w:t>be fine. T</w:t>
      </w:r>
      <w:r>
        <w:t xml:space="preserve">o accurately resolve such </w:t>
      </w:r>
      <w:r w:rsidR="00CF5598">
        <w:t xml:space="preserve">ambiguities, </w:t>
      </w:r>
      <w:r>
        <w:t xml:space="preserve">the actual endpoints of the hypotheses must be </w:t>
      </w:r>
      <w:r w:rsidR="00CF5598">
        <w:t>compared to the endpoints in the reference annotations</w:t>
      </w:r>
      <w:r>
        <w:t>. NIST distributes the ability to score this way</w:t>
      </w:r>
      <w:r w:rsidR="00CF5598">
        <w:t xml:space="preserve">, often referred to as time-aligned scoring, </w:t>
      </w:r>
      <w:r>
        <w:t>in their open source package </w:t>
      </w:r>
      <w:fldSimple w:instr=" REF _Ref37169086 \n ">
        <w:r w:rsidR="00485CEA">
          <w:t>[35]</w:t>
        </w:r>
      </w:fldSimple>
      <w:r w:rsidR="00CF5598">
        <w:t>. B</w:t>
      </w:r>
      <w:r>
        <w:t>ut this scoring mode is a little more complicated from a data interfacing point of view and has not been historically as popular.</w:t>
      </w:r>
    </w:p>
    <w:p w14:paraId="0531AA7C" w14:textId="21AC5E7A" w:rsidR="0083510A" w:rsidRDefault="00F66FD5" w:rsidP="00F66FD5">
      <w:pPr>
        <w:pStyle w:val="BodyText"/>
      </w:pPr>
      <w:r>
        <w:lastRenderedPageBreak/>
        <w:t>Though this type of scoring might at first seem highly inaccurate since it ignores time alignments of the hypotheses, it has been surprisingly effective in scoring machine learning systems in sequential data applications (e.g., speech recognition) </w:t>
      </w:r>
      <w:fldSimple w:instr=" REF _Ref37058527 \n ">
        <w:r w:rsidR="00485CEA">
          <w:t>[12]</w:t>
        </w:r>
      </w:fldSimple>
      <w:fldSimple w:instr=" REF _Ref37058581 \n ">
        <w:r w:rsidR="00485CEA">
          <w:t>[16]</w:t>
        </w:r>
      </w:fldSimple>
      <w:fldSimple w:instr=" REF _Ref37179880 \n ">
        <w:r w:rsidR="00485CEA">
          <w:t>[23]</w:t>
        </w:r>
      </w:fldSimple>
      <w:r w:rsidR="0083510A">
        <w:t>.</w:t>
      </w:r>
    </w:p>
    <w:p w14:paraId="74DD32A5" w14:textId="1427C78E" w:rsidR="00F66FD5" w:rsidRPr="00F66FD5" w:rsidRDefault="00F66FD5" w:rsidP="00F66FD5">
      <w:pPr>
        <w:pStyle w:val="heading2"/>
      </w:pPr>
      <w:r>
        <w:t>Epoch-Based Sampling (EPOCH)</w:t>
      </w:r>
    </w:p>
    <w:p w14:paraId="7B2F8B55" w14:textId="426E9308" w:rsidR="005137B7" w:rsidRPr="00F66FD5" w:rsidRDefault="00FA2DCE" w:rsidP="005137B7">
      <w:pPr>
        <w:pStyle w:val="BodyText"/>
      </w:pPr>
      <w:r w:rsidRPr="004534C9">
        <w:rPr>
          <w:noProof/>
        </w:rPr>
        <mc:AlternateContent>
          <mc:Choice Requires="wps">
            <w:drawing>
              <wp:anchor distT="137160" distB="137160" distL="137160" distR="137160" simplePos="0" relativeHeight="251667456" behindDoc="0" locked="0" layoutInCell="1" allowOverlap="0" wp14:anchorId="6809A184" wp14:editId="4913ECE6">
                <wp:simplePos x="0" y="0"/>
                <wp:positionH relativeFrom="margin">
                  <wp:align>center</wp:align>
                </wp:positionH>
                <wp:positionV relativeFrom="margin">
                  <wp:align>bottom</wp:align>
                </wp:positionV>
                <wp:extent cx="4379976" cy="1572768"/>
                <wp:effectExtent l="0" t="0" r="1905" b="2540"/>
                <wp:wrapSquare wrapText="bothSides"/>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9976" cy="15727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609785" w14:textId="3A62F493" w:rsidR="00D03FC9" w:rsidRDefault="00D03FC9" w:rsidP="004534C9">
                            <w:pPr>
                              <w:ind w:firstLine="0"/>
                              <w:jc w:val="center"/>
                              <w:rPr>
                                <w:rFonts w:ascii="Courier New" w:hAnsi="Courier New" w:cs="Courier New"/>
                                <w:b/>
                              </w:rPr>
                            </w:pPr>
                            <w:r>
                              <w:rPr>
                                <w:noProof/>
                              </w:rPr>
                              <w:drawing>
                                <wp:inline distT="0" distB="0" distL="0" distR="0" wp14:anchorId="548625AF" wp14:editId="129DD21D">
                                  <wp:extent cx="4238625" cy="1268730"/>
                                  <wp:effectExtent l="0" t="0" r="9525" b="762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38625" cy="1268730"/>
                                          </a:xfrm>
                                          <a:prstGeom prst="rect">
                                            <a:avLst/>
                                          </a:prstGeom>
                                          <a:noFill/>
                                          <a:ln>
                                            <a:noFill/>
                                          </a:ln>
                                        </pic:spPr>
                                      </pic:pic>
                                    </a:graphicData>
                                  </a:graphic>
                                </wp:inline>
                              </w:drawing>
                            </w:r>
                          </w:p>
                          <w:p w14:paraId="49A1A734" w14:textId="62AF76F8" w:rsidR="00D03FC9" w:rsidRPr="006B1D14" w:rsidRDefault="00D03FC9" w:rsidP="00277F22">
                            <w:pPr>
                              <w:spacing w:after="240" w:line="240" w:lineRule="auto"/>
                              <w:ind w:firstLine="0"/>
                              <w:rPr>
                                <w:sz w:val="18"/>
                                <w:szCs w:val="18"/>
                              </w:rPr>
                            </w:pPr>
                            <w:bookmarkStart w:id="28" w:name="_Ref498387710"/>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sidR="00485CEA">
                              <w:rPr>
                                <w:b/>
                                <w:bCs/>
                                <w:noProof/>
                                <w:sz w:val="18"/>
                                <w:szCs w:val="18"/>
                              </w:rPr>
                              <w:t>6</w:t>
                            </w:r>
                            <w:r w:rsidRPr="006B1D14">
                              <w:rPr>
                                <w:sz w:val="18"/>
                                <w:szCs w:val="18"/>
                              </w:rPr>
                              <w:fldChar w:fldCharType="end"/>
                            </w:r>
                            <w:bookmarkEnd w:id="28"/>
                            <w:r w:rsidRPr="006B1D14">
                              <w:rPr>
                                <w:b/>
                                <w:bCs/>
                                <w:noProof/>
                                <w:sz w:val="18"/>
                                <w:szCs w:val="18"/>
                              </w:rPr>
                              <w:t>.</w:t>
                            </w:r>
                            <w:r w:rsidRPr="006B1D14">
                              <w:rPr>
                                <w:sz w:val="18"/>
                                <w:szCs w:val="18"/>
                              </w:rPr>
                              <w:t xml:space="preserve"> EPOCH scoring directly measures the similarity of the time-aligned annotations. TP, FN and FP are </w:t>
                            </w:r>
                            <w:r w:rsidRPr="00E21091">
                              <w:rPr>
                                <w:sz w:val="18"/>
                                <w:szCs w:val="18"/>
                              </w:rPr>
                              <w:t>5</w:t>
                            </w:r>
                            <w:r w:rsidRPr="00ED0ADC">
                              <w:rPr>
                                <w:sz w:val="18"/>
                                <w:szCs w:val="18"/>
                              </w:rPr>
                              <w:t xml:space="preserve">, 2 and </w:t>
                            </w:r>
                            <w:r w:rsidRPr="00E21091">
                              <w:rPr>
                                <w:sz w:val="18"/>
                                <w:szCs w:val="18"/>
                              </w:rPr>
                              <w:t>1</w:t>
                            </w:r>
                            <w:r w:rsidRPr="00ED0ADC">
                              <w:rPr>
                                <w:sz w:val="18"/>
                                <w:szCs w:val="18"/>
                              </w:rPr>
                              <w:t xml:space="preserve"> respectively</w:t>
                            </w:r>
                            <w:r>
                              <w:rPr>
                                <w:sz w:val="18"/>
                                <w:szCs w:val="18"/>
                              </w:rPr>
                              <w:t>.</w:t>
                            </w:r>
                          </w:p>
                          <w:p w14:paraId="59984038" w14:textId="77777777" w:rsidR="00D03FC9" w:rsidRDefault="00D03FC9" w:rsidP="005137B7">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page">
                  <wp14:pctHeight>0</wp14:pctHeight>
                </wp14:sizeRelV>
              </wp:anchor>
            </w:drawing>
          </mc:Choice>
          <mc:Fallback>
            <w:pict>
              <v:shape w14:anchorId="6809A184" id="Text Box 11" o:spid="_x0000_s1030" type="#_x0000_t202" style="position:absolute;left:0;text-align:left;margin-left:0;margin-top:0;width:344.9pt;height:123.85pt;z-index:251667456;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" o:allowoverlap="f" stroked="f">
                <v:textbox inset="0,0,0,0">
                  <w:txbxContent>
                    <w:p w14:paraId="39609785" w14:textId="3A62F493" w:rsidR="00D03FC9" w:rsidRDefault="00D03FC9" w:rsidP="004534C9">
                      <w:pPr>
                        <w:ind w:firstLine="0"/>
                        <w:jc w:val="center"/>
                        <w:rPr>
                          <w:rFonts w:ascii="Courier New" w:hAnsi="Courier New" w:cs="Courier New"/>
                          <w:b/>
                        </w:rPr>
                      </w:pPr>
                      <w:r>
                        <w:rPr>
                          <w:noProof/>
                        </w:rPr>
                        <w:drawing>
                          <wp:inline distT="0" distB="0" distL="0" distR="0" wp14:anchorId="548625AF" wp14:editId="129DD21D">
                            <wp:extent cx="4238625" cy="1268730"/>
                            <wp:effectExtent l="0" t="0" r="9525" b="762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8625" cy="1268730"/>
                                    </a:xfrm>
                                    <a:prstGeom prst="rect">
                                      <a:avLst/>
                                    </a:prstGeom>
                                    <a:noFill/>
                                    <a:ln>
                                      <a:noFill/>
                                    </a:ln>
                                  </pic:spPr>
                                </pic:pic>
                              </a:graphicData>
                            </a:graphic>
                          </wp:inline>
                        </w:drawing>
                      </w:r>
                    </w:p>
                    <w:p w14:paraId="49A1A734" w14:textId="62AF76F8" w:rsidR="00D03FC9" w:rsidRPr="006B1D14" w:rsidRDefault="00D03FC9" w:rsidP="00277F22">
                      <w:pPr>
                        <w:spacing w:after="240" w:line="240" w:lineRule="auto"/>
                        <w:ind w:firstLine="0"/>
                        <w:rPr>
                          <w:sz w:val="18"/>
                          <w:szCs w:val="18"/>
                        </w:rPr>
                      </w:pPr>
                      <w:bookmarkStart w:id="43" w:name="_Ref498387710"/>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sidR="00485CEA">
                        <w:rPr>
                          <w:b/>
                          <w:bCs/>
                          <w:noProof/>
                          <w:sz w:val="18"/>
                          <w:szCs w:val="18"/>
                        </w:rPr>
                        <w:t>6</w:t>
                      </w:r>
                      <w:r w:rsidRPr="006B1D14">
                        <w:rPr>
                          <w:sz w:val="18"/>
                          <w:szCs w:val="18"/>
                        </w:rPr>
                        <w:fldChar w:fldCharType="end"/>
                      </w:r>
                      <w:bookmarkEnd w:id="43"/>
                      <w:r w:rsidRPr="006B1D14">
                        <w:rPr>
                          <w:b/>
                          <w:bCs/>
                          <w:noProof/>
                          <w:sz w:val="18"/>
                          <w:szCs w:val="18"/>
                        </w:rPr>
                        <w:t>.</w:t>
                      </w:r>
                      <w:r w:rsidRPr="006B1D14">
                        <w:rPr>
                          <w:sz w:val="18"/>
                          <w:szCs w:val="18"/>
                        </w:rPr>
                        <w:t xml:space="preserve"> EPOCH scoring directly measures the similarity of the time-aligned annotations. TP, FN and FP are </w:t>
                      </w:r>
                      <w:r w:rsidRPr="00E21091">
                        <w:rPr>
                          <w:sz w:val="18"/>
                          <w:szCs w:val="18"/>
                        </w:rPr>
                        <w:t>5</w:t>
                      </w:r>
                      <w:r w:rsidRPr="00ED0ADC">
                        <w:rPr>
                          <w:sz w:val="18"/>
                          <w:szCs w:val="18"/>
                        </w:rPr>
                        <w:t xml:space="preserve">, 2 and </w:t>
                      </w:r>
                      <w:r w:rsidRPr="00E21091">
                        <w:rPr>
                          <w:sz w:val="18"/>
                          <w:szCs w:val="18"/>
                        </w:rPr>
                        <w:t>1</w:t>
                      </w:r>
                      <w:r w:rsidRPr="00ED0ADC">
                        <w:rPr>
                          <w:sz w:val="18"/>
                          <w:szCs w:val="18"/>
                        </w:rPr>
                        <w:t xml:space="preserve"> respectively</w:t>
                      </w:r>
                      <w:r>
                        <w:rPr>
                          <w:sz w:val="18"/>
                          <w:szCs w:val="18"/>
                        </w:rPr>
                        <w:t>.</w:t>
                      </w:r>
                    </w:p>
                    <w:p w14:paraId="59984038" w14:textId="77777777" w:rsidR="00D03FC9" w:rsidRDefault="00D03FC9" w:rsidP="005137B7">
                      <w:pPr>
                        <w:rPr>
                          <w:sz w:val="22"/>
                          <w:szCs w:val="22"/>
                        </w:rPr>
                      </w:pPr>
                    </w:p>
                  </w:txbxContent>
                </v:textbox>
                <w10:wrap type="square" anchorx="margin" anchory="margin"/>
              </v:shape>
            </w:pict>
          </mc:Fallback>
        </mc:AlternateContent>
      </w:r>
      <w:r w:rsidR="00F66FD5" w:rsidRPr="00F66FD5">
        <w:t xml:space="preserve">Epoch-based scoring uses a metric that treats the reference and hypothesis as signals. These signals are sampled at a fixed epoch duration. The corresponding label in the reference is compared to the hypothesis. Similar to DPALIGN, </w:t>
      </w:r>
      <w:r w:rsidR="0003384D" w:rsidRPr="00F66FD5">
        <w:t>substitutions</w:t>
      </w:r>
      <w:r w:rsidR="00F66FD5" w:rsidRPr="00F66FD5">
        <w:t xml:space="preserve">, deletions and insertion errors are tabulated with an equal weight of 1 for each type of error. This process is depicted in </w:t>
      </w:r>
      <w:fldSimple w:instr=" REF _Ref498387710 \* mergeformat">
        <w:r w:rsidR="00485CEA" w:rsidRPr="00485CEA">
          <w:t>Figure 6</w:t>
        </w:r>
      </w:fldSimple>
      <w:r w:rsidR="00F66FD5" w:rsidRPr="00F66FD5">
        <w:t>. Epoch-based scoring requires that the entire signal be annotated</w:t>
      </w:r>
      <w:r w:rsidR="002A758D">
        <w:t xml:space="preserve"> (every second of the signal must be accounted for in the reference and hypothesis annotations)</w:t>
      </w:r>
      <w:r w:rsidR="00F66FD5" w:rsidRPr="00F66FD5">
        <w:t xml:space="preserve">, which is normally the case for sequential decoding evaluations. It attempts to account for the amount of time the two annotations overlap, so it directly addresses the inconsistencies demonstrated in </w:t>
      </w:r>
      <w:r w:rsidR="002A758D">
        <w:t>Figures </w:t>
      </w:r>
      <w:fldSimple w:instr=" REF figure_atw_1  \* MERGEFORMAT ">
        <w:r w:rsidR="00485CEA" w:rsidRPr="00485CEA">
          <w:t>3</w:t>
        </w:r>
      </w:fldSimple>
      <w:r w:rsidR="002A758D">
        <w:t xml:space="preserve"> and </w:t>
      </w:r>
      <w:fldSimple w:instr=" REF figure_atw_2  \* MERGEFORMAT ">
        <w:r w:rsidR="00485CEA" w:rsidRPr="00485CEA">
          <w:t>4</w:t>
        </w:r>
      </w:fldSimple>
      <w:r w:rsidR="00F66FD5" w:rsidRPr="00F66FD5">
        <w:t>.</w:t>
      </w:r>
    </w:p>
    <w:p w14:paraId="655A2796" w14:textId="6243CC58" w:rsidR="00F66FD5" w:rsidRPr="00F66FD5" w:rsidRDefault="00F66FD5" w:rsidP="00F66FD5">
      <w:pPr>
        <w:pStyle w:val="BodyText"/>
      </w:pPr>
      <w:r w:rsidRPr="00F66FD5">
        <w:t xml:space="preserve">One important parameter to be tweaked in this algorithm is the frequency with which we sample the two annotations, which we refer to as the scoring epoch duration. It is ideally set to an amount of time smaller than the unit of time used by the classification system to make decisions. For example, the hypothesis in </w:t>
      </w:r>
      <w:fldSimple w:instr=" REF _Ref498387710 \* mergeformat">
        <w:r w:rsidR="00485CEA" w:rsidRPr="00485CEA">
          <w:t>Figure 6</w:t>
        </w:r>
      </w:fldSimple>
      <w:r w:rsidRPr="00F66FD5">
        <w:t xml:space="preserve"> </w:t>
      </w:r>
      <w:r w:rsidR="00AF615B">
        <w:t xml:space="preserve">contains </w:t>
      </w:r>
      <w:r w:rsidRPr="00F66FD5">
        <w:t>decisions</w:t>
      </w:r>
      <w:r w:rsidR="00AF615B">
        <w:t xml:space="preserve"> made for </w:t>
      </w:r>
      <w:r w:rsidRPr="00F66FD5">
        <w:t>every 1 sec</w:t>
      </w:r>
      <w:r w:rsidR="00AF615B">
        <w:t xml:space="preserve"> of data. </w:t>
      </w:r>
      <w:r w:rsidRPr="00F66FD5">
        <w:t xml:space="preserve">The scoring epoch duration should be set </w:t>
      </w:r>
      <w:r w:rsidR="004B3E01">
        <w:t xml:space="preserve">less </w:t>
      </w:r>
      <w:r w:rsidRPr="00F66FD5">
        <w:t>than</w:t>
      </w:r>
      <w:r w:rsidR="004B3E01">
        <w:t xml:space="preserve"> 1 sec.</w:t>
      </w:r>
      <w:r w:rsidRPr="00F66FD5">
        <w:t xml:space="preserve"> We </w:t>
      </w:r>
      <w:r w:rsidR="004B3E01">
        <w:t xml:space="preserve">set this parameter to </w:t>
      </w:r>
      <w:r w:rsidRPr="00F66FD5">
        <w:t xml:space="preserve">0.25 sec for most of our work because our analysis system epoch duration is typically 1 sec. We find in situations like this the results are not overly sensitive to the choice of the epoch duration as long as it is below 1 sec. This parameter simply controls </w:t>
      </w:r>
      <w:r w:rsidR="00AF615B">
        <w:t xml:space="preserve">the </w:t>
      </w:r>
      <w:r w:rsidRPr="00F66FD5">
        <w:t xml:space="preserve">precision </w:t>
      </w:r>
      <w:r w:rsidR="00AF615B">
        <w:t xml:space="preserve">used to assess the accuracy of </w:t>
      </w:r>
      <w:r w:rsidRPr="00F66FD5">
        <w:t xml:space="preserve">segment boundaries. </w:t>
      </w:r>
    </w:p>
    <w:p w14:paraId="4EAD82B4" w14:textId="2CBD5807" w:rsidR="00F66FD5" w:rsidRDefault="00F66FD5" w:rsidP="00F66FD5">
      <w:pPr>
        <w:pStyle w:val="BodyText"/>
      </w:pPr>
      <w:r w:rsidRPr="00F66FD5">
        <w:t>Because EPOCH scoring samples the annotations at fixed time intervals, it is inherently biased to weigh long seizure events more heavily. For example, if a signal contains one extremely long seizure event (e.g., 1000 secs) and two short events (e.g., each 10 secs in duration), the accuracy with which the first event is detected will dominate the overall scoring. Since seizure events can vary dramatically in duration, this is a cause for concern.</w:t>
      </w:r>
    </w:p>
    <w:p w14:paraId="2209CEA9" w14:textId="4F978630" w:rsidR="005611CC" w:rsidRPr="00F66FD5" w:rsidRDefault="005611CC" w:rsidP="005611CC">
      <w:pPr>
        <w:pStyle w:val="heading2"/>
      </w:pPr>
      <w:r>
        <w:lastRenderedPageBreak/>
        <w:t>Any-Overlap Method (OVLP)</w:t>
      </w:r>
    </w:p>
    <w:p w14:paraId="4F5F5CA7" w14:textId="7213ADB9" w:rsidR="005611CC" w:rsidRDefault="000F054D" w:rsidP="004534C9">
      <w:pPr>
        <w:pStyle w:val="BodyText"/>
        <w:widowControl w:val="0"/>
        <w:ind w:firstLine="230"/>
      </w:pPr>
      <w:r>
        <w:t>In Section </w:t>
      </w:r>
      <w:fldSimple w:instr=" REF _Ref37203160 \n ">
        <w:r w:rsidR="00485CEA">
          <w:t>2</w:t>
        </w:r>
      </w:fldSimple>
      <w:r>
        <w:t>, w</w:t>
      </w:r>
      <w:r w:rsidR="005611CC">
        <w:t>e</w:t>
      </w:r>
      <w:r>
        <w:t xml:space="preserve"> briefly </w:t>
      </w:r>
      <w:r w:rsidR="005611CC">
        <w:t xml:space="preserve">introduced the OVLP metric </w:t>
      </w:r>
      <w:r>
        <w:t xml:space="preserve">and indicated it was </w:t>
      </w:r>
      <w:r w:rsidR="005611CC">
        <w:t xml:space="preserve">a popular choice in the neuroengineering community </w:t>
      </w:r>
      <w:fldSimple w:instr=" REF _Ref37160778 \n ">
        <w:r w:rsidR="00485CEA">
          <w:t>[5]</w:t>
        </w:r>
      </w:fldSimple>
      <w:fldSimple w:instr=" REF _Ref37160791 \n ">
        <w:r w:rsidR="00485CEA">
          <w:t>[33]</w:t>
        </w:r>
      </w:fldSimple>
      <w:r w:rsidR="005611CC">
        <w:t>. OVLP is a more permissive metric that tends to produce much higher sensitivities. If an event is detected in close proximity to a reference event, the reference event is considered correctly detected. If a long event in the reference annotation is detected as multiple shorter events in the hypothesis, the reference event is also considered correctly detected. Multiple events in the hypothesis annotation corresponding to the same event in the reference annotation are not typically counted as FAs. Since the FA rate is a very important measure of performance in critical care applications, this is another cause for concern.</w:t>
      </w:r>
    </w:p>
    <w:p w14:paraId="18724158" w14:textId="60FA2179" w:rsidR="005611CC" w:rsidRDefault="00FA2DCE" w:rsidP="005611CC">
      <w:pPr>
        <w:pStyle w:val="BodyText"/>
      </w:pPr>
      <w:r>
        <w:rPr>
          <w:noProof/>
          <w:sz w:val="24"/>
          <w:szCs w:val="24"/>
        </w:rPr>
        <mc:AlternateContent>
          <mc:Choice Requires="wps">
            <w:drawing>
              <wp:anchor distT="137160" distB="137160" distL="137160" distR="137160" simplePos="0" relativeHeight="251669504" behindDoc="0" locked="0" layoutInCell="1" allowOverlap="0" wp14:anchorId="272B6066" wp14:editId="2201C961">
                <wp:simplePos x="0" y="0"/>
                <wp:positionH relativeFrom="margin">
                  <wp:align>center</wp:align>
                </wp:positionH>
                <wp:positionV relativeFrom="margin">
                  <wp:align>bottom</wp:align>
                </wp:positionV>
                <wp:extent cx="4379976" cy="2743200"/>
                <wp:effectExtent l="0" t="0" r="1905" b="0"/>
                <wp:wrapSquare wrapText="bothSides"/>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9976" cy="2743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E41099" w14:textId="27C920BA" w:rsidR="00D03FC9" w:rsidRDefault="00D03FC9" w:rsidP="004534C9">
                            <w:pPr>
                              <w:spacing w:after="120"/>
                              <w:ind w:firstLine="0"/>
                              <w:jc w:val="center"/>
                              <w:rPr>
                                <w:rFonts w:ascii="Courier New" w:hAnsi="Courier New" w:cs="Courier New"/>
                                <w:b/>
                              </w:rPr>
                            </w:pPr>
                            <w:r>
                              <w:rPr>
                                <w:noProof/>
                              </w:rPr>
                              <w:drawing>
                                <wp:inline distT="0" distB="0" distL="0" distR="0" wp14:anchorId="461DE4EC" wp14:editId="7498675D">
                                  <wp:extent cx="4304714" cy="2254710"/>
                                  <wp:effectExtent l="0" t="0" r="635"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13502" cy="2259313"/>
                                          </a:xfrm>
                                          <a:prstGeom prst="rect">
                                            <a:avLst/>
                                          </a:prstGeom>
                                          <a:noFill/>
                                          <a:ln>
                                            <a:noFill/>
                                          </a:ln>
                                        </pic:spPr>
                                      </pic:pic>
                                    </a:graphicData>
                                  </a:graphic>
                                </wp:inline>
                              </w:drawing>
                            </w:r>
                          </w:p>
                          <w:p w14:paraId="5F5D6F68" w14:textId="66FC792D" w:rsidR="00D03FC9" w:rsidRPr="006B1D14" w:rsidRDefault="00D03FC9" w:rsidP="00277F22">
                            <w:pPr>
                              <w:spacing w:after="240" w:line="240" w:lineRule="auto"/>
                              <w:ind w:firstLine="0"/>
                              <w:rPr>
                                <w:sz w:val="18"/>
                                <w:szCs w:val="18"/>
                              </w:rPr>
                            </w:pPr>
                            <w:bookmarkStart w:id="29" w:name="_Ref498388415"/>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sidR="00485CEA">
                              <w:rPr>
                                <w:b/>
                                <w:bCs/>
                                <w:noProof/>
                                <w:sz w:val="18"/>
                                <w:szCs w:val="18"/>
                              </w:rPr>
                              <w:t>7</w:t>
                            </w:r>
                            <w:r w:rsidRPr="006B1D14">
                              <w:rPr>
                                <w:sz w:val="18"/>
                                <w:szCs w:val="18"/>
                              </w:rPr>
                              <w:fldChar w:fldCharType="end"/>
                            </w:r>
                            <w:bookmarkEnd w:id="29"/>
                            <w:r w:rsidRPr="006B1D14">
                              <w:rPr>
                                <w:b/>
                                <w:bCs/>
                                <w:noProof/>
                                <w:sz w:val="18"/>
                                <w:szCs w:val="18"/>
                              </w:rPr>
                              <w:t>.</w:t>
                            </w:r>
                            <w:r w:rsidRPr="006B1D14">
                              <w:rPr>
                                <w:sz w:val="18"/>
                                <w:szCs w:val="18"/>
                              </w:rPr>
                              <w:t xml:space="preserve"> OVLP scoring is very permissive about the degree of overlap between the reference and hypothesis. The TP score for </w:t>
                            </w:r>
                            <w:r>
                              <w:rPr>
                                <w:sz w:val="18"/>
                                <w:szCs w:val="18"/>
                              </w:rPr>
                              <w:t>E</w:t>
                            </w:r>
                            <w:r w:rsidRPr="006B1D14">
                              <w:rPr>
                                <w:sz w:val="18"/>
                                <w:szCs w:val="18"/>
                              </w:rPr>
                              <w:t>xample</w:t>
                            </w:r>
                            <w:r>
                              <w:rPr>
                                <w:sz w:val="18"/>
                                <w:szCs w:val="18"/>
                              </w:rPr>
                              <w:t> </w:t>
                            </w:r>
                            <w:r w:rsidRPr="006B1D14">
                              <w:rPr>
                                <w:sz w:val="18"/>
                                <w:szCs w:val="18"/>
                              </w:rPr>
                              <w:t xml:space="preserve">1 is </w:t>
                            </w:r>
                            <w:r w:rsidRPr="004534C9">
                              <w:rPr>
                                <w:sz w:val="18"/>
                                <w:szCs w:val="18"/>
                              </w:rPr>
                              <w:t>1</w:t>
                            </w:r>
                            <w:r w:rsidRPr="006B1D14">
                              <w:rPr>
                                <w:sz w:val="18"/>
                                <w:szCs w:val="18"/>
                              </w:rPr>
                              <w:t xml:space="preserve"> with no false alarms. In </w:t>
                            </w:r>
                            <w:r>
                              <w:rPr>
                                <w:sz w:val="18"/>
                                <w:szCs w:val="18"/>
                              </w:rPr>
                              <w:t>E</w:t>
                            </w:r>
                            <w:r w:rsidRPr="006B1D14">
                              <w:rPr>
                                <w:sz w:val="18"/>
                                <w:szCs w:val="18"/>
                              </w:rPr>
                              <w:t>xample</w:t>
                            </w:r>
                            <w:r>
                              <w:rPr>
                                <w:sz w:val="18"/>
                                <w:szCs w:val="18"/>
                              </w:rPr>
                              <w:t> </w:t>
                            </w:r>
                            <w:r w:rsidRPr="006B1D14">
                              <w:rPr>
                                <w:sz w:val="18"/>
                                <w:szCs w:val="18"/>
                              </w:rPr>
                              <w:t xml:space="preserve">2, the system detects </w:t>
                            </w:r>
                            <w:r w:rsidRPr="004534C9">
                              <w:rPr>
                                <w:sz w:val="18"/>
                                <w:szCs w:val="18"/>
                              </w:rPr>
                              <w:t>2</w:t>
                            </w:r>
                            <w:r w:rsidRPr="006B1D14">
                              <w:rPr>
                                <w:sz w:val="18"/>
                                <w:szCs w:val="18"/>
                              </w:rPr>
                              <w:t xml:space="preserve"> out of </w:t>
                            </w:r>
                            <w:r w:rsidRPr="004534C9">
                              <w:rPr>
                                <w:iCs/>
                                <w:sz w:val="18"/>
                                <w:szCs w:val="18"/>
                              </w:rPr>
                              <w:t>3</w:t>
                            </w:r>
                            <w:r w:rsidRPr="006B1D14">
                              <w:rPr>
                                <w:i/>
                                <w:iCs/>
                                <w:sz w:val="18"/>
                                <w:szCs w:val="18"/>
                              </w:rPr>
                              <w:t xml:space="preserve"> </w:t>
                            </w:r>
                            <w:r w:rsidRPr="006B1D14">
                              <w:rPr>
                                <w:sz w:val="18"/>
                                <w:szCs w:val="18"/>
                              </w:rPr>
                              <w:t xml:space="preserve">seizure events, so the TP and FN scores are </w:t>
                            </w:r>
                            <w:r w:rsidRPr="004534C9">
                              <w:rPr>
                                <w:iCs/>
                                <w:sz w:val="18"/>
                                <w:szCs w:val="18"/>
                              </w:rPr>
                              <w:t>2</w:t>
                            </w:r>
                            <w:r w:rsidRPr="00277F22">
                              <w:rPr>
                                <w:iCs/>
                                <w:sz w:val="18"/>
                                <w:szCs w:val="18"/>
                              </w:rPr>
                              <w:t xml:space="preserve"> and </w:t>
                            </w:r>
                            <w:r w:rsidRPr="004534C9">
                              <w:rPr>
                                <w:iCs/>
                                <w:sz w:val="18"/>
                                <w:szCs w:val="18"/>
                              </w:rPr>
                              <w:t>1</w:t>
                            </w:r>
                            <w:r w:rsidRPr="00277F22">
                              <w:rPr>
                                <w:iCs/>
                                <w:sz w:val="18"/>
                                <w:szCs w:val="18"/>
                              </w:rPr>
                              <w:t xml:space="preserve"> respectively</w:t>
                            </w:r>
                            <w:r w:rsidRPr="006B1D14">
                              <w:rPr>
                                <w:sz w:val="18"/>
                                <w:szCs w:val="18"/>
                              </w:rPr>
                              <w:t xml:space="preserve">. </w:t>
                            </w:r>
                          </w:p>
                          <w:p w14:paraId="1E87E0F8" w14:textId="77777777" w:rsidR="00D03FC9" w:rsidRDefault="00D03FC9" w:rsidP="005137B7">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2B6066" id="Text Box 13" o:spid="_x0000_s1031" type="#_x0000_t202" style="position:absolute;left:0;text-align:left;margin-left:0;margin-top:0;width:344.9pt;height:3in;z-index:251669504;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" o:allowoverlap="f" stroked="f">
                <v:textbox inset="0,0,0,0">
                  <w:txbxContent>
                    <w:p w14:paraId="03E41099" w14:textId="27C920BA" w:rsidR="00D03FC9" w:rsidRDefault="00D03FC9" w:rsidP="004534C9">
                      <w:pPr>
                        <w:spacing w:after="120"/>
                        <w:ind w:firstLine="0"/>
                        <w:jc w:val="center"/>
                        <w:rPr>
                          <w:rFonts w:ascii="Courier New" w:hAnsi="Courier New" w:cs="Courier New"/>
                          <w:b/>
                        </w:rPr>
                      </w:pPr>
                      <w:r>
                        <w:rPr>
                          <w:noProof/>
                        </w:rPr>
                        <w:drawing>
                          <wp:inline distT="0" distB="0" distL="0" distR="0" wp14:anchorId="461DE4EC" wp14:editId="7498675D">
                            <wp:extent cx="4304714" cy="2254710"/>
                            <wp:effectExtent l="0" t="0" r="635"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13502" cy="2259313"/>
                                    </a:xfrm>
                                    <a:prstGeom prst="rect">
                                      <a:avLst/>
                                    </a:prstGeom>
                                    <a:noFill/>
                                    <a:ln>
                                      <a:noFill/>
                                    </a:ln>
                                  </pic:spPr>
                                </pic:pic>
                              </a:graphicData>
                            </a:graphic>
                          </wp:inline>
                        </w:drawing>
                      </w:r>
                    </w:p>
                    <w:p w14:paraId="5F5D6F68" w14:textId="66FC792D" w:rsidR="00D03FC9" w:rsidRPr="006B1D14" w:rsidRDefault="00D03FC9" w:rsidP="00277F22">
                      <w:pPr>
                        <w:spacing w:after="240" w:line="240" w:lineRule="auto"/>
                        <w:ind w:firstLine="0"/>
                        <w:rPr>
                          <w:sz w:val="18"/>
                          <w:szCs w:val="18"/>
                        </w:rPr>
                      </w:pPr>
                      <w:bookmarkStart w:id="45" w:name="_Ref498388415"/>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sidR="00485CEA">
                        <w:rPr>
                          <w:b/>
                          <w:bCs/>
                          <w:noProof/>
                          <w:sz w:val="18"/>
                          <w:szCs w:val="18"/>
                        </w:rPr>
                        <w:t>7</w:t>
                      </w:r>
                      <w:r w:rsidRPr="006B1D14">
                        <w:rPr>
                          <w:sz w:val="18"/>
                          <w:szCs w:val="18"/>
                        </w:rPr>
                        <w:fldChar w:fldCharType="end"/>
                      </w:r>
                      <w:bookmarkEnd w:id="45"/>
                      <w:r w:rsidRPr="006B1D14">
                        <w:rPr>
                          <w:b/>
                          <w:bCs/>
                          <w:noProof/>
                          <w:sz w:val="18"/>
                          <w:szCs w:val="18"/>
                        </w:rPr>
                        <w:t>.</w:t>
                      </w:r>
                      <w:r w:rsidRPr="006B1D14">
                        <w:rPr>
                          <w:sz w:val="18"/>
                          <w:szCs w:val="18"/>
                        </w:rPr>
                        <w:t xml:space="preserve"> OVLP scoring is very permissive about the degree of overlap between the reference and hypothesis. The TP score for </w:t>
                      </w:r>
                      <w:r>
                        <w:rPr>
                          <w:sz w:val="18"/>
                          <w:szCs w:val="18"/>
                        </w:rPr>
                        <w:t>E</w:t>
                      </w:r>
                      <w:r w:rsidRPr="006B1D14">
                        <w:rPr>
                          <w:sz w:val="18"/>
                          <w:szCs w:val="18"/>
                        </w:rPr>
                        <w:t>xample</w:t>
                      </w:r>
                      <w:r>
                        <w:rPr>
                          <w:sz w:val="18"/>
                          <w:szCs w:val="18"/>
                        </w:rPr>
                        <w:t> </w:t>
                      </w:r>
                      <w:r w:rsidRPr="006B1D14">
                        <w:rPr>
                          <w:sz w:val="18"/>
                          <w:szCs w:val="18"/>
                        </w:rPr>
                        <w:t xml:space="preserve">1 is </w:t>
                      </w:r>
                      <w:r w:rsidRPr="004534C9">
                        <w:rPr>
                          <w:sz w:val="18"/>
                          <w:szCs w:val="18"/>
                        </w:rPr>
                        <w:t>1</w:t>
                      </w:r>
                      <w:r w:rsidRPr="006B1D14">
                        <w:rPr>
                          <w:sz w:val="18"/>
                          <w:szCs w:val="18"/>
                        </w:rPr>
                        <w:t xml:space="preserve"> with no false alarms. In </w:t>
                      </w:r>
                      <w:r>
                        <w:rPr>
                          <w:sz w:val="18"/>
                          <w:szCs w:val="18"/>
                        </w:rPr>
                        <w:t>E</w:t>
                      </w:r>
                      <w:r w:rsidRPr="006B1D14">
                        <w:rPr>
                          <w:sz w:val="18"/>
                          <w:szCs w:val="18"/>
                        </w:rPr>
                        <w:t>xample</w:t>
                      </w:r>
                      <w:r>
                        <w:rPr>
                          <w:sz w:val="18"/>
                          <w:szCs w:val="18"/>
                        </w:rPr>
                        <w:t> </w:t>
                      </w:r>
                      <w:r w:rsidRPr="006B1D14">
                        <w:rPr>
                          <w:sz w:val="18"/>
                          <w:szCs w:val="18"/>
                        </w:rPr>
                        <w:t xml:space="preserve">2, the system detects </w:t>
                      </w:r>
                      <w:r w:rsidRPr="004534C9">
                        <w:rPr>
                          <w:sz w:val="18"/>
                          <w:szCs w:val="18"/>
                        </w:rPr>
                        <w:t>2</w:t>
                      </w:r>
                      <w:r w:rsidRPr="006B1D14">
                        <w:rPr>
                          <w:sz w:val="18"/>
                          <w:szCs w:val="18"/>
                        </w:rPr>
                        <w:t xml:space="preserve"> out of </w:t>
                      </w:r>
                      <w:r w:rsidRPr="004534C9">
                        <w:rPr>
                          <w:iCs/>
                          <w:sz w:val="18"/>
                          <w:szCs w:val="18"/>
                        </w:rPr>
                        <w:t>3</w:t>
                      </w:r>
                      <w:r w:rsidRPr="006B1D14">
                        <w:rPr>
                          <w:i/>
                          <w:iCs/>
                          <w:sz w:val="18"/>
                          <w:szCs w:val="18"/>
                        </w:rPr>
                        <w:t xml:space="preserve"> </w:t>
                      </w:r>
                      <w:r w:rsidRPr="006B1D14">
                        <w:rPr>
                          <w:sz w:val="18"/>
                          <w:szCs w:val="18"/>
                        </w:rPr>
                        <w:t xml:space="preserve">seizure events, so the TP and FN scores are </w:t>
                      </w:r>
                      <w:r w:rsidRPr="004534C9">
                        <w:rPr>
                          <w:iCs/>
                          <w:sz w:val="18"/>
                          <w:szCs w:val="18"/>
                        </w:rPr>
                        <w:t>2</w:t>
                      </w:r>
                      <w:r w:rsidRPr="00277F22">
                        <w:rPr>
                          <w:iCs/>
                          <w:sz w:val="18"/>
                          <w:szCs w:val="18"/>
                        </w:rPr>
                        <w:t xml:space="preserve"> and </w:t>
                      </w:r>
                      <w:r w:rsidRPr="004534C9">
                        <w:rPr>
                          <w:iCs/>
                          <w:sz w:val="18"/>
                          <w:szCs w:val="18"/>
                        </w:rPr>
                        <w:t>1</w:t>
                      </w:r>
                      <w:r w:rsidRPr="00277F22">
                        <w:rPr>
                          <w:iCs/>
                          <w:sz w:val="18"/>
                          <w:szCs w:val="18"/>
                        </w:rPr>
                        <w:t xml:space="preserve"> respectively</w:t>
                      </w:r>
                      <w:r w:rsidRPr="006B1D14">
                        <w:rPr>
                          <w:sz w:val="18"/>
                          <w:szCs w:val="18"/>
                        </w:rPr>
                        <w:t xml:space="preserve">. </w:t>
                      </w:r>
                    </w:p>
                    <w:p w14:paraId="1E87E0F8" w14:textId="77777777" w:rsidR="00D03FC9" w:rsidRDefault="00D03FC9" w:rsidP="005137B7">
                      <w:pPr>
                        <w:rPr>
                          <w:sz w:val="22"/>
                          <w:szCs w:val="22"/>
                        </w:rPr>
                      </w:pPr>
                    </w:p>
                  </w:txbxContent>
                </v:textbox>
                <w10:wrap type="square" anchorx="margin" anchory="margin"/>
              </v:shape>
            </w:pict>
          </mc:Fallback>
        </mc:AlternateContent>
      </w:r>
      <w:r w:rsidR="005611CC">
        <w:t xml:space="preserve">The OVLP scoring method is demonstrated in </w:t>
      </w:r>
      <w:fldSimple w:instr=" REF _Ref498388415 \*mergeformat">
        <w:r w:rsidR="00485CEA" w:rsidRPr="00485CEA">
          <w:t>Figure 7</w:t>
        </w:r>
      </w:fldSimple>
      <w:r w:rsidR="005611CC">
        <w:t xml:space="preserve">. It has one significant tunable parameter </w:t>
      </w:r>
      <w:r w:rsidR="005611CC">
        <w:softHyphen/>
        <w:t xml:space="preserve">– a guard band that controls the degree to which a misalignment is still considered as a correct match. In this study, we use a fairly strict </w:t>
      </w:r>
      <w:r w:rsidR="004B3E01">
        <w:t xml:space="preserve">setting for this parameter – 1 </w:t>
      </w:r>
      <w:proofErr w:type="spellStart"/>
      <w:r w:rsidR="004B3E01">
        <w:t>ms.</w:t>
      </w:r>
      <w:proofErr w:type="spellEnd"/>
      <w:r w:rsidR="004B3E01">
        <w:t xml:space="preserve"> This has the effect of </w:t>
      </w:r>
      <w:r w:rsidR="005611CC">
        <w:t>requir</w:t>
      </w:r>
      <w:r w:rsidR="004B3E01">
        <w:t xml:space="preserve">ing </w:t>
      </w:r>
      <w:r w:rsidR="005611CC">
        <w:t xml:space="preserve">some overlap between the two events in time </w:t>
      </w:r>
      <w:r w:rsidR="005611CC">
        <w:softHyphen/>
        <w:t>– essentially a guard band of zero. The guard band needs to be tuned based on the needs of the application. Sensitivity generally increases as the guard band is increased.</w:t>
      </w:r>
    </w:p>
    <w:p w14:paraId="23087305" w14:textId="066215A8" w:rsidR="00F66FD5" w:rsidRPr="00F66FD5" w:rsidRDefault="005611CC" w:rsidP="00F66FD5">
      <w:pPr>
        <w:pStyle w:val="heading2"/>
      </w:pPr>
      <w:r>
        <w:t>Time-Aligned Event Scoring (TAES)</w:t>
      </w:r>
    </w:p>
    <w:p w14:paraId="1E84B07C" w14:textId="6307AA35" w:rsidR="004B3E01" w:rsidRDefault="005611CC" w:rsidP="004534C9">
      <w:pPr>
        <w:pStyle w:val="BodyText"/>
        <w:ind w:firstLine="230"/>
      </w:pPr>
      <w:r>
        <w:t xml:space="preserve">Though EPOCH scoring directly measures the amount of overlap between the annotations, there is a possibility that this </w:t>
      </w:r>
      <w:r w:rsidR="004B3E01">
        <w:t xml:space="preserve">metric also </w:t>
      </w:r>
      <w:r>
        <w:t xml:space="preserve">too heavily weighs single long events. Seizure events can vary in duration from a few seconds to </w:t>
      </w:r>
      <w:r w:rsidR="004B3E01">
        <w:t xml:space="preserve">an </w:t>
      </w:r>
      <w:r>
        <w:t xml:space="preserve">hour. In some applications, correctly detecting the number of events is as important as their duration. Hence, the TAES metric was designed as a compromise between these competing constraints. The </w:t>
      </w:r>
      <w:r>
        <w:lastRenderedPageBreak/>
        <w:t xml:space="preserve">essential parameters for calculation of sensitivity and specificity such as TP, TN and FP for </w:t>
      </w:r>
      <w:r w:rsidR="00FF7D2E">
        <w:t xml:space="preserve">the </w:t>
      </w:r>
      <w:r>
        <w:t>TAES scoring metric are defined as follows:</w:t>
      </w:r>
    </w:p>
    <w:p w14:paraId="3CEF6510" w14:textId="026F101B" w:rsidR="005611CC" w:rsidRDefault="00D82FBD" w:rsidP="004B3E01">
      <w:pPr>
        <w:pStyle w:val="Equation"/>
        <w:tabs>
          <w:tab w:val="right" w:pos="6918"/>
        </w:tabs>
        <w:ind w:left="187"/>
        <w:rPr>
          <w:sz w:val="18"/>
          <w:szCs w:val="18"/>
        </w:rPr>
      </w:pPr>
      <m:oMath>
        <m:r>
          <w:rPr>
            <w:rFonts w:ascii="Cambria Math" w:hAnsi="Cambria Math"/>
            <w:sz w:val="18"/>
            <w:szCs w:val="18"/>
          </w:rPr>
          <m:t>TP=</m:t>
        </m:r>
        <m:f>
          <m:fPr>
            <m:ctrlPr>
              <w:rPr>
                <w:rFonts w:ascii="Cambria Math" w:hAnsi="Cambria Math"/>
                <w:i/>
                <w:iCs/>
                <w:sz w:val="18"/>
                <w:szCs w:val="18"/>
              </w:rPr>
            </m:ctrlPr>
          </m:fPr>
          <m:num>
            <m:sSub>
              <m:sSubPr>
                <m:ctrlPr>
                  <w:rPr>
                    <w:rFonts w:ascii="Cambria Math" w:hAnsi="Cambria Math"/>
                    <w:i/>
                    <w:iCs/>
                    <w:sz w:val="18"/>
                    <w:szCs w:val="18"/>
                  </w:rPr>
                </m:ctrlPr>
              </m:sSubPr>
              <m:e>
                <m:r>
                  <w:rPr>
                    <w:rFonts w:ascii="Cambria Math" w:hAnsi="Cambria Math"/>
                    <w:sz w:val="18"/>
                    <w:szCs w:val="18"/>
                  </w:rPr>
                  <m:t>H</m:t>
                </m:r>
              </m:e>
              <m:sub>
                <m:r>
                  <w:rPr>
                    <w:rFonts w:ascii="Cambria Math" w:hAnsi="Cambria Math"/>
                    <w:sz w:val="18"/>
                    <w:szCs w:val="18"/>
                  </w:rPr>
                  <m:t>stop</m:t>
                </m:r>
              </m:sub>
            </m:sSub>
            <m:r>
              <w:rPr>
                <w:rFonts w:ascii="Cambria Math" w:hAnsi="Cambria Math"/>
                <w:sz w:val="18"/>
                <w:szCs w:val="18"/>
              </w:rPr>
              <m:t>-</m:t>
            </m:r>
            <m:sSub>
              <m:sSubPr>
                <m:ctrlPr>
                  <w:rPr>
                    <w:rFonts w:ascii="Cambria Math" w:hAnsi="Cambria Math"/>
                    <w:i/>
                    <w:iCs/>
                    <w:sz w:val="18"/>
                    <w:szCs w:val="18"/>
                  </w:rPr>
                </m:ctrlPr>
              </m:sSubPr>
              <m:e>
                <m:r>
                  <w:rPr>
                    <w:rFonts w:ascii="Cambria Math" w:hAnsi="Cambria Math"/>
                    <w:sz w:val="18"/>
                    <w:szCs w:val="18"/>
                  </w:rPr>
                  <m:t>H</m:t>
                </m:r>
              </m:e>
              <m:sub>
                <m:r>
                  <w:rPr>
                    <w:rFonts w:ascii="Cambria Math" w:hAnsi="Cambria Math"/>
                    <w:sz w:val="18"/>
                    <w:szCs w:val="18"/>
                  </w:rPr>
                  <m:t>start</m:t>
                </m:r>
              </m:sub>
            </m:sSub>
          </m:num>
          <m:den>
            <m:sSub>
              <m:sSubPr>
                <m:ctrlPr>
                  <w:rPr>
                    <w:rFonts w:ascii="Cambria Math" w:hAnsi="Cambria Math"/>
                    <w:i/>
                    <w:iCs/>
                    <w:sz w:val="18"/>
                    <w:szCs w:val="18"/>
                  </w:rPr>
                </m:ctrlPr>
              </m:sSubPr>
              <m:e>
                <m:r>
                  <w:rPr>
                    <w:rFonts w:ascii="Cambria Math" w:hAnsi="Cambria Math"/>
                    <w:sz w:val="18"/>
                    <w:szCs w:val="18"/>
                  </w:rPr>
                  <m:t>Ref</m:t>
                </m:r>
              </m:e>
              <m:sub>
                <m:r>
                  <w:rPr>
                    <w:rFonts w:ascii="Cambria Math" w:hAnsi="Cambria Math"/>
                    <w:sz w:val="18"/>
                    <w:szCs w:val="18"/>
                  </w:rPr>
                  <m:t>dur</m:t>
                </m:r>
              </m:sub>
            </m:sSub>
          </m:den>
        </m:f>
        <m:r>
          <w:rPr>
            <w:rFonts w:ascii="Cambria Math" w:hAnsi="Cambria Math"/>
            <w:sz w:val="18"/>
            <w:szCs w:val="18"/>
          </w:rPr>
          <m:t xml:space="preserve">,  where </m:t>
        </m:r>
        <m:sSub>
          <m:sSubPr>
            <m:ctrlPr>
              <w:rPr>
                <w:rFonts w:ascii="Cambria Math" w:hAnsi="Cambria Math"/>
                <w:i/>
                <w:iCs/>
                <w:sz w:val="18"/>
                <w:szCs w:val="18"/>
              </w:rPr>
            </m:ctrlPr>
          </m:sSubPr>
          <m:e>
            <m:r>
              <w:rPr>
                <w:rFonts w:ascii="Cambria Math" w:hAnsi="Cambria Math"/>
                <w:sz w:val="18"/>
                <w:szCs w:val="18"/>
              </w:rPr>
              <m:t>R</m:t>
            </m:r>
          </m:e>
          <m:sub>
            <m:r>
              <w:rPr>
                <w:rFonts w:ascii="Cambria Math" w:hAnsi="Cambria Math"/>
                <w:sz w:val="18"/>
                <w:szCs w:val="18"/>
              </w:rPr>
              <m:t>start</m:t>
            </m:r>
          </m:sub>
        </m:sSub>
        <m:r>
          <w:rPr>
            <w:rFonts w:ascii="Cambria Math" w:hAnsi="Cambria Math"/>
            <w:sz w:val="18"/>
            <w:szCs w:val="18"/>
          </w:rPr>
          <m:t xml:space="preserve"> ≤H ≤ </m:t>
        </m:r>
        <m:sSub>
          <m:sSubPr>
            <m:ctrlPr>
              <w:rPr>
                <w:rFonts w:ascii="Cambria Math" w:hAnsi="Cambria Math"/>
                <w:i/>
                <w:iCs/>
                <w:sz w:val="18"/>
                <w:szCs w:val="18"/>
              </w:rPr>
            </m:ctrlPr>
          </m:sSubPr>
          <m:e>
            <m:r>
              <w:rPr>
                <w:rFonts w:ascii="Cambria Math" w:hAnsi="Cambria Math"/>
                <w:sz w:val="18"/>
                <w:szCs w:val="18"/>
              </w:rPr>
              <m:t>R</m:t>
            </m:r>
          </m:e>
          <m:sub>
            <m:r>
              <w:rPr>
                <w:rFonts w:ascii="Cambria Math" w:hAnsi="Cambria Math"/>
                <w:sz w:val="18"/>
                <w:szCs w:val="18"/>
              </w:rPr>
              <m:t xml:space="preserve">stop </m:t>
            </m:r>
          </m:sub>
        </m:sSub>
        <m:r>
          <w:rPr>
            <w:rFonts w:ascii="Cambria Math" w:hAnsi="Cambria Math"/>
            <w:sz w:val="18"/>
            <w:szCs w:val="18"/>
          </w:rPr>
          <m:t>,</m:t>
        </m:r>
      </m:oMath>
      <w:r w:rsidR="005611CC" w:rsidRPr="004534C9">
        <w:rPr>
          <w:rFonts w:ascii="Cambria Math" w:hAnsi="Cambria Math"/>
          <w:i/>
          <w:iCs/>
          <w:sz w:val="18"/>
          <w:szCs w:val="18"/>
        </w:rPr>
        <w:tab/>
      </w:r>
      <w:r w:rsidR="005611CC" w:rsidRPr="004534C9">
        <w:rPr>
          <w:sz w:val="18"/>
          <w:szCs w:val="18"/>
        </w:rPr>
        <w:t>(</w:t>
      </w:r>
      <w:r w:rsidR="0054765F" w:rsidRPr="004534C9">
        <w:rPr>
          <w:sz w:val="18"/>
          <w:szCs w:val="18"/>
        </w:rPr>
        <w:fldChar w:fldCharType="begin"/>
      </w:r>
      <w:r w:rsidR="0054765F" w:rsidRPr="004534C9">
        <w:rPr>
          <w:sz w:val="18"/>
          <w:szCs w:val="18"/>
        </w:rPr>
        <w:instrText xml:space="preserve"> SEQ Equation \* ARABIC </w:instrText>
      </w:r>
      <w:r w:rsidR="0054765F" w:rsidRPr="004534C9">
        <w:rPr>
          <w:sz w:val="18"/>
          <w:szCs w:val="18"/>
        </w:rPr>
        <w:fldChar w:fldCharType="separate"/>
      </w:r>
      <w:r w:rsidR="00485CEA">
        <w:rPr>
          <w:noProof/>
          <w:sz w:val="18"/>
          <w:szCs w:val="18"/>
        </w:rPr>
        <w:t>11</w:t>
      </w:r>
      <w:r w:rsidR="0054765F" w:rsidRPr="004534C9">
        <w:rPr>
          <w:sz w:val="18"/>
          <w:szCs w:val="18"/>
        </w:rPr>
        <w:fldChar w:fldCharType="end"/>
      </w:r>
      <w:r w:rsidR="005611CC" w:rsidRPr="004534C9">
        <w:rPr>
          <w:sz w:val="18"/>
          <w:szCs w:val="18"/>
        </w:rPr>
        <w:t xml:space="preserve">) </w:t>
      </w:r>
    </w:p>
    <w:p w14:paraId="4704FA51" w14:textId="5419EA55" w:rsidR="005611CC" w:rsidRPr="005611CC" w:rsidRDefault="00D82FBD" w:rsidP="00FF7D2E">
      <w:pPr>
        <w:pStyle w:val="Equation"/>
        <w:tabs>
          <w:tab w:val="right" w:pos="6918"/>
        </w:tabs>
        <w:ind w:left="187"/>
      </w:pPr>
      <m:oMath>
        <m:r>
          <w:rPr>
            <w:rFonts w:ascii="Cambria Math" w:hAnsi="Cambria Math"/>
            <w:sz w:val="18"/>
            <w:szCs w:val="18"/>
          </w:rPr>
          <m:t>TN=</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1-(TH</m:t>
                </m:r>
              </m:e>
              <m:sub>
                <m:r>
                  <w:rPr>
                    <w:rFonts w:ascii="Cambria Math" w:hAnsi="Cambria Math"/>
                    <w:sz w:val="18"/>
                    <w:szCs w:val="18"/>
                  </w:rPr>
                  <m:t>stop</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TH</m:t>
                </m:r>
              </m:e>
              <m:sub>
                <m:r>
                  <w:rPr>
                    <w:rFonts w:ascii="Cambria Math" w:hAnsi="Cambria Math"/>
                    <w:sz w:val="18"/>
                    <w:szCs w:val="18"/>
                  </w:rPr>
                  <m:t>start</m:t>
                </m:r>
              </m:sub>
            </m:sSub>
            <m:r>
              <w:rPr>
                <w:rFonts w:ascii="Cambria Math" w:hAnsi="Cambria Math"/>
                <w:sz w:val="18"/>
                <w:szCs w:val="18"/>
              </w:rPr>
              <m:t>)</m:t>
            </m:r>
          </m:num>
          <m:den>
            <m:sSub>
              <m:sSubPr>
                <m:ctrlPr>
                  <w:rPr>
                    <w:rFonts w:ascii="Cambria Math" w:hAnsi="Cambria Math"/>
                    <w:i/>
                    <w:sz w:val="18"/>
                    <w:szCs w:val="18"/>
                  </w:rPr>
                </m:ctrlPr>
              </m:sSubPr>
              <m:e>
                <m:r>
                  <w:rPr>
                    <w:rFonts w:ascii="Cambria Math" w:hAnsi="Cambria Math"/>
                    <w:sz w:val="18"/>
                    <w:szCs w:val="18"/>
                  </w:rPr>
                  <m:t>Ref</m:t>
                </m:r>
              </m:e>
              <m:sub>
                <m:r>
                  <w:rPr>
                    <w:rFonts w:ascii="Cambria Math" w:hAnsi="Cambria Math"/>
                    <w:sz w:val="18"/>
                    <w:szCs w:val="18"/>
                  </w:rPr>
                  <m:t>dur</m:t>
                </m:r>
              </m:sub>
            </m:sSub>
          </m:den>
        </m:f>
        <m:r>
          <w:rPr>
            <w:rFonts w:ascii="Cambria Math" w:hAnsi="Cambria Math"/>
            <w:sz w:val="18"/>
            <w:szCs w:val="18"/>
          </w:rPr>
          <m:t xml:space="preserve">,  wher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tart</m:t>
            </m:r>
          </m:sub>
        </m:sSub>
        <m:r>
          <w:rPr>
            <w:rFonts w:ascii="Cambria Math" w:hAnsi="Cambria Math"/>
            <w:sz w:val="18"/>
            <w:szCs w:val="18"/>
          </w:rPr>
          <m:t xml:space="preserve"> ≤H ≤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top</m:t>
            </m:r>
          </m:sub>
        </m:sSub>
        <m:r>
          <w:rPr>
            <w:rFonts w:ascii="Cambria Math" w:hAnsi="Cambria Math"/>
            <w:sz w:val="18"/>
            <w:szCs w:val="18"/>
          </w:rPr>
          <m:t xml:space="preserve"> ,</m:t>
        </m:r>
      </m:oMath>
      <w:r w:rsidRPr="004534C9">
        <w:rPr>
          <w:sz w:val="18"/>
          <w:szCs w:val="18"/>
        </w:rPr>
        <w:t xml:space="preserve"> </w:t>
      </w:r>
      <w:r w:rsidRPr="004534C9">
        <w:rPr>
          <w:sz w:val="18"/>
          <w:szCs w:val="18"/>
        </w:rPr>
        <w:tab/>
        <w:t>(</w:t>
      </w:r>
      <w:r w:rsidRPr="004534C9">
        <w:rPr>
          <w:sz w:val="18"/>
          <w:szCs w:val="18"/>
        </w:rPr>
        <w:fldChar w:fldCharType="begin"/>
      </w:r>
      <w:r w:rsidRPr="004534C9">
        <w:rPr>
          <w:sz w:val="18"/>
          <w:szCs w:val="18"/>
        </w:rPr>
        <w:instrText xml:space="preserve"> SEQ Equation \* ARABIC </w:instrText>
      </w:r>
      <w:r w:rsidRPr="004534C9">
        <w:rPr>
          <w:sz w:val="18"/>
          <w:szCs w:val="18"/>
        </w:rPr>
        <w:fldChar w:fldCharType="separate"/>
      </w:r>
      <w:r w:rsidR="00485CEA">
        <w:rPr>
          <w:noProof/>
          <w:sz w:val="18"/>
          <w:szCs w:val="18"/>
        </w:rPr>
        <w:t>12</w:t>
      </w:r>
      <w:r w:rsidRPr="004534C9">
        <w:rPr>
          <w:sz w:val="18"/>
          <w:szCs w:val="18"/>
        </w:rPr>
        <w:fldChar w:fldCharType="end"/>
      </w:r>
      <w:r w:rsidRPr="004534C9">
        <w:rPr>
          <w:sz w:val="18"/>
          <w:szCs w:val="18"/>
        </w:rPr>
        <w:t>)</w:t>
      </w:r>
    </w:p>
    <w:p w14:paraId="1358165B" w14:textId="77992197" w:rsidR="00D82FBD" w:rsidRDefault="00FF7D2E" w:rsidP="00E21091">
      <w:pPr>
        <w:pStyle w:val="Equation"/>
        <w:tabs>
          <w:tab w:val="right" w:pos="6918"/>
        </w:tabs>
        <w:ind w:left="187"/>
      </w:pPr>
      <m:oMath>
        <m:r>
          <w:rPr>
            <w:rFonts w:ascii="Cambria Math" w:hAnsi="Cambria Math"/>
            <w:sz w:val="18"/>
            <w:szCs w:val="18"/>
          </w:rPr>
          <m:t>FP=</m:t>
        </m:r>
        <m:d>
          <m:dPr>
            <m:begChr m:val="{"/>
            <m:endChr m:val=""/>
            <m:ctrlPr>
              <w:rPr>
                <w:rFonts w:ascii="Cambria Math" w:hAnsi="Cambria Math"/>
                <w:i/>
                <w:sz w:val="18"/>
                <w:szCs w:val="18"/>
              </w:rPr>
            </m:ctrlPr>
          </m:dPr>
          <m:e>
            <m:m>
              <m:mPr>
                <m:mcs>
                  <m:mc>
                    <m:mcPr>
                      <m:count m:val="2"/>
                      <m:mcJc m:val="center"/>
                    </m:mcPr>
                  </m:mc>
                </m:mcs>
                <m:ctrlPr>
                  <w:rPr>
                    <w:rFonts w:ascii="Cambria Math" w:hAnsi="Cambria Math"/>
                    <w:i/>
                    <w:sz w:val="18"/>
                    <w:szCs w:val="18"/>
                  </w:rPr>
                </m:ctrlPr>
              </m:mPr>
              <m:mr>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sto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top</m:t>
                          </m:r>
                        </m:sub>
                      </m:sSub>
                    </m:num>
                    <m:den>
                      <m:sSub>
                        <m:sSubPr>
                          <m:ctrlPr>
                            <w:rPr>
                              <w:rFonts w:ascii="Cambria Math" w:hAnsi="Cambria Math"/>
                              <w:i/>
                              <w:sz w:val="18"/>
                              <w:szCs w:val="18"/>
                            </w:rPr>
                          </m:ctrlPr>
                        </m:sSubPr>
                        <m:e>
                          <m:r>
                            <w:rPr>
                              <w:rFonts w:ascii="Cambria Math" w:hAnsi="Cambria Math"/>
                              <w:sz w:val="18"/>
                              <w:szCs w:val="18"/>
                            </w:rPr>
                            <m:t>Ref</m:t>
                          </m:r>
                        </m:e>
                        <m:sub>
                          <m:r>
                            <w:rPr>
                              <w:rFonts w:ascii="Cambria Math" w:hAnsi="Cambria Math"/>
                              <w:sz w:val="18"/>
                              <w:szCs w:val="18"/>
                            </w:rPr>
                            <m:t>dur</m:t>
                          </m:r>
                        </m:sub>
                      </m:sSub>
                    </m:den>
                  </m:f>
                  <m:r>
                    <w:rPr>
                      <w:rFonts w:ascii="Cambria Math" w:hAnsi="Cambria Math"/>
                      <w:sz w:val="18"/>
                      <w:szCs w:val="18"/>
                    </w:rPr>
                    <m:t>,</m:t>
                  </m:r>
                </m:e>
                <m:e>
                  <m:r>
                    <w:rPr>
                      <w:rFonts w:ascii="Cambria Math" w:hAnsi="Cambria Math"/>
                      <w:sz w:val="18"/>
                      <w:szCs w:val="18"/>
                    </w:rPr>
                    <m:t>if </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sto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top</m:t>
                      </m:r>
                    </m:sub>
                  </m:sSub>
                  <m:sSub>
                    <m:sSubPr>
                      <m:ctrlPr>
                        <w:rPr>
                          <w:rFonts w:ascii="Cambria Math" w:hAnsi="Cambria Math"/>
                          <w:i/>
                          <w:sz w:val="18"/>
                          <w:szCs w:val="18"/>
                        </w:rPr>
                      </m:ctrlPr>
                    </m:sSubPr>
                    <m:e>
                      <m:r>
                        <w:rPr>
                          <w:rFonts w:ascii="Cambria Math" w:hAnsi="Cambria Math"/>
                          <w:sz w:val="18"/>
                          <w:szCs w:val="18"/>
                        </w:rPr>
                        <m:t>, H</m:t>
                      </m:r>
                    </m:e>
                    <m:sub>
                      <m:r>
                        <w:rPr>
                          <w:rFonts w:ascii="Cambria Math" w:hAnsi="Cambria Math"/>
                          <w:sz w:val="18"/>
                          <w:szCs w:val="18"/>
                        </w:rPr>
                        <m:t>start</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tart</m:t>
                      </m:r>
                    </m:sub>
                  </m:sSub>
                  <m:r>
                    <w:rPr>
                      <w:rFonts w:ascii="Cambria Math" w:hAnsi="Cambria Math"/>
                      <w:sz w:val="18"/>
                      <w:szCs w:val="18"/>
                    </w:rPr>
                    <m:t> and </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sto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top</m:t>
                      </m:r>
                    </m:sub>
                  </m:sSub>
                  <m:r>
                    <w:rPr>
                      <w:rFonts w:ascii="Cambria Math" w:hAnsi="Cambria Math"/>
                      <w:sz w:val="18"/>
                      <w:szCs w:val="18"/>
                    </w:rPr>
                    <m:t>≤1,</m:t>
                  </m:r>
                </m:e>
              </m:mr>
              <m:mr>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tart</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start</m:t>
                          </m:r>
                        </m:sub>
                      </m:sSub>
                    </m:num>
                    <m:den>
                      <m:sSub>
                        <m:sSubPr>
                          <m:ctrlPr>
                            <w:rPr>
                              <w:rFonts w:ascii="Cambria Math" w:hAnsi="Cambria Math"/>
                              <w:i/>
                              <w:sz w:val="18"/>
                              <w:szCs w:val="18"/>
                            </w:rPr>
                          </m:ctrlPr>
                        </m:sSubPr>
                        <m:e>
                          <m:r>
                            <w:rPr>
                              <w:rFonts w:ascii="Cambria Math" w:hAnsi="Cambria Math"/>
                              <w:sz w:val="18"/>
                              <w:szCs w:val="18"/>
                            </w:rPr>
                            <m:t>Ref</m:t>
                          </m:r>
                        </m:e>
                        <m:sub>
                          <m:r>
                            <w:rPr>
                              <w:rFonts w:ascii="Cambria Math" w:hAnsi="Cambria Math"/>
                              <w:sz w:val="18"/>
                              <w:szCs w:val="18"/>
                            </w:rPr>
                            <m:t>dur</m:t>
                          </m:r>
                        </m:sub>
                      </m:sSub>
                    </m:den>
                  </m:f>
                  <m:r>
                    <w:rPr>
                      <w:rFonts w:ascii="Cambria Math" w:hAnsi="Cambria Math"/>
                      <w:sz w:val="18"/>
                      <w:szCs w:val="18"/>
                    </w:rPr>
                    <m:t>,</m:t>
                  </m:r>
                </m:e>
                <m:e>
                  <m:r>
                    <w:rPr>
                      <w:rFonts w:ascii="Cambria Math" w:hAnsi="Cambria Math"/>
                      <w:sz w:val="18"/>
                      <w:szCs w:val="18"/>
                    </w:rPr>
                    <m:t>if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tart</m:t>
                      </m:r>
                    </m:sub>
                  </m:sSub>
                  <m:r>
                    <w:rPr>
                      <w:rFonts w:ascii="Cambria Math" w:hAnsi="Cambria Math"/>
                      <w:sz w:val="18"/>
                      <w:szCs w:val="18"/>
                    </w:rPr>
                    <m:t>≥ </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start</m:t>
                      </m:r>
                    </m:sub>
                  </m:sSub>
                  <m:r>
                    <w:rPr>
                      <w:rFonts w:ascii="Cambria Math" w:hAnsi="Cambria Math"/>
                      <w:sz w:val="18"/>
                      <w:szCs w:val="18"/>
                    </w:rPr>
                    <m:t>,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to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stop</m:t>
                      </m:r>
                    </m:sub>
                  </m:sSub>
                  <m:r>
                    <w:rPr>
                      <w:rFonts w:ascii="Cambria Math" w:hAnsi="Cambria Math"/>
                      <w:sz w:val="18"/>
                      <w:szCs w:val="18"/>
                    </w:rPr>
                    <m:t> and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tart</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start</m:t>
                      </m:r>
                    </m:sub>
                  </m:sSub>
                  <m:r>
                    <w:rPr>
                      <w:rFonts w:ascii="Cambria Math" w:hAnsi="Cambria Math"/>
                      <w:sz w:val="18"/>
                      <w:szCs w:val="18"/>
                    </w:rPr>
                    <m:t>≤1,</m:t>
                  </m:r>
                </m:e>
              </m:mr>
              <m:mr>
                <m:e>
                  <m:r>
                    <w:rPr>
                      <w:rFonts w:ascii="Cambria Math" w:hAnsi="Cambria Math"/>
                      <w:sz w:val="18"/>
                      <w:szCs w:val="18"/>
                    </w:rPr>
                    <m:t>1,</m:t>
                  </m:r>
                </m:e>
                <m:e>
                  <m:r>
                    <w:rPr>
                      <w:rFonts w:ascii="Cambria Math" w:hAnsi="Cambria Math"/>
                      <w:sz w:val="18"/>
                      <w:szCs w:val="18"/>
                    </w:rPr>
                    <m:t>otherwise.</m:t>
                  </m:r>
                </m:e>
              </m:mr>
            </m:m>
          </m:e>
        </m:d>
      </m:oMath>
      <w:r>
        <w:rPr>
          <w:rFonts w:ascii="Cambria Math" w:hAnsi="Cambria Math"/>
          <w:i/>
          <w:sz w:val="18"/>
          <w:szCs w:val="18"/>
        </w:rPr>
        <w:tab/>
      </w:r>
      <w:r w:rsidRPr="00691D5D">
        <w:rPr>
          <w:sz w:val="18"/>
          <w:szCs w:val="18"/>
        </w:rPr>
        <w:t>(</w:t>
      </w:r>
      <w:r w:rsidRPr="00691D5D">
        <w:rPr>
          <w:sz w:val="18"/>
          <w:szCs w:val="18"/>
        </w:rPr>
        <w:fldChar w:fldCharType="begin"/>
      </w:r>
      <w:r w:rsidRPr="00691D5D">
        <w:rPr>
          <w:sz w:val="18"/>
          <w:szCs w:val="18"/>
        </w:rPr>
        <w:instrText xml:space="preserve"> SEQ Equation \* ARABIC </w:instrText>
      </w:r>
      <w:r w:rsidRPr="00691D5D">
        <w:rPr>
          <w:sz w:val="18"/>
          <w:szCs w:val="18"/>
        </w:rPr>
        <w:fldChar w:fldCharType="separate"/>
      </w:r>
      <w:r w:rsidR="00485CEA">
        <w:rPr>
          <w:noProof/>
          <w:sz w:val="18"/>
          <w:szCs w:val="18"/>
        </w:rPr>
        <w:t>13</w:t>
      </w:r>
      <w:r w:rsidRPr="00691D5D">
        <w:rPr>
          <w:sz w:val="18"/>
          <w:szCs w:val="18"/>
        </w:rPr>
        <w:fldChar w:fldCharType="end"/>
      </w:r>
      <w:r w:rsidRPr="00691D5D">
        <w:rPr>
          <w:sz w:val="18"/>
          <w:szCs w:val="18"/>
        </w:rPr>
        <w:t>)</w:t>
      </w:r>
    </w:p>
    <w:p w14:paraId="571016A8" w14:textId="080F01AF" w:rsidR="005137B7" w:rsidRPr="005611CC" w:rsidRDefault="005611CC" w:rsidP="004534C9">
      <w:pPr>
        <w:pStyle w:val="BodyText"/>
        <w:widowControl w:val="0"/>
        <w:ind w:firstLine="0"/>
      </w:pPr>
      <w:r>
        <w:t xml:space="preserve">where </w:t>
      </w:r>
      <m:oMath>
        <m:r>
          <w:rPr>
            <w:rFonts w:ascii="Cambria Math" w:hAnsi="Cambria Math"/>
          </w:rPr>
          <m:t>H</m:t>
        </m:r>
      </m:oMath>
      <w:r>
        <w:t xml:space="preserve"> and </w:t>
      </w:r>
      <m:oMath>
        <m:r>
          <w:rPr>
            <w:rFonts w:ascii="Cambria Math" w:hAnsi="Cambria Math"/>
          </w:rPr>
          <m:t>R</m:t>
        </m:r>
      </m:oMath>
      <w:r w:rsidRPr="005611CC">
        <w:t xml:space="preserve"> </w:t>
      </w:r>
      <w:r>
        <w:t xml:space="preserve">represent the reference and hypothesis events respectively, and </w:t>
      </w:r>
      <m:oMath>
        <m:sSub>
          <m:sSubPr>
            <m:ctrlPr>
              <w:rPr>
                <w:rFonts w:ascii="Cambria Math" w:hAnsi="Cambria Math"/>
              </w:rPr>
            </m:ctrlPr>
          </m:sSubPr>
          <m:e>
            <m:r>
              <w:rPr>
                <w:rFonts w:ascii="Cambria Math" w:hAnsi="Cambria Math"/>
              </w:rPr>
              <m:t>Ref</m:t>
            </m:r>
          </m:e>
          <m:sub>
            <m:r>
              <w:rPr>
                <w:rFonts w:ascii="Cambria Math" w:hAnsi="Cambria Math"/>
              </w:rPr>
              <m:t>dur</m:t>
            </m:r>
          </m:sub>
        </m:sSub>
      </m:oMath>
      <w:r w:rsidRPr="005611CC">
        <w:t xml:space="preserve"> </w:t>
      </w:r>
      <w:r>
        <w:t>represents the duration of the reference events.</w:t>
      </w:r>
    </w:p>
    <w:p w14:paraId="6C61D104" w14:textId="4D2AB39C" w:rsidR="005611CC" w:rsidRPr="005611CC" w:rsidRDefault="007D6893" w:rsidP="005611CC">
      <w:pPr>
        <w:pStyle w:val="BodyText"/>
      </w:pPr>
      <w:r>
        <w:rPr>
          <w:noProof/>
          <w:sz w:val="24"/>
          <w:szCs w:val="24"/>
        </w:rPr>
        <mc:AlternateContent>
          <mc:Choice Requires="wps">
            <w:drawing>
              <wp:anchor distT="137160" distB="137160" distL="137160" distR="137160" simplePos="0" relativeHeight="251671552" behindDoc="0" locked="0" layoutInCell="1" allowOverlap="0" wp14:anchorId="0F8012BD" wp14:editId="34D4A647">
                <wp:simplePos x="0" y="0"/>
                <wp:positionH relativeFrom="margin">
                  <wp:align>center</wp:align>
                </wp:positionH>
                <wp:positionV relativeFrom="margin">
                  <wp:align>bottom</wp:align>
                </wp:positionV>
                <wp:extent cx="4389120" cy="2752344"/>
                <wp:effectExtent l="0" t="0" r="5080" b="3810"/>
                <wp:wrapSquare wrapText="bothSides"/>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9120" cy="275234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75C18E3" w14:textId="123CEAA8" w:rsidR="00D03FC9" w:rsidRDefault="00D03FC9" w:rsidP="004534C9">
                            <w:pPr>
                              <w:spacing w:after="120" w:line="240" w:lineRule="auto"/>
                              <w:ind w:firstLine="0"/>
                              <w:jc w:val="center"/>
                              <w:rPr>
                                <w:rFonts w:ascii="Courier New" w:hAnsi="Courier New" w:cs="Courier New"/>
                                <w:b/>
                              </w:rPr>
                            </w:pPr>
                            <w:r>
                              <w:rPr>
                                <w:noProof/>
                              </w:rPr>
                              <w:drawing>
                                <wp:inline distT="0" distB="0" distL="0" distR="0" wp14:anchorId="3F5B947B" wp14:editId="1B16A8AD">
                                  <wp:extent cx="4257675" cy="2269490"/>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57675" cy="2269490"/>
                                          </a:xfrm>
                                          <a:prstGeom prst="rect">
                                            <a:avLst/>
                                          </a:prstGeom>
                                          <a:noFill/>
                                          <a:ln>
                                            <a:noFill/>
                                          </a:ln>
                                        </pic:spPr>
                                      </pic:pic>
                                    </a:graphicData>
                                  </a:graphic>
                                </wp:inline>
                              </w:drawing>
                            </w:r>
                          </w:p>
                          <w:p w14:paraId="63338D03" w14:textId="044F3AA1" w:rsidR="00D03FC9" w:rsidRPr="006B1D14" w:rsidRDefault="00D03FC9" w:rsidP="00277F22">
                            <w:pPr>
                              <w:spacing w:after="240" w:line="240" w:lineRule="auto"/>
                              <w:ind w:firstLine="0"/>
                              <w:rPr>
                                <w:sz w:val="18"/>
                                <w:szCs w:val="18"/>
                              </w:rPr>
                            </w:pPr>
                            <w:bookmarkStart w:id="30" w:name="_Ref500361644"/>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sidR="00485CEA">
                              <w:rPr>
                                <w:b/>
                                <w:bCs/>
                                <w:noProof/>
                                <w:sz w:val="18"/>
                                <w:szCs w:val="18"/>
                              </w:rPr>
                              <w:t>8</w:t>
                            </w:r>
                            <w:r w:rsidRPr="006B1D14">
                              <w:rPr>
                                <w:sz w:val="18"/>
                                <w:szCs w:val="18"/>
                              </w:rPr>
                              <w:fldChar w:fldCharType="end"/>
                            </w:r>
                            <w:bookmarkEnd w:id="30"/>
                            <w:r w:rsidRPr="006B1D14">
                              <w:rPr>
                                <w:b/>
                                <w:bCs/>
                                <w:noProof/>
                                <w:sz w:val="18"/>
                                <w:szCs w:val="18"/>
                              </w:rPr>
                              <w:t>.</w:t>
                            </w:r>
                            <w:r w:rsidRPr="006B1D14">
                              <w:rPr>
                                <w:sz w:val="18"/>
                                <w:szCs w:val="18"/>
                              </w:rPr>
                              <w:t xml:space="preserve"> TAES scoring accounts for the amount of overlap between the reference and hypothesis. TAES scores </w:t>
                            </w:r>
                            <w:r>
                              <w:rPr>
                                <w:sz w:val="18"/>
                                <w:szCs w:val="18"/>
                              </w:rPr>
                              <w:t>E</w:t>
                            </w:r>
                            <w:r w:rsidRPr="006B1D14">
                              <w:rPr>
                                <w:sz w:val="18"/>
                                <w:szCs w:val="18"/>
                              </w:rPr>
                              <w:t>xample</w:t>
                            </w:r>
                            <w:r>
                              <w:rPr>
                                <w:sz w:val="18"/>
                                <w:szCs w:val="18"/>
                              </w:rPr>
                              <w:t> </w:t>
                            </w:r>
                            <w:r w:rsidRPr="006B1D14">
                              <w:rPr>
                                <w:sz w:val="18"/>
                                <w:szCs w:val="18"/>
                              </w:rPr>
                              <w:t>1 as 0.71</w:t>
                            </w:r>
                            <w:r>
                              <w:rPr>
                                <w:sz w:val="18"/>
                                <w:szCs w:val="18"/>
                              </w:rPr>
                              <w:t> </w:t>
                            </w:r>
                            <w:r w:rsidRPr="006B1D14">
                              <w:rPr>
                                <w:sz w:val="18"/>
                                <w:szCs w:val="18"/>
                              </w:rPr>
                              <w:t>TP, 0.29</w:t>
                            </w:r>
                            <w:r>
                              <w:rPr>
                                <w:sz w:val="18"/>
                                <w:szCs w:val="18"/>
                              </w:rPr>
                              <w:t> </w:t>
                            </w:r>
                            <w:r w:rsidRPr="006B1D14">
                              <w:rPr>
                                <w:sz w:val="18"/>
                                <w:szCs w:val="18"/>
                              </w:rPr>
                              <w:t>FN and 0.14</w:t>
                            </w:r>
                            <w:r>
                              <w:rPr>
                                <w:sz w:val="18"/>
                                <w:szCs w:val="18"/>
                              </w:rPr>
                              <w:t> </w:t>
                            </w:r>
                            <w:r w:rsidRPr="006B1D14">
                              <w:rPr>
                                <w:sz w:val="18"/>
                                <w:szCs w:val="18"/>
                              </w:rPr>
                              <w:t>FP. Example</w:t>
                            </w:r>
                            <w:r>
                              <w:rPr>
                                <w:sz w:val="18"/>
                                <w:szCs w:val="18"/>
                              </w:rPr>
                              <w:t> </w:t>
                            </w:r>
                            <w:r w:rsidRPr="006B1D14">
                              <w:rPr>
                                <w:sz w:val="18"/>
                                <w:szCs w:val="18"/>
                              </w:rPr>
                              <w:t>2 is scored as 1</w:t>
                            </w:r>
                            <w:r>
                              <w:rPr>
                                <w:sz w:val="18"/>
                                <w:szCs w:val="18"/>
                              </w:rPr>
                              <w:t> </w:t>
                            </w:r>
                            <w:r w:rsidRPr="006B1D14">
                              <w:rPr>
                                <w:color w:val="000000" w:themeColor="text1"/>
                                <w:sz w:val="18"/>
                                <w:szCs w:val="18"/>
                              </w:rPr>
                              <w:t>TP, 1</w:t>
                            </w:r>
                            <w:r>
                              <w:rPr>
                                <w:color w:val="000000" w:themeColor="text1"/>
                                <w:sz w:val="18"/>
                                <w:szCs w:val="18"/>
                              </w:rPr>
                              <w:t> </w:t>
                            </w:r>
                            <w:r w:rsidRPr="006B1D14">
                              <w:rPr>
                                <w:color w:val="000000" w:themeColor="text1"/>
                                <w:sz w:val="18"/>
                                <w:szCs w:val="18"/>
                              </w:rPr>
                              <w:t xml:space="preserve">FN </w:t>
                            </w:r>
                            <w:r w:rsidRPr="006B1D14">
                              <w:rPr>
                                <w:sz w:val="18"/>
                                <w:szCs w:val="18"/>
                              </w:rPr>
                              <w:t>and 1</w:t>
                            </w:r>
                            <w:r>
                              <w:rPr>
                                <w:sz w:val="18"/>
                                <w:szCs w:val="18"/>
                              </w:rPr>
                              <w:t> </w:t>
                            </w:r>
                            <w:r w:rsidRPr="006B1D14">
                              <w:rPr>
                                <w:sz w:val="18"/>
                                <w:szCs w:val="18"/>
                              </w:rPr>
                              <w:t>FP.</w:t>
                            </w:r>
                          </w:p>
                          <w:p w14:paraId="4BB5900B" w14:textId="77777777" w:rsidR="00D03FC9" w:rsidRDefault="00D03FC9" w:rsidP="004177D9">
                            <w:pPr>
                              <w:spacing w:before="120" w:after="120"/>
                            </w:pPr>
                          </w:p>
                          <w:p w14:paraId="0F63DBAD" w14:textId="77777777" w:rsidR="00D03FC9" w:rsidRDefault="00D03FC9" w:rsidP="004177D9">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F8012BD" id="Text Box 15" o:spid="_x0000_s1032" type="#_x0000_t202" style="position:absolute;left:0;text-align:left;margin-left:0;margin-top:0;width:345.6pt;height:216.7pt;z-index:251671552;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" o:allowoverlap="f" stroked="f">
                <v:textbox inset="0,0,0,0">
                  <w:txbxContent>
                    <w:p w14:paraId="375C18E3" w14:textId="123CEAA8" w:rsidR="00D03FC9" w:rsidRDefault="00D03FC9" w:rsidP="004534C9">
                      <w:pPr>
                        <w:spacing w:after="120" w:line="240" w:lineRule="auto"/>
                        <w:ind w:firstLine="0"/>
                        <w:jc w:val="center"/>
                        <w:rPr>
                          <w:rFonts w:ascii="Courier New" w:hAnsi="Courier New" w:cs="Courier New"/>
                          <w:b/>
                        </w:rPr>
                      </w:pPr>
                      <w:r>
                        <w:rPr>
                          <w:noProof/>
                        </w:rPr>
                        <w:drawing>
                          <wp:inline distT="0" distB="0" distL="0" distR="0" wp14:anchorId="3F5B947B" wp14:editId="1B16A8AD">
                            <wp:extent cx="4257675" cy="2269490"/>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57675" cy="2269490"/>
                                    </a:xfrm>
                                    <a:prstGeom prst="rect">
                                      <a:avLst/>
                                    </a:prstGeom>
                                    <a:noFill/>
                                    <a:ln>
                                      <a:noFill/>
                                    </a:ln>
                                  </pic:spPr>
                                </pic:pic>
                              </a:graphicData>
                            </a:graphic>
                          </wp:inline>
                        </w:drawing>
                      </w:r>
                    </w:p>
                    <w:p w14:paraId="63338D03" w14:textId="044F3AA1" w:rsidR="00D03FC9" w:rsidRPr="006B1D14" w:rsidRDefault="00D03FC9" w:rsidP="00277F22">
                      <w:pPr>
                        <w:spacing w:after="240" w:line="240" w:lineRule="auto"/>
                        <w:ind w:firstLine="0"/>
                        <w:rPr>
                          <w:sz w:val="18"/>
                          <w:szCs w:val="18"/>
                        </w:rPr>
                      </w:pPr>
                      <w:bookmarkStart w:id="47" w:name="_Ref500361644"/>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sidR="00485CEA">
                        <w:rPr>
                          <w:b/>
                          <w:bCs/>
                          <w:noProof/>
                          <w:sz w:val="18"/>
                          <w:szCs w:val="18"/>
                        </w:rPr>
                        <w:t>8</w:t>
                      </w:r>
                      <w:r w:rsidRPr="006B1D14">
                        <w:rPr>
                          <w:sz w:val="18"/>
                          <w:szCs w:val="18"/>
                        </w:rPr>
                        <w:fldChar w:fldCharType="end"/>
                      </w:r>
                      <w:bookmarkEnd w:id="47"/>
                      <w:r w:rsidRPr="006B1D14">
                        <w:rPr>
                          <w:b/>
                          <w:bCs/>
                          <w:noProof/>
                          <w:sz w:val="18"/>
                          <w:szCs w:val="18"/>
                        </w:rPr>
                        <w:t>.</w:t>
                      </w:r>
                      <w:r w:rsidRPr="006B1D14">
                        <w:rPr>
                          <w:sz w:val="18"/>
                          <w:szCs w:val="18"/>
                        </w:rPr>
                        <w:t xml:space="preserve"> TAES scoring accounts for the amount of overlap between the reference and hypothesis. TAES scores </w:t>
                      </w:r>
                      <w:r>
                        <w:rPr>
                          <w:sz w:val="18"/>
                          <w:szCs w:val="18"/>
                        </w:rPr>
                        <w:t>E</w:t>
                      </w:r>
                      <w:r w:rsidRPr="006B1D14">
                        <w:rPr>
                          <w:sz w:val="18"/>
                          <w:szCs w:val="18"/>
                        </w:rPr>
                        <w:t>xample</w:t>
                      </w:r>
                      <w:r>
                        <w:rPr>
                          <w:sz w:val="18"/>
                          <w:szCs w:val="18"/>
                        </w:rPr>
                        <w:t> </w:t>
                      </w:r>
                      <w:r w:rsidRPr="006B1D14">
                        <w:rPr>
                          <w:sz w:val="18"/>
                          <w:szCs w:val="18"/>
                        </w:rPr>
                        <w:t>1 as 0.71</w:t>
                      </w:r>
                      <w:r>
                        <w:rPr>
                          <w:sz w:val="18"/>
                          <w:szCs w:val="18"/>
                        </w:rPr>
                        <w:t> </w:t>
                      </w:r>
                      <w:r w:rsidRPr="006B1D14">
                        <w:rPr>
                          <w:sz w:val="18"/>
                          <w:szCs w:val="18"/>
                        </w:rPr>
                        <w:t>TP, 0.29</w:t>
                      </w:r>
                      <w:r>
                        <w:rPr>
                          <w:sz w:val="18"/>
                          <w:szCs w:val="18"/>
                        </w:rPr>
                        <w:t> </w:t>
                      </w:r>
                      <w:r w:rsidRPr="006B1D14">
                        <w:rPr>
                          <w:sz w:val="18"/>
                          <w:szCs w:val="18"/>
                        </w:rPr>
                        <w:t>FN and 0.14</w:t>
                      </w:r>
                      <w:r>
                        <w:rPr>
                          <w:sz w:val="18"/>
                          <w:szCs w:val="18"/>
                        </w:rPr>
                        <w:t> </w:t>
                      </w:r>
                      <w:r w:rsidRPr="006B1D14">
                        <w:rPr>
                          <w:sz w:val="18"/>
                          <w:szCs w:val="18"/>
                        </w:rPr>
                        <w:t>FP. Example</w:t>
                      </w:r>
                      <w:r>
                        <w:rPr>
                          <w:sz w:val="18"/>
                          <w:szCs w:val="18"/>
                        </w:rPr>
                        <w:t> </w:t>
                      </w:r>
                      <w:r w:rsidRPr="006B1D14">
                        <w:rPr>
                          <w:sz w:val="18"/>
                          <w:szCs w:val="18"/>
                        </w:rPr>
                        <w:t>2 is scored as 1</w:t>
                      </w:r>
                      <w:r>
                        <w:rPr>
                          <w:sz w:val="18"/>
                          <w:szCs w:val="18"/>
                        </w:rPr>
                        <w:t> </w:t>
                      </w:r>
                      <w:r w:rsidRPr="006B1D14">
                        <w:rPr>
                          <w:color w:val="000000" w:themeColor="text1"/>
                          <w:sz w:val="18"/>
                          <w:szCs w:val="18"/>
                        </w:rPr>
                        <w:t>TP, 1</w:t>
                      </w:r>
                      <w:r>
                        <w:rPr>
                          <w:color w:val="000000" w:themeColor="text1"/>
                          <w:sz w:val="18"/>
                          <w:szCs w:val="18"/>
                        </w:rPr>
                        <w:t> </w:t>
                      </w:r>
                      <w:r w:rsidRPr="006B1D14">
                        <w:rPr>
                          <w:color w:val="000000" w:themeColor="text1"/>
                          <w:sz w:val="18"/>
                          <w:szCs w:val="18"/>
                        </w:rPr>
                        <w:t xml:space="preserve">FN </w:t>
                      </w:r>
                      <w:r w:rsidRPr="006B1D14">
                        <w:rPr>
                          <w:sz w:val="18"/>
                          <w:szCs w:val="18"/>
                        </w:rPr>
                        <w:t>and 1</w:t>
                      </w:r>
                      <w:r>
                        <w:rPr>
                          <w:sz w:val="18"/>
                          <w:szCs w:val="18"/>
                        </w:rPr>
                        <w:t> </w:t>
                      </w:r>
                      <w:r w:rsidRPr="006B1D14">
                        <w:rPr>
                          <w:sz w:val="18"/>
                          <w:szCs w:val="18"/>
                        </w:rPr>
                        <w:t>FP.</w:t>
                      </w:r>
                    </w:p>
                    <w:p w14:paraId="4BB5900B" w14:textId="77777777" w:rsidR="00D03FC9" w:rsidRDefault="00D03FC9" w:rsidP="004177D9">
                      <w:pPr>
                        <w:spacing w:before="120" w:after="120"/>
                      </w:pPr>
                    </w:p>
                    <w:p w14:paraId="0F63DBAD" w14:textId="77777777" w:rsidR="00D03FC9" w:rsidRDefault="00D03FC9" w:rsidP="004177D9">
                      <w:pPr>
                        <w:rPr>
                          <w:sz w:val="22"/>
                          <w:szCs w:val="22"/>
                        </w:rPr>
                      </w:pPr>
                    </w:p>
                  </w:txbxContent>
                </v:textbox>
                <w10:wrap type="square" anchorx="margin" anchory="margin"/>
              </v:shape>
            </w:pict>
          </mc:Fallback>
        </mc:AlternateContent>
      </w:r>
      <w:r w:rsidR="005611CC">
        <w:t xml:space="preserve">TAES gives equal weight to each event, but it calculates a partial score for each event based on the amount of overlap. </w:t>
      </w:r>
      <w:r w:rsidR="005611CC" w:rsidRPr="005611CC">
        <w:t xml:space="preserve">The TP score is the total duration of a detected term divided by the total duration of the reference term. The FN score is the fraction of the time the reference term was missed divided by the total duration of the reference term. The FP score is the total duration of the inserted term divided by total amount of time this inserted term was incorrect according to the reference annotation. FPs are limited to a maximum of 1 per event. Therefore, like TP and FN, a single FP event contributes only a fractional amount to the overall FP score if it correctly detects a portion of the same event in the reference annotation (partial overlap). Moreover, if multiple reference events are detected by a single long hypothesis event, all but the first detection are considered as FNs. These properties of the metric help manage the tradeoff between sensitivity and FAs by balancing the contributions from short and long duration events. An example of TAES scoring is depicted in </w:t>
      </w:r>
      <w:fldSimple w:instr=" REF _Ref500361644 \* mergeformat">
        <w:r w:rsidR="00485CEA" w:rsidRPr="00485CEA">
          <w:t>Figure 8</w:t>
        </w:r>
      </w:fldSimple>
      <w:r w:rsidR="005611CC" w:rsidRPr="005611CC">
        <w:t>.</w:t>
      </w:r>
    </w:p>
    <w:p w14:paraId="4B724016" w14:textId="48D9BB88" w:rsidR="005611CC" w:rsidRPr="00F66FD5" w:rsidRDefault="005611CC" w:rsidP="005611CC">
      <w:pPr>
        <w:pStyle w:val="heading2"/>
      </w:pPr>
      <w:r>
        <w:lastRenderedPageBreak/>
        <w:t>Inter-Rater Agreement (IRA)</w:t>
      </w:r>
    </w:p>
    <w:p w14:paraId="6962C53C" w14:textId="7F73C8B3" w:rsidR="005611CC" w:rsidRPr="005611CC" w:rsidRDefault="005611CC" w:rsidP="005611CC">
      <w:pPr>
        <w:pStyle w:val="BodyText"/>
      </w:pPr>
      <w:r>
        <w:t xml:space="preserve">Inter-rater agreement (IRA) is a popular measure when comparing the relative similarity of two annotations. We refer to this metric as a derived metric since it is computed from error counts collected using one of the other five metrics. IRA is most often measured using Cohen’s Kappa </w:t>
      </w:r>
      <w:r w:rsidRPr="005611CC">
        <w:t>coefficient</w:t>
      </w:r>
      <w:r w:rsidR="00BF6238">
        <w:t> </w:t>
      </w:r>
      <w:fldSimple w:instr=" REF _Ref37206325 \n ">
        <w:r w:rsidR="00485CEA">
          <w:t>[36]</w:t>
        </w:r>
      </w:fldSimple>
      <w:r w:rsidRPr="005611CC">
        <w:t>, which compares the observed accuracy with the expected accuracy. It is computed using:</w:t>
      </w:r>
    </w:p>
    <w:p w14:paraId="0D358A6F" w14:textId="5897240F" w:rsidR="005611CC" w:rsidRPr="004534C9" w:rsidRDefault="005611CC" w:rsidP="004534C9">
      <w:pPr>
        <w:pStyle w:val="Equation"/>
        <w:tabs>
          <w:tab w:val="right" w:pos="6918"/>
        </w:tabs>
        <w:ind w:left="187"/>
        <w:rPr>
          <w:rFonts w:ascii="Cambria Math" w:hAnsi="Cambria Math"/>
          <w:i/>
          <w:sz w:val="18"/>
          <w:szCs w:val="18"/>
        </w:rPr>
      </w:pPr>
      <m:oMath>
        <m:r>
          <w:rPr>
            <w:rFonts w:ascii="Cambria Math" w:hAnsi="Cambria Math"/>
            <w:sz w:val="18"/>
            <w:szCs w:val="18"/>
          </w:rPr>
          <m:t xml:space="preserve">κ=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0</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e</m:t>
                </m:r>
              </m:sub>
            </m:sSub>
          </m:num>
          <m:den>
            <m: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e</m:t>
                </m:r>
              </m:sub>
            </m:sSub>
          </m:den>
        </m:f>
        <m:r>
          <w:rPr>
            <w:rFonts w:ascii="Cambria Math" w:hAnsi="Cambria Math"/>
            <w:sz w:val="18"/>
            <w:szCs w:val="18"/>
          </w:rPr>
          <m:t>,</m:t>
        </m:r>
      </m:oMath>
      <w:r w:rsidRPr="004534C9">
        <w:rPr>
          <w:rFonts w:ascii="Cambria Math" w:hAnsi="Cambria Math"/>
          <w:i/>
          <w:sz w:val="18"/>
          <w:szCs w:val="18"/>
        </w:rPr>
        <w:t> </w:t>
      </w:r>
      <w:r w:rsidRPr="004534C9">
        <w:rPr>
          <w:rFonts w:ascii="Cambria Math" w:hAnsi="Cambria Math"/>
          <w:i/>
          <w:sz w:val="18"/>
          <w:szCs w:val="18"/>
        </w:rPr>
        <w:tab/>
      </w:r>
      <w:r w:rsidR="00BF6238" w:rsidRPr="00691D5D">
        <w:rPr>
          <w:sz w:val="18"/>
          <w:szCs w:val="18"/>
        </w:rPr>
        <w:t>(</w:t>
      </w:r>
      <w:bookmarkStart w:id="31" w:name="equation_kappa"/>
      <w:r w:rsidR="00BF6238" w:rsidRPr="00691D5D">
        <w:rPr>
          <w:sz w:val="18"/>
          <w:szCs w:val="18"/>
        </w:rPr>
        <w:fldChar w:fldCharType="begin"/>
      </w:r>
      <w:r w:rsidR="00BF6238" w:rsidRPr="00691D5D">
        <w:rPr>
          <w:sz w:val="18"/>
          <w:szCs w:val="18"/>
        </w:rPr>
        <w:instrText xml:space="preserve"> SEQ Equation \* ARABIC </w:instrText>
      </w:r>
      <w:r w:rsidR="00BF6238" w:rsidRPr="00691D5D">
        <w:rPr>
          <w:sz w:val="18"/>
          <w:szCs w:val="18"/>
        </w:rPr>
        <w:fldChar w:fldCharType="separate"/>
      </w:r>
      <w:r w:rsidR="00485CEA">
        <w:rPr>
          <w:noProof/>
          <w:sz w:val="18"/>
          <w:szCs w:val="18"/>
        </w:rPr>
        <w:t>14</w:t>
      </w:r>
      <w:r w:rsidR="00BF6238" w:rsidRPr="00691D5D">
        <w:rPr>
          <w:sz w:val="18"/>
          <w:szCs w:val="18"/>
        </w:rPr>
        <w:fldChar w:fldCharType="end"/>
      </w:r>
      <w:bookmarkEnd w:id="31"/>
      <w:r w:rsidR="00BF6238">
        <w:rPr>
          <w:sz w:val="18"/>
          <w:szCs w:val="18"/>
        </w:rPr>
        <w:t>)</w:t>
      </w:r>
    </w:p>
    <w:p w14:paraId="5A0C6C8F" w14:textId="41E07C10" w:rsidR="005611CC" w:rsidRPr="005611CC" w:rsidRDefault="005611CC" w:rsidP="004534C9">
      <w:pPr>
        <w:pStyle w:val="BodyText"/>
        <w:widowControl w:val="0"/>
        <w:ind w:firstLine="0"/>
      </w:pPr>
      <w:r>
        <w:t>where </w:t>
      </w:r>
      <m:oMath>
        <m:sSub>
          <m:sSubPr>
            <m:ctrlPr>
              <w:rPr>
                <w:rFonts w:ascii="Cambria Math" w:hAnsi="Cambria Math"/>
              </w:rPr>
            </m:ctrlPr>
          </m:sSubPr>
          <m:e>
            <m:r>
              <w:rPr>
                <w:rFonts w:ascii="Cambria Math" w:hAnsi="Cambria Math"/>
              </w:rPr>
              <m:t>p</m:t>
            </m:r>
          </m:e>
          <m:sub>
            <m:r>
              <w:rPr>
                <w:rFonts w:ascii="Cambria Math" w:hAnsi="Cambria Math"/>
              </w:rPr>
              <m:t>o</m:t>
            </m:r>
          </m:sub>
        </m:sSub>
        <m:r>
          <m:rPr>
            <m:sty m:val="p"/>
          </m:rPr>
          <w:rPr>
            <w:rFonts w:ascii="Cambria Math" w:hAnsi="Cambria Math"/>
          </w:rPr>
          <m:t xml:space="preserve"> </m:t>
        </m:r>
      </m:oMath>
      <w:r>
        <w:t>is the relative observed agreement among raters and </w:t>
      </w:r>
      <m:oMath>
        <m:sSub>
          <m:sSubPr>
            <m:ctrlPr>
              <w:rPr>
                <w:rFonts w:ascii="Cambria Math" w:hAnsi="Cambria Math"/>
              </w:rPr>
            </m:ctrlPr>
          </m:sSubPr>
          <m:e>
            <m:r>
              <w:rPr>
                <w:rFonts w:ascii="Cambria Math" w:hAnsi="Cambria Math"/>
              </w:rPr>
              <m:t>p</m:t>
            </m:r>
          </m:e>
          <m:sub>
            <m:r>
              <w:rPr>
                <w:rFonts w:ascii="Cambria Math" w:hAnsi="Cambria Math"/>
              </w:rPr>
              <m:t>e</m:t>
            </m:r>
          </m:sub>
        </m:sSub>
      </m:oMath>
      <w:r>
        <w:t xml:space="preserve"> is the hypothetical probability of chance </w:t>
      </w:r>
      <w:proofErr w:type="gramStart"/>
      <w:r>
        <w:t>agreement.</w:t>
      </w:r>
      <w:proofErr w:type="gramEnd"/>
    </w:p>
    <w:p w14:paraId="1CA622BC" w14:textId="2CCE69F6" w:rsidR="005F55DC" w:rsidRDefault="005611CC" w:rsidP="005611CC">
      <w:pPr>
        <w:pStyle w:val="BodyText"/>
      </w:pPr>
      <w:r>
        <w:t xml:space="preserve">The </w:t>
      </w:r>
      <w:r w:rsidR="007D6893">
        <w:t xml:space="preserve">range of the </w:t>
      </w:r>
      <w:r>
        <w:t xml:space="preserve">Kappa coefficient </w:t>
      </w:r>
      <w:r w:rsidR="007D6893">
        <w:t xml:space="preserve">is </w:t>
      </w:r>
      <m:oMath>
        <m:r>
          <w:rPr>
            <w:rFonts w:ascii="Cambria Math" w:hAnsi="Cambria Math"/>
          </w:rPr>
          <m:t>[</m:t>
        </m:r>
        <m:r>
          <m:rPr>
            <m:sty m:val="p"/>
          </m:rPr>
          <w:rPr>
            <w:rFonts w:ascii="Cambria Math" w:hAnsi="Cambria Math"/>
          </w:rPr>
          <m:t>-1,</m:t>
        </m:r>
        <m:r>
          <w:rPr>
            <w:rFonts w:ascii="Cambria Math" w:hAnsi="Cambria Math"/>
          </w:rPr>
          <m:t> </m:t>
        </m:r>
        <m:r>
          <m:rPr>
            <m:sty m:val="p"/>
          </m:rPr>
          <w:rPr>
            <w:rFonts w:ascii="Cambria Math" w:hAnsi="Cambria Math"/>
          </w:rPr>
          <m:t>1</m:t>
        </m:r>
      </m:oMath>
      <w:r w:rsidR="004A1738">
        <w:t xml:space="preserve">] </w:t>
      </w:r>
      <w:r w:rsidR="007D6893">
        <w:t xml:space="preserve">where </w:t>
      </w:r>
      <m:oMath>
        <m:r>
          <w:rPr>
            <w:rFonts w:ascii="Cambria Math" w:hAnsi="Cambria Math"/>
          </w:rPr>
          <m:t>κ</m:t>
        </m:r>
        <m:r>
          <m:rPr>
            <m:sty m:val="p"/>
          </m:rPr>
          <w:rPr>
            <w:rFonts w:ascii="Cambria Math" w:hAnsi="Cambria Math"/>
          </w:rPr>
          <m:t xml:space="preserve">=1 </m:t>
        </m:r>
      </m:oMath>
      <w:r w:rsidR="007D6893">
        <w:t>corresponds to c</w:t>
      </w:r>
      <w:proofErr w:type="spellStart"/>
      <w:r>
        <w:t>omplete</w:t>
      </w:r>
      <w:proofErr w:type="spellEnd"/>
      <w:r>
        <w:t xml:space="preserve"> agreement</w:t>
      </w:r>
      <w:r w:rsidR="007D6893">
        <w:t xml:space="preserve"> </w:t>
      </w:r>
      <w:r>
        <w:t>and</w:t>
      </w:r>
      <m:oMath>
        <m:r>
          <m:rPr>
            <m:sty m:val="p"/>
          </m:rPr>
          <w:rPr>
            <w:rFonts w:ascii="Cambria Math" w:hAnsi="Cambria Math"/>
          </w:rPr>
          <m:t xml:space="preserve"> </m:t>
        </m:r>
        <m:r>
          <w:rPr>
            <w:rFonts w:ascii="Cambria Math" w:hAnsi="Cambria Math"/>
          </w:rPr>
          <m:t>κ</m:t>
        </m:r>
        <m:r>
          <m:rPr>
            <m:sty m:val="p"/>
          </m:rPr>
          <w:rPr>
            <w:rFonts w:ascii="Cambria Math" w:hAnsi="Cambria Math"/>
          </w:rPr>
          <m:t> =-1</m:t>
        </m:r>
      </m:oMath>
      <w:r w:rsidR="007D6893">
        <w:t xml:space="preserve"> </w:t>
      </w:r>
      <w:r w:rsidR="002D1288">
        <w:t xml:space="preserve">which corresponds to </w:t>
      </w:r>
      <w:r>
        <w:t xml:space="preserve">no agreement. It has been used extensively to assess inter-rater agreement for experts manually annotating seizures in EEG signals. Values in the range of </w:t>
      </w:r>
      <m:oMath>
        <m:r>
          <m:rPr>
            <m:sty m:val="p"/>
          </m:rPr>
          <w:rPr>
            <w:rFonts w:ascii="Cambria Math" w:hAnsi="Cambria Math"/>
          </w:rPr>
          <m:t>0.5≤</m:t>
        </m:r>
        <m:r>
          <w:rPr>
            <w:rFonts w:ascii="Cambria Math" w:hAnsi="Cambria Math"/>
          </w:rPr>
          <m:t>κ</m:t>
        </m:r>
        <m:r>
          <m:rPr>
            <m:sty m:val="p"/>
          </m:rPr>
          <w:rPr>
            <w:rFonts w:ascii="Cambria Math" w:hAnsi="Cambria Math"/>
          </w:rPr>
          <m:t> ≤ 0.8</m:t>
        </m:r>
      </m:oMath>
      <w:r>
        <w:t xml:space="preserve"> are common for these types of assessments</w:t>
      </w:r>
      <w:r w:rsidR="002D1288">
        <w:t> </w:t>
      </w:r>
      <w:fldSimple w:instr=" REF _Ref37206556 \n ">
        <w:r w:rsidR="00485CEA">
          <w:t>[37]</w:t>
        </w:r>
      </w:fldSimple>
      <w:r>
        <w:t>. The variability amongst experts mainly involves fine details in the annotations, such as the exact onset of a seizure. These kinds of details are extremely important for machine learning and hence we need a metric that is sensitive to small variations in the annotations. For completeness, we use this measure as a way of evaluating the amount of agreement between two annotations.</w:t>
      </w:r>
    </w:p>
    <w:p w14:paraId="08137013" w14:textId="0969F3DD" w:rsidR="0055305C" w:rsidRPr="00F66FD5" w:rsidRDefault="0055305C" w:rsidP="0055305C">
      <w:pPr>
        <w:pStyle w:val="heading2"/>
      </w:pPr>
      <w:r>
        <w:t>A Brief Comparison of Metrics</w:t>
      </w:r>
    </w:p>
    <w:p w14:paraId="3BE63071" w14:textId="6C6DD279" w:rsidR="00A667B6" w:rsidRDefault="00ED0ADC" w:rsidP="004177D9">
      <w:pPr>
        <w:pStyle w:val="BodyText"/>
      </w:pPr>
      <w:r>
        <w:rPr>
          <w:noProof/>
          <w:sz w:val="24"/>
          <w:szCs w:val="24"/>
        </w:rPr>
        <mc:AlternateContent>
          <mc:Choice Requires="wps">
            <w:drawing>
              <wp:anchor distT="137160" distB="137160" distL="137160" distR="137160" simplePos="0" relativeHeight="251673600" behindDoc="0" locked="0" layoutInCell="1" allowOverlap="0" wp14:anchorId="79B61876" wp14:editId="3019EEA3">
                <wp:simplePos x="0" y="0"/>
                <wp:positionH relativeFrom="margin">
                  <wp:posOffset>-1075</wp:posOffset>
                </wp:positionH>
                <wp:positionV relativeFrom="margin">
                  <wp:posOffset>5738642</wp:posOffset>
                </wp:positionV>
                <wp:extent cx="4389120" cy="1206500"/>
                <wp:effectExtent l="0" t="0" r="5080" b="0"/>
                <wp:wrapSquare wrapText="bothSides"/>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9120" cy="1206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4A7602" w14:textId="7D0488EF" w:rsidR="00D03FC9" w:rsidRDefault="00D03FC9" w:rsidP="004534C9">
                            <w:pPr>
                              <w:spacing w:after="120" w:line="240" w:lineRule="auto"/>
                              <w:ind w:firstLine="0"/>
                              <w:jc w:val="center"/>
                              <w:rPr>
                                <w:rFonts w:ascii="Courier New" w:hAnsi="Courier New" w:cs="Courier New"/>
                                <w:b/>
                              </w:rPr>
                            </w:pPr>
                            <w:r>
                              <w:rPr>
                                <w:noProof/>
                              </w:rPr>
                              <w:drawing>
                                <wp:inline distT="0" distB="0" distL="0" distR="0" wp14:anchorId="59D5632C" wp14:editId="48E324FB">
                                  <wp:extent cx="4229100" cy="9588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29100" cy="958850"/>
                                          </a:xfrm>
                                          <a:prstGeom prst="rect">
                                            <a:avLst/>
                                          </a:prstGeom>
                                          <a:noFill/>
                                          <a:ln>
                                            <a:noFill/>
                                          </a:ln>
                                        </pic:spPr>
                                      </pic:pic>
                                    </a:graphicData>
                                  </a:graphic>
                                </wp:inline>
                              </w:drawing>
                            </w:r>
                          </w:p>
                          <w:p w14:paraId="459E2190" w14:textId="6D7636D7" w:rsidR="00D03FC9" w:rsidRPr="006B1D14" w:rsidRDefault="00D03FC9" w:rsidP="00277F22">
                            <w:pPr>
                              <w:pStyle w:val="Caption"/>
                              <w:jc w:val="center"/>
                              <w:rPr>
                                <w:noProof/>
                                <w:sz w:val="18"/>
                                <w:szCs w:val="18"/>
                              </w:rPr>
                            </w:pPr>
                            <w:bookmarkStart w:id="32" w:name="_Ref499072524"/>
                            <w:r w:rsidRPr="006B1D14">
                              <w:rPr>
                                <w:b/>
                                <w:sz w:val="18"/>
                                <w:szCs w:val="18"/>
                              </w:rPr>
                              <w:t>Figure</w:t>
                            </w:r>
                            <w:r>
                              <w:rPr>
                                <w:b/>
                                <w:sz w:val="18"/>
                                <w:szCs w:val="18"/>
                              </w:rPr>
                              <w:t> </w:t>
                            </w:r>
                            <w:r w:rsidRPr="006B1D14">
                              <w:rPr>
                                <w:sz w:val="18"/>
                                <w:szCs w:val="18"/>
                              </w:rPr>
                              <w:fldChar w:fldCharType="begin"/>
                            </w:r>
                            <w:r w:rsidRPr="006B1D14">
                              <w:rPr>
                                <w:b/>
                                <w:sz w:val="18"/>
                                <w:szCs w:val="18"/>
                              </w:rPr>
                              <w:instrText xml:space="preserve"> SEQ Figure \* ARABIC </w:instrText>
                            </w:r>
                            <w:r w:rsidRPr="006B1D14">
                              <w:rPr>
                                <w:sz w:val="18"/>
                                <w:szCs w:val="18"/>
                              </w:rPr>
                              <w:fldChar w:fldCharType="separate"/>
                            </w:r>
                            <w:r w:rsidR="00485CEA">
                              <w:rPr>
                                <w:b/>
                                <w:noProof/>
                                <w:sz w:val="18"/>
                                <w:szCs w:val="18"/>
                              </w:rPr>
                              <w:t>9</w:t>
                            </w:r>
                            <w:r w:rsidRPr="006B1D14">
                              <w:rPr>
                                <w:sz w:val="18"/>
                                <w:szCs w:val="18"/>
                              </w:rPr>
                              <w:fldChar w:fldCharType="end"/>
                            </w:r>
                            <w:bookmarkEnd w:id="32"/>
                            <w:r w:rsidRPr="006B1D14">
                              <w:rPr>
                                <w:sz w:val="18"/>
                                <w:szCs w:val="18"/>
                              </w:rPr>
                              <w:t>. An example that summarizes the differences between scoring metrics</w:t>
                            </w:r>
                          </w:p>
                          <w:p w14:paraId="5E7A6E4C" w14:textId="77777777" w:rsidR="00D03FC9" w:rsidRDefault="00D03FC9" w:rsidP="004177D9">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9B61876" id="Text Box 22" o:spid="_x0000_s1033" type="#_x0000_t202" style="position:absolute;left:0;text-align:left;margin-left:-.1pt;margin-top:451.85pt;width:345.6pt;height:95pt;z-index:251673600;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" o:allowoverlap="f" stroked="f">
                <v:textbox inset="0,0,0,0">
                  <w:txbxContent>
                    <w:p w14:paraId="6A4A7602" w14:textId="7D0488EF" w:rsidR="00D03FC9" w:rsidRDefault="00D03FC9" w:rsidP="004534C9">
                      <w:pPr>
                        <w:spacing w:after="120" w:line="240" w:lineRule="auto"/>
                        <w:ind w:firstLine="0"/>
                        <w:jc w:val="center"/>
                        <w:rPr>
                          <w:rFonts w:ascii="Courier New" w:hAnsi="Courier New" w:cs="Courier New"/>
                          <w:b/>
                        </w:rPr>
                      </w:pPr>
                      <w:r>
                        <w:rPr>
                          <w:noProof/>
                        </w:rPr>
                        <w:drawing>
                          <wp:inline distT="0" distB="0" distL="0" distR="0" wp14:anchorId="59D5632C" wp14:editId="48E324FB">
                            <wp:extent cx="4229100" cy="9588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29100" cy="958850"/>
                                    </a:xfrm>
                                    <a:prstGeom prst="rect">
                                      <a:avLst/>
                                    </a:prstGeom>
                                    <a:noFill/>
                                    <a:ln>
                                      <a:noFill/>
                                    </a:ln>
                                  </pic:spPr>
                                </pic:pic>
                              </a:graphicData>
                            </a:graphic>
                          </wp:inline>
                        </w:drawing>
                      </w:r>
                    </w:p>
                    <w:p w14:paraId="459E2190" w14:textId="6D7636D7" w:rsidR="00D03FC9" w:rsidRPr="006B1D14" w:rsidRDefault="00D03FC9" w:rsidP="00277F22">
                      <w:pPr>
                        <w:pStyle w:val="Caption"/>
                        <w:jc w:val="center"/>
                        <w:rPr>
                          <w:noProof/>
                          <w:sz w:val="18"/>
                          <w:szCs w:val="18"/>
                        </w:rPr>
                      </w:pPr>
                      <w:bookmarkStart w:id="50" w:name="_Ref499072524"/>
                      <w:r w:rsidRPr="006B1D14">
                        <w:rPr>
                          <w:b/>
                          <w:sz w:val="18"/>
                          <w:szCs w:val="18"/>
                        </w:rPr>
                        <w:t>Figure</w:t>
                      </w:r>
                      <w:r>
                        <w:rPr>
                          <w:b/>
                          <w:sz w:val="18"/>
                          <w:szCs w:val="18"/>
                        </w:rPr>
                        <w:t> </w:t>
                      </w:r>
                      <w:r w:rsidRPr="006B1D14">
                        <w:rPr>
                          <w:sz w:val="18"/>
                          <w:szCs w:val="18"/>
                        </w:rPr>
                        <w:fldChar w:fldCharType="begin"/>
                      </w:r>
                      <w:r w:rsidRPr="006B1D14">
                        <w:rPr>
                          <w:b/>
                          <w:sz w:val="18"/>
                          <w:szCs w:val="18"/>
                        </w:rPr>
                        <w:instrText xml:space="preserve"> SEQ Figure \* ARABIC </w:instrText>
                      </w:r>
                      <w:r w:rsidRPr="006B1D14">
                        <w:rPr>
                          <w:sz w:val="18"/>
                          <w:szCs w:val="18"/>
                        </w:rPr>
                        <w:fldChar w:fldCharType="separate"/>
                      </w:r>
                      <w:r w:rsidR="00485CEA">
                        <w:rPr>
                          <w:b/>
                          <w:noProof/>
                          <w:sz w:val="18"/>
                          <w:szCs w:val="18"/>
                        </w:rPr>
                        <w:t>9</w:t>
                      </w:r>
                      <w:r w:rsidRPr="006B1D14">
                        <w:rPr>
                          <w:sz w:val="18"/>
                          <w:szCs w:val="18"/>
                        </w:rPr>
                        <w:fldChar w:fldCharType="end"/>
                      </w:r>
                      <w:bookmarkEnd w:id="50"/>
                      <w:r w:rsidRPr="006B1D14">
                        <w:rPr>
                          <w:sz w:val="18"/>
                          <w:szCs w:val="18"/>
                        </w:rPr>
                        <w:t>. An example that summarizes the differences between scoring metrics</w:t>
                      </w:r>
                    </w:p>
                    <w:p w14:paraId="5E7A6E4C" w14:textId="77777777" w:rsidR="00D03FC9" w:rsidRDefault="00D03FC9" w:rsidP="004177D9">
                      <w:pPr>
                        <w:rPr>
                          <w:sz w:val="22"/>
                          <w:szCs w:val="22"/>
                        </w:rPr>
                      </w:pPr>
                    </w:p>
                  </w:txbxContent>
                </v:textbox>
                <w10:wrap type="square" anchorx="margin" anchory="margin"/>
              </v:shape>
            </w:pict>
          </mc:Fallback>
        </mc:AlternateContent>
      </w:r>
      <w:r w:rsidR="005E56CD" w:rsidRPr="005E56CD">
        <w:t xml:space="preserve">A simple example of how these metrics compare on a specific segment of a signal is shown in </w:t>
      </w:r>
      <w:fldSimple w:instr=" REF _Ref499072524 \* MERGEFORMAT">
        <w:r w:rsidR="00485CEA" w:rsidRPr="00485CEA">
          <w:t>Figure 9</w:t>
        </w:r>
      </w:fldSimple>
      <w:r w:rsidR="005E56CD" w:rsidRPr="005E56CD">
        <w:t>. A 10-sec section of an EEG signal is shown subdivided into 1-sec segments. The reference has three isolated events. The system being evaluated outputs one hypothesis that starts in the middle of the first event and continues through the remaining two events.</w:t>
      </w:r>
    </w:p>
    <w:p w14:paraId="060B6A40" w14:textId="5A73797E" w:rsidR="00A667B6" w:rsidRDefault="005E56CD" w:rsidP="004177D9">
      <w:pPr>
        <w:pStyle w:val="BodyText"/>
      </w:pPr>
      <w:r w:rsidRPr="005E56CD">
        <w:t>ATWV scores the system as 1 TP and 2 FNs since it assigns the extended hypothesis event to the center reference event and leaves the other two undetected. The ATWV score is 0.33 for seizure events, 0.25 for background events, resulting in an average ATWV of 0.29. The sensitivity and FA rates for seizure events for this metric are 33% and 0 per 24 hrs. respectively.</w:t>
      </w:r>
    </w:p>
    <w:p w14:paraId="04FD77CC" w14:textId="1B08AD3E" w:rsidR="004177D9" w:rsidRPr="005E56CD" w:rsidRDefault="005E56CD" w:rsidP="004177D9">
      <w:pPr>
        <w:pStyle w:val="BodyText"/>
      </w:pPr>
      <w:r w:rsidRPr="005E56CD">
        <w:lastRenderedPageBreak/>
        <w:t>DPALIGN scores the system the same way since time alignments are ignored and the first event in each annotation are matched together, leaving the other two events undetected.</w:t>
      </w:r>
    </w:p>
    <w:p w14:paraId="2835C783" w14:textId="4126E7ED" w:rsidR="00A667B6" w:rsidRDefault="005E56CD" w:rsidP="005E56CD">
      <w:pPr>
        <w:pStyle w:val="BodyText"/>
      </w:pPr>
      <w:r w:rsidRPr="005E56CD">
        <w:t>The EPOCH method scores the alignment 5 TP, 3 FP and 1 FN using a 1-sec epoch duration because there are 4 epochs for which the annotations do not agree and 5 epochs where they agree. The sensitivity is 83.33% and the FA rate per 24 hrs. is very high because of the 3 FPs.</w:t>
      </w:r>
    </w:p>
    <w:p w14:paraId="6F30C998" w14:textId="36EAEE87" w:rsidR="005E56CD" w:rsidRPr="005E56CD" w:rsidRDefault="005E56CD" w:rsidP="005E56CD">
      <w:pPr>
        <w:pStyle w:val="BodyText"/>
      </w:pPr>
      <w:r w:rsidRPr="005E56CD">
        <w:t>The OVLP method scores the segment as 3 TP and 0 FP because detected events have partial to full overlap with all the reference events, giving a sensitivity of 100% with an FA rate of 0. TAES scores this segment as 0.5 TP and 2.5 FN because the first event is only 50% correct and there are FN errors for the 5th to 7th and 9th epochs (an example of multiple overlapping reference events), giving a sensitivity of 16.66% and a corresponding high FA rate.</w:t>
      </w:r>
    </w:p>
    <w:p w14:paraId="3DB2BD5C" w14:textId="1B07613C" w:rsidR="005E56CD" w:rsidRPr="005E56CD" w:rsidRDefault="005E56CD" w:rsidP="005E56CD">
      <w:pPr>
        <w:pStyle w:val="BodyText"/>
      </w:pPr>
      <w:r w:rsidRPr="005E56CD">
        <w:t>IRA for seizure events evaluated using Cohen’s Kappa statistic is 0.09 for this example because there are essentially 4 errors for 6 seizure events. IRAs below 0.5 indicate a poor match between the reference and the hypothesis.</w:t>
      </w:r>
    </w:p>
    <w:p w14:paraId="0D17570E" w14:textId="705AFC2D" w:rsidR="005E56CD" w:rsidRPr="005E56CD" w:rsidRDefault="005E56CD" w:rsidP="005E56CD">
      <w:pPr>
        <w:pStyle w:val="BodyText"/>
      </w:pPr>
      <w:r w:rsidRPr="005E56CD">
        <w:t xml:space="preserve">It is difficult to conclude from this example which of these measures are most appropriate for EEG analysis. However, we see that ATWV and DPALIGN generally produce similar results. The EPOCH metric produces larger counts because </w:t>
      </w:r>
      <w:proofErr w:type="gramStart"/>
      <w:r w:rsidRPr="005E56CD">
        <w:t>it</w:t>
      </w:r>
      <w:proofErr w:type="gramEnd"/>
      <w:r w:rsidRPr="005E56CD">
        <w:t xml:space="preserve"> samples time rather than events. OVLP produces a high sensitivity while TAES produces a low sensitivity but a relatively higher FA rate.</w:t>
      </w:r>
      <w:r w:rsidR="00A667B6">
        <w:t xml:space="preserve"> In the next section we conduct a more rigorous evaluation of these metrics using the output of several automatic seizure detection systems.</w:t>
      </w:r>
    </w:p>
    <w:p w14:paraId="11120B4A" w14:textId="00503D8C" w:rsidR="005F55DC" w:rsidRDefault="00A667B6" w:rsidP="0083510A">
      <w:pPr>
        <w:pStyle w:val="heading1"/>
      </w:pPr>
      <w:r>
        <w:t>Evaluation</w:t>
      </w:r>
    </w:p>
    <w:p w14:paraId="6AED4A1B" w14:textId="758A770E" w:rsidR="005F55DC" w:rsidRDefault="006A0501" w:rsidP="006A0501">
      <w:pPr>
        <w:pStyle w:val="BodyText"/>
      </w:pPr>
      <w:r w:rsidRPr="00EF070A">
        <w:t xml:space="preserve">In order to evaluate </w:t>
      </w:r>
      <w:r w:rsidR="006E13E0">
        <w:t xml:space="preserve">the </w:t>
      </w:r>
      <w:r w:rsidRPr="00EF070A">
        <w:t xml:space="preserve">behavior of </w:t>
      </w:r>
      <w:r w:rsidR="006E13E0">
        <w:t xml:space="preserve">our scoring metrics, we analyzed the performance of several machine learning systems on a seizure detection task. We briefly introduce the TUH Seizure Detection Corpus. Next we introduce </w:t>
      </w:r>
      <w:r w:rsidR="006E13E0" w:rsidRPr="00EF070A">
        <w:t xml:space="preserve">5 different hybrid </w:t>
      </w:r>
      <w:r w:rsidR="006E13E0">
        <w:t xml:space="preserve">machine learning </w:t>
      </w:r>
      <w:r w:rsidR="006E13E0" w:rsidRPr="00EF070A">
        <w:t>architectures</w:t>
      </w:r>
      <w:r w:rsidR="006E13E0">
        <w:t xml:space="preserve"> based on deep learning principles. We then conduct a very detailed statistical analysis of the performance of these systems using the scoring metrics introduced in Section </w:t>
      </w:r>
      <w:fldSimple w:instr=" REF _Ref36961134 \n ">
        <w:r w:rsidR="00485CEA">
          <w:t>3</w:t>
        </w:r>
      </w:fldSimple>
      <w:r w:rsidR="006E13E0">
        <w:t>.</w:t>
      </w:r>
      <w:r w:rsidRPr="00EF070A">
        <w:t xml:space="preserve"> </w:t>
      </w:r>
    </w:p>
    <w:p w14:paraId="775F8D26" w14:textId="0D2CC926" w:rsidR="00D06CC3" w:rsidRDefault="006E13E0" w:rsidP="006A0501">
      <w:pPr>
        <w:pStyle w:val="heading2"/>
      </w:pPr>
      <w:r>
        <w:t xml:space="preserve">The </w:t>
      </w:r>
      <w:r w:rsidR="00D06CC3">
        <w:t>TUH EEG Seizure</w:t>
      </w:r>
      <w:r>
        <w:t xml:space="preserve"> Corpus</w:t>
      </w:r>
    </w:p>
    <w:p w14:paraId="7AF83948" w14:textId="1A772380" w:rsidR="004177D9" w:rsidRDefault="00D06CC3" w:rsidP="004177D9">
      <w:pPr>
        <w:pStyle w:val="BodyText"/>
        <w:rPr>
          <w:iCs/>
        </w:rPr>
      </w:pPr>
      <w:r>
        <w:rPr>
          <w:iCs/>
        </w:rPr>
        <w:t xml:space="preserve">To demonstrate the differences between these metrics on a realistic task, we have evaluated a range of machine learning systems on a seizure detection task based on the TUH EEG Seizure </w:t>
      </w:r>
      <w:r w:rsidR="006E13E0">
        <w:rPr>
          <w:iCs/>
        </w:rPr>
        <w:t xml:space="preserve">(TUSZ) </w:t>
      </w:r>
      <w:r>
        <w:rPr>
          <w:iCs/>
        </w:rPr>
        <w:t>Corpus</w:t>
      </w:r>
      <w:r w:rsidR="00462010">
        <w:rPr>
          <w:iCs/>
        </w:rPr>
        <w:t> </w:t>
      </w:r>
      <w:r w:rsidR="006E13E0">
        <w:rPr>
          <w:iCs/>
        </w:rPr>
        <w:fldChar w:fldCharType="begin"/>
      </w:r>
      <w:r w:rsidR="006E13E0">
        <w:rPr>
          <w:iCs/>
        </w:rPr>
        <w:instrText xml:space="preserve"> REF _Ref37207524 \n </w:instrText>
      </w:r>
      <w:r w:rsidR="006E13E0">
        <w:rPr>
          <w:iCs/>
        </w:rPr>
        <w:fldChar w:fldCharType="separate"/>
      </w:r>
      <w:r w:rsidR="00485CEA">
        <w:rPr>
          <w:iCs/>
        </w:rPr>
        <w:t>[38]</w:t>
      </w:r>
      <w:r w:rsidR="006E13E0">
        <w:rPr>
          <w:iCs/>
        </w:rPr>
        <w:fldChar w:fldCharType="end"/>
      </w:r>
      <w:r w:rsidR="00277F22">
        <w:rPr>
          <w:iCs/>
        </w:rPr>
        <w:t>. This is a subset of the TUH EEG Corpus developed</w:t>
      </w:r>
      <w:r w:rsidR="00CB514F">
        <w:rPr>
          <w:iCs/>
        </w:rPr>
        <w:t xml:space="preserve"> at Temple University</w:t>
      </w:r>
      <w:r w:rsidR="00462010">
        <w:rPr>
          <w:iCs/>
        </w:rPr>
        <w:t> </w:t>
      </w:r>
      <w:r w:rsidR="00462010">
        <w:rPr>
          <w:iCs/>
        </w:rPr>
        <w:fldChar w:fldCharType="begin"/>
      </w:r>
      <w:r w:rsidR="00462010">
        <w:rPr>
          <w:iCs/>
        </w:rPr>
        <w:instrText xml:space="preserve"> REF _Ref37547757 \n </w:instrText>
      </w:r>
      <w:r w:rsidR="00462010">
        <w:rPr>
          <w:iCs/>
        </w:rPr>
        <w:fldChar w:fldCharType="separate"/>
      </w:r>
      <w:r w:rsidR="00485CEA">
        <w:rPr>
          <w:iCs/>
        </w:rPr>
        <w:t>[39]</w:t>
      </w:r>
      <w:r w:rsidR="00462010">
        <w:rPr>
          <w:iCs/>
        </w:rPr>
        <w:fldChar w:fldCharType="end"/>
      </w:r>
      <w:r w:rsidR="00462010">
        <w:rPr>
          <w:iCs/>
        </w:rPr>
        <w:t xml:space="preserve"> </w:t>
      </w:r>
      <w:r w:rsidR="00CB514F">
        <w:rPr>
          <w:iCs/>
        </w:rPr>
        <w:t xml:space="preserve">that has been manually annotated. </w:t>
      </w:r>
      <w:r>
        <w:rPr>
          <w:iCs/>
        </w:rPr>
        <w:t xml:space="preserve">An overview of the corpus is given in </w:t>
      </w:r>
      <w:r>
        <w:rPr>
          <w:iCs/>
        </w:rPr>
        <w:fldChar w:fldCharType="begin"/>
      </w:r>
      <w:r>
        <w:rPr>
          <w:iCs/>
        </w:rPr>
        <w:instrText xml:space="preserve"> REF _Ref499127657 \* mergeformat</w:instrText>
      </w:r>
      <w:r>
        <w:rPr>
          <w:iCs/>
        </w:rPr>
        <w:fldChar w:fldCharType="separate"/>
      </w:r>
      <w:r w:rsidR="00485CEA" w:rsidRPr="00485CEA">
        <w:rPr>
          <w:iCs/>
        </w:rPr>
        <w:t>Table 1</w:t>
      </w:r>
      <w:r>
        <w:rPr>
          <w:iCs/>
        </w:rPr>
        <w:fldChar w:fldCharType="end"/>
      </w:r>
      <w:r>
        <w:rPr>
          <w:iCs/>
        </w:rPr>
        <w:t xml:space="preserve">. This is the largest open source corpus of its type. It consists of clinical data collected at Temple University </w:t>
      </w:r>
      <w:r w:rsidR="00CB514F">
        <w:rPr>
          <w:iCs/>
        </w:rPr>
        <w:t xml:space="preserve">Hospital. TUSZ </w:t>
      </w:r>
      <w:r>
        <w:rPr>
          <w:iCs/>
        </w:rPr>
        <w:t xml:space="preserve">represents a very challenging machine learning task because it contains a rich variety of common </w:t>
      </w:r>
      <w:r>
        <w:rPr>
          <w:iCs/>
        </w:rPr>
        <w:lastRenderedPageBreak/>
        <w:t xml:space="preserve">real-world problems </w:t>
      </w:r>
      <w:r w:rsidR="00AD6657">
        <w:rPr>
          <w:iCs/>
        </w:rPr>
        <w:t xml:space="preserve">(e.g. patient movements and artifacts) </w:t>
      </w:r>
      <w:r>
        <w:rPr>
          <w:iCs/>
        </w:rPr>
        <w:t xml:space="preserve">found in clinical data </w:t>
      </w:r>
      <w:r w:rsidR="00AD6657">
        <w:rPr>
          <w:iCs/>
        </w:rPr>
        <w:t xml:space="preserve">as well as various types of seizures </w:t>
      </w:r>
      <w:r>
        <w:rPr>
          <w:iCs/>
        </w:rPr>
        <w:t xml:space="preserve">(e.g., </w:t>
      </w:r>
      <w:r w:rsidR="00306834">
        <w:rPr>
          <w:iCs/>
        </w:rPr>
        <w:t xml:space="preserve">absence, </w:t>
      </w:r>
      <w:r w:rsidR="00FD0776">
        <w:rPr>
          <w:iCs/>
        </w:rPr>
        <w:t>tonic-clonic</w:t>
      </w:r>
      <w:r w:rsidR="00306834">
        <w:rPr>
          <w:iCs/>
        </w:rPr>
        <w:t>).</w:t>
      </w:r>
      <w:r>
        <w:rPr>
          <w:iCs/>
        </w:rPr>
        <w:t xml:space="preserve"> </w:t>
      </w:r>
    </w:p>
    <w:p w14:paraId="2782456D" w14:textId="0C436CD7" w:rsidR="00D06CC3" w:rsidRDefault="00985E92" w:rsidP="0083510A">
      <w:pPr>
        <w:pStyle w:val="BodyText"/>
      </w:pPr>
      <w:r>
        <w:rPr>
          <w:noProof/>
          <w:sz w:val="24"/>
          <w:szCs w:val="24"/>
        </w:rPr>
        <mc:AlternateContent>
          <mc:Choice Requires="wps">
            <w:drawing>
              <wp:anchor distT="137160" distB="137160" distL="137160" distR="137160" simplePos="0" relativeHeight="251675648" behindDoc="0" locked="0" layoutInCell="1" allowOverlap="0" wp14:anchorId="41951454" wp14:editId="23A601B2">
                <wp:simplePos x="0" y="0"/>
                <wp:positionH relativeFrom="margin">
                  <wp:align>right</wp:align>
                </wp:positionH>
                <wp:positionV relativeFrom="margin">
                  <wp:align>top</wp:align>
                </wp:positionV>
                <wp:extent cx="2212848" cy="1700784"/>
                <wp:effectExtent l="0" t="0" r="0" b="1270"/>
                <wp:wrapSquare wrapText="bothSides"/>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2848" cy="170078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39C37E" w14:textId="696EFD16" w:rsidR="00D03FC9" w:rsidRPr="006B1D14" w:rsidRDefault="00D03FC9">
                            <w:pPr>
                              <w:pStyle w:val="Caption"/>
                              <w:spacing w:after="120"/>
                              <w:jc w:val="center"/>
                              <w:rPr>
                                <w:sz w:val="18"/>
                                <w:szCs w:val="18"/>
                              </w:rPr>
                            </w:pPr>
                            <w:bookmarkStart w:id="33" w:name="_Ref499127657"/>
                            <w:r w:rsidRPr="006B1D14">
                              <w:rPr>
                                <w:b/>
                                <w:bCs/>
                                <w:sz w:val="18"/>
                                <w:szCs w:val="18"/>
                              </w:rPr>
                              <w:t>Table</w:t>
                            </w:r>
                            <w:r>
                              <w:rPr>
                                <w:b/>
                                <w:bCs/>
                                <w:sz w:val="18"/>
                                <w:szCs w:val="18"/>
                              </w:rPr>
                              <w:t>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sidR="00485CEA">
                              <w:rPr>
                                <w:b/>
                                <w:bCs/>
                                <w:noProof/>
                                <w:sz w:val="18"/>
                                <w:szCs w:val="18"/>
                              </w:rPr>
                              <w:t>1</w:t>
                            </w:r>
                            <w:r w:rsidRPr="006B1D14">
                              <w:rPr>
                                <w:sz w:val="18"/>
                                <w:szCs w:val="18"/>
                              </w:rPr>
                              <w:fldChar w:fldCharType="end"/>
                            </w:r>
                            <w:bookmarkEnd w:id="33"/>
                            <w:r w:rsidRPr="006B1D14">
                              <w:rPr>
                                <w:b/>
                                <w:bCs/>
                                <w:sz w:val="18"/>
                                <w:szCs w:val="18"/>
                              </w:rPr>
                              <w:t>.</w:t>
                            </w:r>
                            <w:r w:rsidRPr="006B1D14">
                              <w:rPr>
                                <w:sz w:val="18"/>
                                <w:szCs w:val="18"/>
                              </w:rPr>
                              <w:t xml:space="preserve"> </w:t>
                            </w:r>
                            <w:r>
                              <w:rPr>
                                <w:sz w:val="18"/>
                                <w:szCs w:val="18"/>
                              </w:rPr>
                              <w:t xml:space="preserve">The TUSZ Corpus </w:t>
                            </w:r>
                            <w:r w:rsidRPr="006B1D14">
                              <w:rPr>
                                <w:sz w:val="18"/>
                                <w:szCs w:val="18"/>
                              </w:rPr>
                              <w:t>(v1.1.1)</w:t>
                            </w:r>
                          </w:p>
                          <w:tbl>
                            <w:tblPr>
                              <w:tblStyle w:val="TableGrid"/>
                              <w:tblW w:w="0" w:type="auto"/>
                              <w:jc w:val="center"/>
                              <w:tblLayout w:type="fixed"/>
                              <w:tblCellMar>
                                <w:left w:w="115" w:type="dxa"/>
                                <w:right w:w="115" w:type="dxa"/>
                              </w:tblCellMar>
                              <w:tblLook w:val="04A0" w:firstRow="1" w:lastRow="0" w:firstColumn="1" w:lastColumn="0" w:noHBand="0" w:noVBand="1"/>
                            </w:tblPr>
                            <w:tblGrid>
                              <w:gridCol w:w="1615"/>
                              <w:gridCol w:w="810"/>
                              <w:gridCol w:w="810"/>
                            </w:tblGrid>
                            <w:tr w:rsidR="00D03FC9" w14:paraId="41CB1A87" w14:textId="77777777" w:rsidTr="0093372E">
                              <w:trPr>
                                <w:trHeight w:val="147"/>
                                <w:jc w:val="center"/>
                              </w:trPr>
                              <w:tc>
                                <w:tcPr>
                                  <w:tcW w:w="161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9" w:type="dxa"/>
                                    <w:left w:w="58" w:type="dxa"/>
                                    <w:bottom w:w="29" w:type="dxa"/>
                                    <w:right w:w="58" w:type="dxa"/>
                                  </w:tcMar>
                                  <w:vAlign w:val="center"/>
                                  <w:hideMark/>
                                </w:tcPr>
                                <w:p w14:paraId="360D7E9C" w14:textId="77777777" w:rsidR="00D03FC9" w:rsidRPr="004534C9" w:rsidRDefault="00D03FC9" w:rsidP="0093372E">
                                  <w:pPr>
                                    <w:spacing w:line="240" w:lineRule="auto"/>
                                    <w:ind w:firstLine="0"/>
                                    <w:jc w:val="center"/>
                                    <w:rPr>
                                      <w:b/>
                                      <w:bCs/>
                                      <w:spacing w:val="5"/>
                                      <w:kern w:val="2"/>
                                      <w:sz w:val="18"/>
                                      <w:szCs w:val="18"/>
                                      <w:u w:val="single"/>
                                    </w:rPr>
                                  </w:pPr>
                                  <w:r w:rsidRPr="004534C9">
                                    <w:rPr>
                                      <w:b/>
                                      <w:bCs/>
                                      <w:spacing w:val="5"/>
                                      <w:kern w:val="2"/>
                                      <w:sz w:val="18"/>
                                      <w:szCs w:val="18"/>
                                    </w:rPr>
                                    <w:t>Description</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9" w:type="dxa"/>
                                    <w:left w:w="58" w:type="dxa"/>
                                    <w:bottom w:w="29" w:type="dxa"/>
                                    <w:right w:w="58" w:type="dxa"/>
                                  </w:tcMar>
                                  <w:vAlign w:val="center"/>
                                  <w:hideMark/>
                                </w:tcPr>
                                <w:p w14:paraId="3EBEE53D" w14:textId="77777777" w:rsidR="00D03FC9" w:rsidRPr="004534C9" w:rsidRDefault="00D03FC9" w:rsidP="0093372E">
                                  <w:pPr>
                                    <w:spacing w:line="240" w:lineRule="auto"/>
                                    <w:ind w:firstLine="0"/>
                                    <w:jc w:val="center"/>
                                    <w:rPr>
                                      <w:b/>
                                      <w:bCs/>
                                      <w:spacing w:val="5"/>
                                      <w:kern w:val="2"/>
                                      <w:sz w:val="18"/>
                                      <w:szCs w:val="18"/>
                                      <w:u w:val="single"/>
                                    </w:rPr>
                                  </w:pPr>
                                  <w:r w:rsidRPr="004534C9">
                                    <w:rPr>
                                      <w:b/>
                                      <w:bCs/>
                                      <w:spacing w:val="5"/>
                                      <w:kern w:val="2"/>
                                      <w:sz w:val="18"/>
                                      <w:szCs w:val="18"/>
                                    </w:rPr>
                                    <w:t>Train</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9" w:type="dxa"/>
                                    <w:left w:w="58" w:type="dxa"/>
                                    <w:bottom w:w="29" w:type="dxa"/>
                                    <w:right w:w="58" w:type="dxa"/>
                                  </w:tcMar>
                                  <w:vAlign w:val="center"/>
                                  <w:hideMark/>
                                </w:tcPr>
                                <w:p w14:paraId="3C6D2256" w14:textId="77777777" w:rsidR="00D03FC9" w:rsidRPr="004534C9" w:rsidRDefault="00D03FC9" w:rsidP="0093372E">
                                  <w:pPr>
                                    <w:spacing w:line="240" w:lineRule="auto"/>
                                    <w:ind w:hanging="14"/>
                                    <w:jc w:val="center"/>
                                    <w:rPr>
                                      <w:b/>
                                      <w:bCs/>
                                      <w:spacing w:val="5"/>
                                      <w:kern w:val="2"/>
                                      <w:sz w:val="18"/>
                                      <w:szCs w:val="18"/>
                                    </w:rPr>
                                  </w:pPr>
                                  <w:r w:rsidRPr="004534C9">
                                    <w:rPr>
                                      <w:b/>
                                      <w:bCs/>
                                      <w:spacing w:val="5"/>
                                      <w:kern w:val="2"/>
                                      <w:sz w:val="18"/>
                                      <w:szCs w:val="18"/>
                                    </w:rPr>
                                    <w:t>Eval</w:t>
                                  </w:r>
                                </w:p>
                              </w:tc>
                            </w:tr>
                            <w:tr w:rsidR="00D03FC9" w14:paraId="23724CD1" w14:textId="77777777" w:rsidTr="0093372E">
                              <w:trPr>
                                <w:trHeight w:val="103"/>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27C58C5B" w14:textId="77777777" w:rsidR="00D03FC9" w:rsidRPr="004534C9" w:rsidRDefault="00D03FC9" w:rsidP="0093372E">
                                  <w:pPr>
                                    <w:spacing w:line="240" w:lineRule="auto"/>
                                    <w:ind w:firstLine="0"/>
                                    <w:jc w:val="center"/>
                                    <w:rPr>
                                      <w:spacing w:val="5"/>
                                      <w:kern w:val="2"/>
                                      <w:sz w:val="18"/>
                                      <w:szCs w:val="18"/>
                                    </w:rPr>
                                  </w:pPr>
                                  <w:r w:rsidRPr="004534C9">
                                    <w:rPr>
                                      <w:spacing w:val="5"/>
                                      <w:kern w:val="2"/>
                                      <w:sz w:val="18"/>
                                      <w:szCs w:val="18"/>
                                    </w:rPr>
                                    <w:t>Patient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0A63455" w14:textId="77777777" w:rsidR="00D03FC9" w:rsidRPr="004534C9" w:rsidRDefault="00D03FC9" w:rsidP="0093372E">
                                  <w:pPr>
                                    <w:spacing w:line="240" w:lineRule="auto"/>
                                    <w:ind w:firstLine="0"/>
                                    <w:jc w:val="right"/>
                                    <w:rPr>
                                      <w:spacing w:val="5"/>
                                      <w:kern w:val="2"/>
                                      <w:sz w:val="18"/>
                                      <w:szCs w:val="18"/>
                                    </w:rPr>
                                  </w:pPr>
                                  <w:r w:rsidRPr="004534C9">
                                    <w:rPr>
                                      <w:spacing w:val="5"/>
                                      <w:kern w:val="2"/>
                                      <w:sz w:val="18"/>
                                      <w:szCs w:val="18"/>
                                    </w:rPr>
                                    <w:t>196</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3328056" w14:textId="77777777" w:rsidR="00D03FC9" w:rsidRPr="004534C9" w:rsidRDefault="00D03FC9" w:rsidP="0093372E">
                                  <w:pPr>
                                    <w:spacing w:line="240" w:lineRule="auto"/>
                                    <w:ind w:hanging="14"/>
                                    <w:jc w:val="right"/>
                                    <w:rPr>
                                      <w:spacing w:val="5"/>
                                      <w:kern w:val="2"/>
                                      <w:sz w:val="18"/>
                                      <w:szCs w:val="18"/>
                                    </w:rPr>
                                  </w:pPr>
                                  <w:r w:rsidRPr="004534C9">
                                    <w:rPr>
                                      <w:spacing w:val="5"/>
                                      <w:kern w:val="2"/>
                                      <w:sz w:val="18"/>
                                      <w:szCs w:val="18"/>
                                    </w:rPr>
                                    <w:t>50</w:t>
                                  </w:r>
                                </w:p>
                              </w:tc>
                            </w:tr>
                            <w:tr w:rsidR="00D03FC9" w14:paraId="1C3F2B48"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72F9C524" w14:textId="77777777" w:rsidR="00D03FC9" w:rsidRPr="004534C9" w:rsidRDefault="00D03FC9" w:rsidP="0093372E">
                                  <w:pPr>
                                    <w:spacing w:line="240" w:lineRule="auto"/>
                                    <w:ind w:firstLine="0"/>
                                    <w:jc w:val="center"/>
                                    <w:rPr>
                                      <w:spacing w:val="5"/>
                                      <w:kern w:val="2"/>
                                      <w:sz w:val="18"/>
                                      <w:szCs w:val="18"/>
                                    </w:rPr>
                                  </w:pPr>
                                  <w:r w:rsidRPr="004534C9">
                                    <w:rPr>
                                      <w:spacing w:val="5"/>
                                      <w:kern w:val="2"/>
                                      <w:sz w:val="18"/>
                                      <w:szCs w:val="18"/>
                                    </w:rPr>
                                    <w:t>Session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730CE066" w14:textId="77777777" w:rsidR="00D03FC9" w:rsidRPr="004534C9" w:rsidRDefault="00D03FC9" w:rsidP="0093372E">
                                  <w:pPr>
                                    <w:spacing w:line="240" w:lineRule="auto"/>
                                    <w:ind w:firstLine="0"/>
                                    <w:jc w:val="right"/>
                                    <w:rPr>
                                      <w:spacing w:val="5"/>
                                      <w:kern w:val="2"/>
                                      <w:sz w:val="18"/>
                                      <w:szCs w:val="18"/>
                                    </w:rPr>
                                  </w:pPr>
                                  <w:r w:rsidRPr="004534C9">
                                    <w:rPr>
                                      <w:spacing w:val="5"/>
                                      <w:kern w:val="2"/>
                                      <w:sz w:val="18"/>
                                      <w:szCs w:val="18"/>
                                    </w:rPr>
                                    <w:t>456</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50099FAA" w14:textId="77777777" w:rsidR="00D03FC9" w:rsidRPr="004534C9" w:rsidRDefault="00D03FC9" w:rsidP="0093372E">
                                  <w:pPr>
                                    <w:spacing w:line="240" w:lineRule="auto"/>
                                    <w:ind w:hanging="14"/>
                                    <w:jc w:val="right"/>
                                    <w:rPr>
                                      <w:spacing w:val="5"/>
                                      <w:kern w:val="2"/>
                                      <w:sz w:val="18"/>
                                      <w:szCs w:val="18"/>
                                    </w:rPr>
                                  </w:pPr>
                                  <w:r w:rsidRPr="004534C9">
                                    <w:rPr>
                                      <w:spacing w:val="5"/>
                                      <w:kern w:val="2"/>
                                      <w:sz w:val="18"/>
                                      <w:szCs w:val="18"/>
                                    </w:rPr>
                                    <w:t>230</w:t>
                                  </w:r>
                                </w:p>
                              </w:tc>
                            </w:tr>
                            <w:tr w:rsidR="00D03FC9" w14:paraId="2EF58274"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3E6C198F" w14:textId="77777777" w:rsidR="00D03FC9" w:rsidRPr="004534C9" w:rsidRDefault="00D03FC9" w:rsidP="0093372E">
                                  <w:pPr>
                                    <w:spacing w:line="240" w:lineRule="auto"/>
                                    <w:ind w:firstLine="0"/>
                                    <w:jc w:val="center"/>
                                    <w:rPr>
                                      <w:spacing w:val="5"/>
                                      <w:kern w:val="2"/>
                                      <w:sz w:val="18"/>
                                      <w:szCs w:val="18"/>
                                    </w:rPr>
                                  </w:pPr>
                                  <w:r w:rsidRPr="004534C9">
                                    <w:rPr>
                                      <w:spacing w:val="5"/>
                                      <w:kern w:val="2"/>
                                      <w:sz w:val="18"/>
                                      <w:szCs w:val="18"/>
                                    </w:rPr>
                                    <w:t>File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541D69D3" w14:textId="77777777" w:rsidR="00D03FC9" w:rsidRPr="004534C9" w:rsidRDefault="00D03FC9" w:rsidP="0093372E">
                                  <w:pPr>
                                    <w:spacing w:line="240" w:lineRule="auto"/>
                                    <w:ind w:firstLine="0"/>
                                    <w:jc w:val="right"/>
                                    <w:rPr>
                                      <w:spacing w:val="5"/>
                                      <w:kern w:val="2"/>
                                      <w:sz w:val="18"/>
                                      <w:szCs w:val="18"/>
                                    </w:rPr>
                                  </w:pPr>
                                  <w:r w:rsidRPr="004534C9">
                                    <w:rPr>
                                      <w:spacing w:val="5"/>
                                      <w:kern w:val="2"/>
                                      <w:sz w:val="18"/>
                                      <w:szCs w:val="18"/>
                                    </w:rPr>
                                    <w:t>1,505</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0771AC8E" w14:textId="77777777" w:rsidR="00D03FC9" w:rsidRPr="004534C9" w:rsidRDefault="00D03FC9" w:rsidP="0093372E">
                                  <w:pPr>
                                    <w:spacing w:line="240" w:lineRule="auto"/>
                                    <w:ind w:hanging="14"/>
                                    <w:jc w:val="right"/>
                                    <w:rPr>
                                      <w:spacing w:val="5"/>
                                      <w:kern w:val="2"/>
                                      <w:sz w:val="18"/>
                                      <w:szCs w:val="18"/>
                                    </w:rPr>
                                  </w:pPr>
                                  <w:r w:rsidRPr="004534C9">
                                    <w:rPr>
                                      <w:spacing w:val="5"/>
                                      <w:kern w:val="2"/>
                                      <w:sz w:val="18"/>
                                      <w:szCs w:val="18"/>
                                    </w:rPr>
                                    <w:t>984</w:t>
                                  </w:r>
                                </w:p>
                              </w:tc>
                            </w:tr>
                            <w:tr w:rsidR="00D03FC9" w14:paraId="1321D2DA"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B9A5ED4" w14:textId="77777777" w:rsidR="00D03FC9" w:rsidRPr="004534C9" w:rsidRDefault="00D03FC9" w:rsidP="0093372E">
                                  <w:pPr>
                                    <w:spacing w:line="240" w:lineRule="auto"/>
                                    <w:ind w:firstLine="0"/>
                                    <w:jc w:val="center"/>
                                    <w:rPr>
                                      <w:spacing w:val="5"/>
                                      <w:kern w:val="2"/>
                                      <w:sz w:val="18"/>
                                      <w:szCs w:val="18"/>
                                    </w:rPr>
                                  </w:pPr>
                                  <w:r w:rsidRPr="004534C9">
                                    <w:rPr>
                                      <w:spacing w:val="5"/>
                                      <w:kern w:val="2"/>
                                      <w:sz w:val="18"/>
                                      <w:szCs w:val="18"/>
                                    </w:rPr>
                                    <w:t>No. Seizure Event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0C34B7D2" w14:textId="77777777" w:rsidR="00D03FC9" w:rsidRPr="004534C9" w:rsidRDefault="00D03FC9" w:rsidP="0093372E">
                                  <w:pPr>
                                    <w:spacing w:line="240" w:lineRule="auto"/>
                                    <w:ind w:firstLine="0"/>
                                    <w:jc w:val="right"/>
                                    <w:rPr>
                                      <w:spacing w:val="5"/>
                                      <w:kern w:val="2"/>
                                      <w:sz w:val="18"/>
                                      <w:szCs w:val="18"/>
                                    </w:rPr>
                                  </w:pPr>
                                  <w:r w:rsidRPr="004534C9">
                                    <w:rPr>
                                      <w:spacing w:val="5"/>
                                      <w:kern w:val="2"/>
                                      <w:sz w:val="18"/>
                                      <w:szCs w:val="18"/>
                                    </w:rPr>
                                    <w:t>870</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5D7CADBB" w14:textId="77777777" w:rsidR="00D03FC9" w:rsidRPr="004534C9" w:rsidRDefault="00D03FC9" w:rsidP="0093372E">
                                  <w:pPr>
                                    <w:spacing w:line="240" w:lineRule="auto"/>
                                    <w:ind w:hanging="14"/>
                                    <w:jc w:val="right"/>
                                    <w:rPr>
                                      <w:spacing w:val="5"/>
                                      <w:kern w:val="2"/>
                                      <w:sz w:val="18"/>
                                      <w:szCs w:val="18"/>
                                    </w:rPr>
                                  </w:pPr>
                                  <w:r w:rsidRPr="004534C9">
                                    <w:rPr>
                                      <w:spacing w:val="5"/>
                                      <w:kern w:val="2"/>
                                      <w:sz w:val="18"/>
                                      <w:szCs w:val="18"/>
                                    </w:rPr>
                                    <w:t>614</w:t>
                                  </w:r>
                                </w:p>
                              </w:tc>
                            </w:tr>
                            <w:tr w:rsidR="00D03FC9" w14:paraId="5E9896C1" w14:textId="77777777" w:rsidTr="0093372E">
                              <w:trPr>
                                <w:trHeight w:val="48"/>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3A2A899" w14:textId="77777777" w:rsidR="00D03FC9" w:rsidRPr="004534C9" w:rsidRDefault="00D03FC9" w:rsidP="0093372E">
                                  <w:pPr>
                                    <w:spacing w:line="240" w:lineRule="auto"/>
                                    <w:ind w:firstLine="0"/>
                                    <w:jc w:val="center"/>
                                    <w:rPr>
                                      <w:spacing w:val="5"/>
                                      <w:kern w:val="2"/>
                                      <w:sz w:val="18"/>
                                      <w:szCs w:val="18"/>
                                    </w:rPr>
                                  </w:pPr>
                                  <w:r w:rsidRPr="004534C9">
                                    <w:rPr>
                                      <w:spacing w:val="5"/>
                                      <w:kern w:val="2"/>
                                      <w:sz w:val="18"/>
                                      <w:szCs w:val="18"/>
                                    </w:rPr>
                                    <w:t>Seizure (sec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22AC049" w14:textId="77777777" w:rsidR="00D03FC9" w:rsidRPr="004534C9" w:rsidRDefault="00D03FC9" w:rsidP="0093372E">
                                  <w:pPr>
                                    <w:spacing w:line="240" w:lineRule="auto"/>
                                    <w:ind w:firstLine="0"/>
                                    <w:jc w:val="right"/>
                                    <w:rPr>
                                      <w:spacing w:val="5"/>
                                      <w:kern w:val="2"/>
                                      <w:sz w:val="18"/>
                                      <w:szCs w:val="18"/>
                                    </w:rPr>
                                  </w:pPr>
                                  <w:r w:rsidRPr="004534C9">
                                    <w:rPr>
                                      <w:spacing w:val="5"/>
                                      <w:kern w:val="2"/>
                                      <w:sz w:val="18"/>
                                      <w:szCs w:val="18"/>
                                    </w:rPr>
                                    <w:t>51,140</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D1F8E08" w14:textId="77777777" w:rsidR="00D03FC9" w:rsidRPr="004534C9" w:rsidRDefault="00D03FC9" w:rsidP="0093372E">
                                  <w:pPr>
                                    <w:spacing w:line="240" w:lineRule="auto"/>
                                    <w:ind w:hanging="14"/>
                                    <w:jc w:val="right"/>
                                    <w:rPr>
                                      <w:spacing w:val="5"/>
                                      <w:kern w:val="2"/>
                                      <w:sz w:val="18"/>
                                      <w:szCs w:val="18"/>
                                    </w:rPr>
                                  </w:pPr>
                                  <w:r w:rsidRPr="004534C9">
                                    <w:rPr>
                                      <w:spacing w:val="5"/>
                                      <w:kern w:val="2"/>
                                      <w:sz w:val="18"/>
                                      <w:szCs w:val="18"/>
                                    </w:rPr>
                                    <w:t>53,930</w:t>
                                  </w:r>
                                </w:p>
                              </w:tc>
                            </w:tr>
                            <w:tr w:rsidR="00D03FC9" w14:paraId="3F456A98"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EDC5FC1" w14:textId="77777777" w:rsidR="00D03FC9" w:rsidRPr="004534C9" w:rsidRDefault="00D03FC9" w:rsidP="0093372E">
                                  <w:pPr>
                                    <w:spacing w:line="240" w:lineRule="auto"/>
                                    <w:ind w:firstLine="0"/>
                                    <w:jc w:val="center"/>
                                    <w:rPr>
                                      <w:spacing w:val="5"/>
                                      <w:kern w:val="2"/>
                                      <w:sz w:val="18"/>
                                      <w:szCs w:val="18"/>
                                    </w:rPr>
                                  </w:pPr>
                                  <w:r w:rsidRPr="004534C9">
                                    <w:rPr>
                                      <w:spacing w:val="5"/>
                                      <w:kern w:val="2"/>
                                      <w:sz w:val="18"/>
                                      <w:szCs w:val="18"/>
                                    </w:rPr>
                                    <w:t>Non-Seizure (sec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07522956" w14:textId="77777777" w:rsidR="00D03FC9" w:rsidRPr="004534C9" w:rsidRDefault="00D03FC9" w:rsidP="0093372E">
                                  <w:pPr>
                                    <w:spacing w:line="240" w:lineRule="auto"/>
                                    <w:ind w:firstLine="0"/>
                                    <w:jc w:val="right"/>
                                    <w:rPr>
                                      <w:spacing w:val="5"/>
                                      <w:kern w:val="2"/>
                                      <w:sz w:val="18"/>
                                      <w:szCs w:val="18"/>
                                    </w:rPr>
                                  </w:pPr>
                                  <w:r w:rsidRPr="004534C9">
                                    <w:rPr>
                                      <w:spacing w:val="5"/>
                                      <w:kern w:val="2"/>
                                      <w:sz w:val="18"/>
                                      <w:szCs w:val="18"/>
                                    </w:rPr>
                                    <w:t>877,821</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760880E3" w14:textId="77777777" w:rsidR="00D03FC9" w:rsidRPr="004534C9" w:rsidRDefault="00D03FC9" w:rsidP="0093372E">
                                  <w:pPr>
                                    <w:spacing w:line="240" w:lineRule="auto"/>
                                    <w:ind w:hanging="14"/>
                                    <w:jc w:val="right"/>
                                    <w:rPr>
                                      <w:spacing w:val="5"/>
                                      <w:kern w:val="2"/>
                                      <w:sz w:val="18"/>
                                      <w:szCs w:val="18"/>
                                    </w:rPr>
                                  </w:pPr>
                                  <w:r w:rsidRPr="004534C9">
                                    <w:rPr>
                                      <w:spacing w:val="5"/>
                                      <w:kern w:val="2"/>
                                      <w:sz w:val="18"/>
                                      <w:szCs w:val="18"/>
                                    </w:rPr>
                                    <w:t>547,728</w:t>
                                  </w:r>
                                </w:p>
                              </w:tc>
                            </w:tr>
                            <w:tr w:rsidR="00D03FC9" w14:paraId="33FDF719" w14:textId="77777777" w:rsidTr="0093372E">
                              <w:trPr>
                                <w:trHeight w:val="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51712DF" w14:textId="77777777" w:rsidR="00D03FC9" w:rsidRPr="004534C9" w:rsidRDefault="00D03FC9" w:rsidP="0093372E">
                                  <w:pPr>
                                    <w:spacing w:line="240" w:lineRule="auto"/>
                                    <w:ind w:firstLine="0"/>
                                    <w:jc w:val="center"/>
                                    <w:rPr>
                                      <w:spacing w:val="5"/>
                                      <w:kern w:val="2"/>
                                      <w:sz w:val="18"/>
                                      <w:szCs w:val="18"/>
                                    </w:rPr>
                                  </w:pPr>
                                  <w:r w:rsidRPr="004534C9">
                                    <w:rPr>
                                      <w:spacing w:val="5"/>
                                      <w:kern w:val="2"/>
                                      <w:sz w:val="18"/>
                                      <w:szCs w:val="18"/>
                                    </w:rPr>
                                    <w:t>Total (sec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413BE40E" w14:textId="77777777" w:rsidR="00D03FC9" w:rsidRPr="004534C9" w:rsidRDefault="00D03FC9" w:rsidP="0093372E">
                                  <w:pPr>
                                    <w:spacing w:line="240" w:lineRule="auto"/>
                                    <w:ind w:firstLine="0"/>
                                    <w:jc w:val="right"/>
                                    <w:rPr>
                                      <w:spacing w:val="5"/>
                                      <w:kern w:val="2"/>
                                      <w:sz w:val="18"/>
                                      <w:szCs w:val="18"/>
                                    </w:rPr>
                                  </w:pPr>
                                  <w:r w:rsidRPr="004534C9">
                                    <w:rPr>
                                      <w:spacing w:val="5"/>
                                      <w:kern w:val="2"/>
                                      <w:sz w:val="18"/>
                                      <w:szCs w:val="18"/>
                                    </w:rPr>
                                    <w:t>928,962</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31A8CE45" w14:textId="77777777" w:rsidR="00D03FC9" w:rsidRPr="004534C9" w:rsidRDefault="00D03FC9" w:rsidP="0093372E">
                                  <w:pPr>
                                    <w:spacing w:line="240" w:lineRule="auto"/>
                                    <w:ind w:hanging="14"/>
                                    <w:jc w:val="right"/>
                                    <w:rPr>
                                      <w:spacing w:val="5"/>
                                      <w:kern w:val="2"/>
                                      <w:sz w:val="18"/>
                                      <w:szCs w:val="18"/>
                                    </w:rPr>
                                  </w:pPr>
                                  <w:r w:rsidRPr="004534C9">
                                    <w:rPr>
                                      <w:spacing w:val="5"/>
                                      <w:kern w:val="2"/>
                                      <w:sz w:val="18"/>
                                      <w:szCs w:val="18"/>
                                    </w:rPr>
                                    <w:t>601,659</w:t>
                                  </w:r>
                                </w:p>
                              </w:tc>
                            </w:tr>
                          </w:tbl>
                          <w:p w14:paraId="30FD3F3E" w14:textId="77777777" w:rsidR="00D03FC9" w:rsidRDefault="00D03FC9" w:rsidP="004177D9">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1951454" id="_x0000_t202" coordsize="21600,21600" o:spt="202" path="m,l,21600r21600,l21600,xe">
                <v:stroke joinstyle="miter"/>
                <v:path gradientshapeok="t" o:connecttype="rect"/>
              </v:shapetype>
              <v:shape id="Text Box 23" o:spid="_x0000_s1034" type="#_x0000_t202" style="position:absolute;left:0;text-align:left;margin-left:123.05pt;margin-top:0;width:174.25pt;height:133.9pt;z-index:251675648;visibility:visible;mso-wrap-style:square;mso-width-percent:0;mso-height-percent:0;mso-wrap-distance-left:10.8pt;mso-wrap-distance-top:10.8pt;mso-wrap-distance-right:10.8pt;mso-wrap-distance-bottom:10.8pt;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" o:allowoverlap="f" stroked="f">
                <v:textbox inset="0,0,0,0">
                  <w:txbxContent>
                    <w:p w14:paraId="0F39C37E" w14:textId="696EFD16" w:rsidR="00D03FC9" w:rsidRPr="006B1D14" w:rsidRDefault="00D03FC9">
                      <w:pPr>
                        <w:pStyle w:val="Caption"/>
                        <w:spacing w:after="120"/>
                        <w:jc w:val="center"/>
                        <w:rPr>
                          <w:sz w:val="18"/>
                          <w:szCs w:val="18"/>
                        </w:rPr>
                      </w:pPr>
                      <w:bookmarkStart w:id="34" w:name="_Ref499127657"/>
                      <w:r w:rsidRPr="006B1D14">
                        <w:rPr>
                          <w:b/>
                          <w:bCs/>
                          <w:sz w:val="18"/>
                          <w:szCs w:val="18"/>
                        </w:rPr>
                        <w:t>Table</w:t>
                      </w:r>
                      <w:r>
                        <w:rPr>
                          <w:b/>
                          <w:bCs/>
                          <w:sz w:val="18"/>
                          <w:szCs w:val="18"/>
                        </w:rPr>
                        <w:t>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sidR="00485CEA">
                        <w:rPr>
                          <w:b/>
                          <w:bCs/>
                          <w:noProof/>
                          <w:sz w:val="18"/>
                          <w:szCs w:val="18"/>
                        </w:rPr>
                        <w:t>1</w:t>
                      </w:r>
                      <w:r w:rsidRPr="006B1D14">
                        <w:rPr>
                          <w:sz w:val="18"/>
                          <w:szCs w:val="18"/>
                        </w:rPr>
                        <w:fldChar w:fldCharType="end"/>
                      </w:r>
                      <w:bookmarkEnd w:id="34"/>
                      <w:r w:rsidRPr="006B1D14">
                        <w:rPr>
                          <w:b/>
                          <w:bCs/>
                          <w:sz w:val="18"/>
                          <w:szCs w:val="18"/>
                        </w:rPr>
                        <w:t>.</w:t>
                      </w:r>
                      <w:r w:rsidRPr="006B1D14">
                        <w:rPr>
                          <w:sz w:val="18"/>
                          <w:szCs w:val="18"/>
                        </w:rPr>
                        <w:t xml:space="preserve"> </w:t>
                      </w:r>
                      <w:r>
                        <w:rPr>
                          <w:sz w:val="18"/>
                          <w:szCs w:val="18"/>
                        </w:rPr>
                        <w:t xml:space="preserve">The TUSZ Corpus </w:t>
                      </w:r>
                      <w:r w:rsidRPr="006B1D14">
                        <w:rPr>
                          <w:sz w:val="18"/>
                          <w:szCs w:val="18"/>
                        </w:rPr>
                        <w:t>(v1.1.1)</w:t>
                      </w:r>
                    </w:p>
                    <w:tbl>
                      <w:tblPr>
                        <w:tblStyle w:val="TableGrid"/>
                        <w:tblW w:w="0" w:type="auto"/>
                        <w:jc w:val="center"/>
                        <w:tblLayout w:type="fixed"/>
                        <w:tblCellMar>
                          <w:left w:w="115" w:type="dxa"/>
                          <w:right w:w="115" w:type="dxa"/>
                        </w:tblCellMar>
                        <w:tblLook w:val="04A0" w:firstRow="1" w:lastRow="0" w:firstColumn="1" w:lastColumn="0" w:noHBand="0" w:noVBand="1"/>
                      </w:tblPr>
                      <w:tblGrid>
                        <w:gridCol w:w="1615"/>
                        <w:gridCol w:w="810"/>
                        <w:gridCol w:w="810"/>
                      </w:tblGrid>
                      <w:tr w:rsidR="00D03FC9" w14:paraId="41CB1A87" w14:textId="77777777" w:rsidTr="0093372E">
                        <w:trPr>
                          <w:trHeight w:val="147"/>
                          <w:jc w:val="center"/>
                        </w:trPr>
                        <w:tc>
                          <w:tcPr>
                            <w:tcW w:w="161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9" w:type="dxa"/>
                              <w:left w:w="58" w:type="dxa"/>
                              <w:bottom w:w="29" w:type="dxa"/>
                              <w:right w:w="58" w:type="dxa"/>
                            </w:tcMar>
                            <w:vAlign w:val="center"/>
                            <w:hideMark/>
                          </w:tcPr>
                          <w:p w14:paraId="360D7E9C" w14:textId="77777777" w:rsidR="00D03FC9" w:rsidRPr="004534C9" w:rsidRDefault="00D03FC9" w:rsidP="0093372E">
                            <w:pPr>
                              <w:spacing w:line="240" w:lineRule="auto"/>
                              <w:ind w:firstLine="0"/>
                              <w:jc w:val="center"/>
                              <w:rPr>
                                <w:b/>
                                <w:bCs/>
                                <w:spacing w:val="5"/>
                                <w:kern w:val="2"/>
                                <w:sz w:val="18"/>
                                <w:szCs w:val="18"/>
                                <w:u w:val="single"/>
                              </w:rPr>
                            </w:pPr>
                            <w:r w:rsidRPr="004534C9">
                              <w:rPr>
                                <w:b/>
                                <w:bCs/>
                                <w:spacing w:val="5"/>
                                <w:kern w:val="2"/>
                                <w:sz w:val="18"/>
                                <w:szCs w:val="18"/>
                              </w:rPr>
                              <w:t>Description</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9" w:type="dxa"/>
                              <w:left w:w="58" w:type="dxa"/>
                              <w:bottom w:w="29" w:type="dxa"/>
                              <w:right w:w="58" w:type="dxa"/>
                            </w:tcMar>
                            <w:vAlign w:val="center"/>
                            <w:hideMark/>
                          </w:tcPr>
                          <w:p w14:paraId="3EBEE53D" w14:textId="77777777" w:rsidR="00D03FC9" w:rsidRPr="004534C9" w:rsidRDefault="00D03FC9" w:rsidP="0093372E">
                            <w:pPr>
                              <w:spacing w:line="240" w:lineRule="auto"/>
                              <w:ind w:firstLine="0"/>
                              <w:jc w:val="center"/>
                              <w:rPr>
                                <w:b/>
                                <w:bCs/>
                                <w:spacing w:val="5"/>
                                <w:kern w:val="2"/>
                                <w:sz w:val="18"/>
                                <w:szCs w:val="18"/>
                                <w:u w:val="single"/>
                              </w:rPr>
                            </w:pPr>
                            <w:r w:rsidRPr="004534C9">
                              <w:rPr>
                                <w:b/>
                                <w:bCs/>
                                <w:spacing w:val="5"/>
                                <w:kern w:val="2"/>
                                <w:sz w:val="18"/>
                                <w:szCs w:val="18"/>
                              </w:rPr>
                              <w:t>Train</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9" w:type="dxa"/>
                              <w:left w:w="58" w:type="dxa"/>
                              <w:bottom w:w="29" w:type="dxa"/>
                              <w:right w:w="58" w:type="dxa"/>
                            </w:tcMar>
                            <w:vAlign w:val="center"/>
                            <w:hideMark/>
                          </w:tcPr>
                          <w:p w14:paraId="3C6D2256" w14:textId="77777777" w:rsidR="00D03FC9" w:rsidRPr="004534C9" w:rsidRDefault="00D03FC9" w:rsidP="0093372E">
                            <w:pPr>
                              <w:spacing w:line="240" w:lineRule="auto"/>
                              <w:ind w:hanging="14"/>
                              <w:jc w:val="center"/>
                              <w:rPr>
                                <w:b/>
                                <w:bCs/>
                                <w:spacing w:val="5"/>
                                <w:kern w:val="2"/>
                                <w:sz w:val="18"/>
                                <w:szCs w:val="18"/>
                              </w:rPr>
                            </w:pPr>
                            <w:r w:rsidRPr="004534C9">
                              <w:rPr>
                                <w:b/>
                                <w:bCs/>
                                <w:spacing w:val="5"/>
                                <w:kern w:val="2"/>
                                <w:sz w:val="18"/>
                                <w:szCs w:val="18"/>
                              </w:rPr>
                              <w:t>Eval</w:t>
                            </w:r>
                          </w:p>
                        </w:tc>
                      </w:tr>
                      <w:tr w:rsidR="00D03FC9" w14:paraId="23724CD1" w14:textId="77777777" w:rsidTr="0093372E">
                        <w:trPr>
                          <w:trHeight w:val="103"/>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27C58C5B" w14:textId="77777777" w:rsidR="00D03FC9" w:rsidRPr="004534C9" w:rsidRDefault="00D03FC9" w:rsidP="0093372E">
                            <w:pPr>
                              <w:spacing w:line="240" w:lineRule="auto"/>
                              <w:ind w:firstLine="0"/>
                              <w:jc w:val="center"/>
                              <w:rPr>
                                <w:spacing w:val="5"/>
                                <w:kern w:val="2"/>
                                <w:sz w:val="18"/>
                                <w:szCs w:val="18"/>
                              </w:rPr>
                            </w:pPr>
                            <w:r w:rsidRPr="004534C9">
                              <w:rPr>
                                <w:spacing w:val="5"/>
                                <w:kern w:val="2"/>
                                <w:sz w:val="18"/>
                                <w:szCs w:val="18"/>
                              </w:rPr>
                              <w:t>Patient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0A63455" w14:textId="77777777" w:rsidR="00D03FC9" w:rsidRPr="004534C9" w:rsidRDefault="00D03FC9" w:rsidP="0093372E">
                            <w:pPr>
                              <w:spacing w:line="240" w:lineRule="auto"/>
                              <w:ind w:firstLine="0"/>
                              <w:jc w:val="right"/>
                              <w:rPr>
                                <w:spacing w:val="5"/>
                                <w:kern w:val="2"/>
                                <w:sz w:val="18"/>
                                <w:szCs w:val="18"/>
                              </w:rPr>
                            </w:pPr>
                            <w:r w:rsidRPr="004534C9">
                              <w:rPr>
                                <w:spacing w:val="5"/>
                                <w:kern w:val="2"/>
                                <w:sz w:val="18"/>
                                <w:szCs w:val="18"/>
                              </w:rPr>
                              <w:t>196</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3328056" w14:textId="77777777" w:rsidR="00D03FC9" w:rsidRPr="004534C9" w:rsidRDefault="00D03FC9" w:rsidP="0093372E">
                            <w:pPr>
                              <w:spacing w:line="240" w:lineRule="auto"/>
                              <w:ind w:hanging="14"/>
                              <w:jc w:val="right"/>
                              <w:rPr>
                                <w:spacing w:val="5"/>
                                <w:kern w:val="2"/>
                                <w:sz w:val="18"/>
                                <w:szCs w:val="18"/>
                              </w:rPr>
                            </w:pPr>
                            <w:r w:rsidRPr="004534C9">
                              <w:rPr>
                                <w:spacing w:val="5"/>
                                <w:kern w:val="2"/>
                                <w:sz w:val="18"/>
                                <w:szCs w:val="18"/>
                              </w:rPr>
                              <w:t>50</w:t>
                            </w:r>
                          </w:p>
                        </w:tc>
                      </w:tr>
                      <w:tr w:rsidR="00D03FC9" w14:paraId="1C3F2B48"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72F9C524" w14:textId="77777777" w:rsidR="00D03FC9" w:rsidRPr="004534C9" w:rsidRDefault="00D03FC9" w:rsidP="0093372E">
                            <w:pPr>
                              <w:spacing w:line="240" w:lineRule="auto"/>
                              <w:ind w:firstLine="0"/>
                              <w:jc w:val="center"/>
                              <w:rPr>
                                <w:spacing w:val="5"/>
                                <w:kern w:val="2"/>
                                <w:sz w:val="18"/>
                                <w:szCs w:val="18"/>
                              </w:rPr>
                            </w:pPr>
                            <w:r w:rsidRPr="004534C9">
                              <w:rPr>
                                <w:spacing w:val="5"/>
                                <w:kern w:val="2"/>
                                <w:sz w:val="18"/>
                                <w:szCs w:val="18"/>
                              </w:rPr>
                              <w:t>Session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730CE066" w14:textId="77777777" w:rsidR="00D03FC9" w:rsidRPr="004534C9" w:rsidRDefault="00D03FC9" w:rsidP="0093372E">
                            <w:pPr>
                              <w:spacing w:line="240" w:lineRule="auto"/>
                              <w:ind w:firstLine="0"/>
                              <w:jc w:val="right"/>
                              <w:rPr>
                                <w:spacing w:val="5"/>
                                <w:kern w:val="2"/>
                                <w:sz w:val="18"/>
                                <w:szCs w:val="18"/>
                              </w:rPr>
                            </w:pPr>
                            <w:r w:rsidRPr="004534C9">
                              <w:rPr>
                                <w:spacing w:val="5"/>
                                <w:kern w:val="2"/>
                                <w:sz w:val="18"/>
                                <w:szCs w:val="18"/>
                              </w:rPr>
                              <w:t>456</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50099FAA" w14:textId="77777777" w:rsidR="00D03FC9" w:rsidRPr="004534C9" w:rsidRDefault="00D03FC9" w:rsidP="0093372E">
                            <w:pPr>
                              <w:spacing w:line="240" w:lineRule="auto"/>
                              <w:ind w:hanging="14"/>
                              <w:jc w:val="right"/>
                              <w:rPr>
                                <w:spacing w:val="5"/>
                                <w:kern w:val="2"/>
                                <w:sz w:val="18"/>
                                <w:szCs w:val="18"/>
                              </w:rPr>
                            </w:pPr>
                            <w:r w:rsidRPr="004534C9">
                              <w:rPr>
                                <w:spacing w:val="5"/>
                                <w:kern w:val="2"/>
                                <w:sz w:val="18"/>
                                <w:szCs w:val="18"/>
                              </w:rPr>
                              <w:t>230</w:t>
                            </w:r>
                          </w:p>
                        </w:tc>
                      </w:tr>
                      <w:tr w:rsidR="00D03FC9" w14:paraId="2EF58274"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3E6C198F" w14:textId="77777777" w:rsidR="00D03FC9" w:rsidRPr="004534C9" w:rsidRDefault="00D03FC9" w:rsidP="0093372E">
                            <w:pPr>
                              <w:spacing w:line="240" w:lineRule="auto"/>
                              <w:ind w:firstLine="0"/>
                              <w:jc w:val="center"/>
                              <w:rPr>
                                <w:spacing w:val="5"/>
                                <w:kern w:val="2"/>
                                <w:sz w:val="18"/>
                                <w:szCs w:val="18"/>
                              </w:rPr>
                            </w:pPr>
                            <w:r w:rsidRPr="004534C9">
                              <w:rPr>
                                <w:spacing w:val="5"/>
                                <w:kern w:val="2"/>
                                <w:sz w:val="18"/>
                                <w:szCs w:val="18"/>
                              </w:rPr>
                              <w:t>File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541D69D3" w14:textId="77777777" w:rsidR="00D03FC9" w:rsidRPr="004534C9" w:rsidRDefault="00D03FC9" w:rsidP="0093372E">
                            <w:pPr>
                              <w:spacing w:line="240" w:lineRule="auto"/>
                              <w:ind w:firstLine="0"/>
                              <w:jc w:val="right"/>
                              <w:rPr>
                                <w:spacing w:val="5"/>
                                <w:kern w:val="2"/>
                                <w:sz w:val="18"/>
                                <w:szCs w:val="18"/>
                              </w:rPr>
                            </w:pPr>
                            <w:r w:rsidRPr="004534C9">
                              <w:rPr>
                                <w:spacing w:val="5"/>
                                <w:kern w:val="2"/>
                                <w:sz w:val="18"/>
                                <w:szCs w:val="18"/>
                              </w:rPr>
                              <w:t>1,505</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0771AC8E" w14:textId="77777777" w:rsidR="00D03FC9" w:rsidRPr="004534C9" w:rsidRDefault="00D03FC9" w:rsidP="0093372E">
                            <w:pPr>
                              <w:spacing w:line="240" w:lineRule="auto"/>
                              <w:ind w:hanging="14"/>
                              <w:jc w:val="right"/>
                              <w:rPr>
                                <w:spacing w:val="5"/>
                                <w:kern w:val="2"/>
                                <w:sz w:val="18"/>
                                <w:szCs w:val="18"/>
                              </w:rPr>
                            </w:pPr>
                            <w:r w:rsidRPr="004534C9">
                              <w:rPr>
                                <w:spacing w:val="5"/>
                                <w:kern w:val="2"/>
                                <w:sz w:val="18"/>
                                <w:szCs w:val="18"/>
                              </w:rPr>
                              <w:t>984</w:t>
                            </w:r>
                          </w:p>
                        </w:tc>
                      </w:tr>
                      <w:tr w:rsidR="00D03FC9" w14:paraId="1321D2DA"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B9A5ED4" w14:textId="77777777" w:rsidR="00D03FC9" w:rsidRPr="004534C9" w:rsidRDefault="00D03FC9" w:rsidP="0093372E">
                            <w:pPr>
                              <w:spacing w:line="240" w:lineRule="auto"/>
                              <w:ind w:firstLine="0"/>
                              <w:jc w:val="center"/>
                              <w:rPr>
                                <w:spacing w:val="5"/>
                                <w:kern w:val="2"/>
                                <w:sz w:val="18"/>
                                <w:szCs w:val="18"/>
                              </w:rPr>
                            </w:pPr>
                            <w:r w:rsidRPr="004534C9">
                              <w:rPr>
                                <w:spacing w:val="5"/>
                                <w:kern w:val="2"/>
                                <w:sz w:val="18"/>
                                <w:szCs w:val="18"/>
                              </w:rPr>
                              <w:t>No. Seizure Event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0C34B7D2" w14:textId="77777777" w:rsidR="00D03FC9" w:rsidRPr="004534C9" w:rsidRDefault="00D03FC9" w:rsidP="0093372E">
                            <w:pPr>
                              <w:spacing w:line="240" w:lineRule="auto"/>
                              <w:ind w:firstLine="0"/>
                              <w:jc w:val="right"/>
                              <w:rPr>
                                <w:spacing w:val="5"/>
                                <w:kern w:val="2"/>
                                <w:sz w:val="18"/>
                                <w:szCs w:val="18"/>
                              </w:rPr>
                            </w:pPr>
                            <w:r w:rsidRPr="004534C9">
                              <w:rPr>
                                <w:spacing w:val="5"/>
                                <w:kern w:val="2"/>
                                <w:sz w:val="18"/>
                                <w:szCs w:val="18"/>
                              </w:rPr>
                              <w:t>870</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5D7CADBB" w14:textId="77777777" w:rsidR="00D03FC9" w:rsidRPr="004534C9" w:rsidRDefault="00D03FC9" w:rsidP="0093372E">
                            <w:pPr>
                              <w:spacing w:line="240" w:lineRule="auto"/>
                              <w:ind w:hanging="14"/>
                              <w:jc w:val="right"/>
                              <w:rPr>
                                <w:spacing w:val="5"/>
                                <w:kern w:val="2"/>
                                <w:sz w:val="18"/>
                                <w:szCs w:val="18"/>
                              </w:rPr>
                            </w:pPr>
                            <w:r w:rsidRPr="004534C9">
                              <w:rPr>
                                <w:spacing w:val="5"/>
                                <w:kern w:val="2"/>
                                <w:sz w:val="18"/>
                                <w:szCs w:val="18"/>
                              </w:rPr>
                              <w:t>614</w:t>
                            </w:r>
                          </w:p>
                        </w:tc>
                      </w:tr>
                      <w:tr w:rsidR="00D03FC9" w14:paraId="5E9896C1" w14:textId="77777777" w:rsidTr="0093372E">
                        <w:trPr>
                          <w:trHeight w:val="48"/>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3A2A899" w14:textId="77777777" w:rsidR="00D03FC9" w:rsidRPr="004534C9" w:rsidRDefault="00D03FC9" w:rsidP="0093372E">
                            <w:pPr>
                              <w:spacing w:line="240" w:lineRule="auto"/>
                              <w:ind w:firstLine="0"/>
                              <w:jc w:val="center"/>
                              <w:rPr>
                                <w:spacing w:val="5"/>
                                <w:kern w:val="2"/>
                                <w:sz w:val="18"/>
                                <w:szCs w:val="18"/>
                              </w:rPr>
                            </w:pPr>
                            <w:r w:rsidRPr="004534C9">
                              <w:rPr>
                                <w:spacing w:val="5"/>
                                <w:kern w:val="2"/>
                                <w:sz w:val="18"/>
                                <w:szCs w:val="18"/>
                              </w:rPr>
                              <w:t>Seizure (sec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22AC049" w14:textId="77777777" w:rsidR="00D03FC9" w:rsidRPr="004534C9" w:rsidRDefault="00D03FC9" w:rsidP="0093372E">
                            <w:pPr>
                              <w:spacing w:line="240" w:lineRule="auto"/>
                              <w:ind w:firstLine="0"/>
                              <w:jc w:val="right"/>
                              <w:rPr>
                                <w:spacing w:val="5"/>
                                <w:kern w:val="2"/>
                                <w:sz w:val="18"/>
                                <w:szCs w:val="18"/>
                              </w:rPr>
                            </w:pPr>
                            <w:r w:rsidRPr="004534C9">
                              <w:rPr>
                                <w:spacing w:val="5"/>
                                <w:kern w:val="2"/>
                                <w:sz w:val="18"/>
                                <w:szCs w:val="18"/>
                              </w:rPr>
                              <w:t>51,140</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D1F8E08" w14:textId="77777777" w:rsidR="00D03FC9" w:rsidRPr="004534C9" w:rsidRDefault="00D03FC9" w:rsidP="0093372E">
                            <w:pPr>
                              <w:spacing w:line="240" w:lineRule="auto"/>
                              <w:ind w:hanging="14"/>
                              <w:jc w:val="right"/>
                              <w:rPr>
                                <w:spacing w:val="5"/>
                                <w:kern w:val="2"/>
                                <w:sz w:val="18"/>
                                <w:szCs w:val="18"/>
                              </w:rPr>
                            </w:pPr>
                            <w:r w:rsidRPr="004534C9">
                              <w:rPr>
                                <w:spacing w:val="5"/>
                                <w:kern w:val="2"/>
                                <w:sz w:val="18"/>
                                <w:szCs w:val="18"/>
                              </w:rPr>
                              <w:t>53,930</w:t>
                            </w:r>
                          </w:p>
                        </w:tc>
                      </w:tr>
                      <w:tr w:rsidR="00D03FC9" w14:paraId="3F456A98"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EDC5FC1" w14:textId="77777777" w:rsidR="00D03FC9" w:rsidRPr="004534C9" w:rsidRDefault="00D03FC9" w:rsidP="0093372E">
                            <w:pPr>
                              <w:spacing w:line="240" w:lineRule="auto"/>
                              <w:ind w:firstLine="0"/>
                              <w:jc w:val="center"/>
                              <w:rPr>
                                <w:spacing w:val="5"/>
                                <w:kern w:val="2"/>
                                <w:sz w:val="18"/>
                                <w:szCs w:val="18"/>
                              </w:rPr>
                            </w:pPr>
                            <w:r w:rsidRPr="004534C9">
                              <w:rPr>
                                <w:spacing w:val="5"/>
                                <w:kern w:val="2"/>
                                <w:sz w:val="18"/>
                                <w:szCs w:val="18"/>
                              </w:rPr>
                              <w:t>Non-Seizure (sec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07522956" w14:textId="77777777" w:rsidR="00D03FC9" w:rsidRPr="004534C9" w:rsidRDefault="00D03FC9" w:rsidP="0093372E">
                            <w:pPr>
                              <w:spacing w:line="240" w:lineRule="auto"/>
                              <w:ind w:firstLine="0"/>
                              <w:jc w:val="right"/>
                              <w:rPr>
                                <w:spacing w:val="5"/>
                                <w:kern w:val="2"/>
                                <w:sz w:val="18"/>
                                <w:szCs w:val="18"/>
                              </w:rPr>
                            </w:pPr>
                            <w:r w:rsidRPr="004534C9">
                              <w:rPr>
                                <w:spacing w:val="5"/>
                                <w:kern w:val="2"/>
                                <w:sz w:val="18"/>
                                <w:szCs w:val="18"/>
                              </w:rPr>
                              <w:t>877,821</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760880E3" w14:textId="77777777" w:rsidR="00D03FC9" w:rsidRPr="004534C9" w:rsidRDefault="00D03FC9" w:rsidP="0093372E">
                            <w:pPr>
                              <w:spacing w:line="240" w:lineRule="auto"/>
                              <w:ind w:hanging="14"/>
                              <w:jc w:val="right"/>
                              <w:rPr>
                                <w:spacing w:val="5"/>
                                <w:kern w:val="2"/>
                                <w:sz w:val="18"/>
                                <w:szCs w:val="18"/>
                              </w:rPr>
                            </w:pPr>
                            <w:r w:rsidRPr="004534C9">
                              <w:rPr>
                                <w:spacing w:val="5"/>
                                <w:kern w:val="2"/>
                                <w:sz w:val="18"/>
                                <w:szCs w:val="18"/>
                              </w:rPr>
                              <w:t>547,728</w:t>
                            </w:r>
                          </w:p>
                        </w:tc>
                      </w:tr>
                      <w:tr w:rsidR="00D03FC9" w14:paraId="33FDF719" w14:textId="77777777" w:rsidTr="0093372E">
                        <w:trPr>
                          <w:trHeight w:val="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51712DF" w14:textId="77777777" w:rsidR="00D03FC9" w:rsidRPr="004534C9" w:rsidRDefault="00D03FC9" w:rsidP="0093372E">
                            <w:pPr>
                              <w:spacing w:line="240" w:lineRule="auto"/>
                              <w:ind w:firstLine="0"/>
                              <w:jc w:val="center"/>
                              <w:rPr>
                                <w:spacing w:val="5"/>
                                <w:kern w:val="2"/>
                                <w:sz w:val="18"/>
                                <w:szCs w:val="18"/>
                              </w:rPr>
                            </w:pPr>
                            <w:r w:rsidRPr="004534C9">
                              <w:rPr>
                                <w:spacing w:val="5"/>
                                <w:kern w:val="2"/>
                                <w:sz w:val="18"/>
                                <w:szCs w:val="18"/>
                              </w:rPr>
                              <w:t>Total (sec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413BE40E" w14:textId="77777777" w:rsidR="00D03FC9" w:rsidRPr="004534C9" w:rsidRDefault="00D03FC9" w:rsidP="0093372E">
                            <w:pPr>
                              <w:spacing w:line="240" w:lineRule="auto"/>
                              <w:ind w:firstLine="0"/>
                              <w:jc w:val="right"/>
                              <w:rPr>
                                <w:spacing w:val="5"/>
                                <w:kern w:val="2"/>
                                <w:sz w:val="18"/>
                                <w:szCs w:val="18"/>
                              </w:rPr>
                            </w:pPr>
                            <w:r w:rsidRPr="004534C9">
                              <w:rPr>
                                <w:spacing w:val="5"/>
                                <w:kern w:val="2"/>
                                <w:sz w:val="18"/>
                                <w:szCs w:val="18"/>
                              </w:rPr>
                              <w:t>928,962</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31A8CE45" w14:textId="77777777" w:rsidR="00D03FC9" w:rsidRPr="004534C9" w:rsidRDefault="00D03FC9" w:rsidP="0093372E">
                            <w:pPr>
                              <w:spacing w:line="240" w:lineRule="auto"/>
                              <w:ind w:hanging="14"/>
                              <w:jc w:val="right"/>
                              <w:rPr>
                                <w:spacing w:val="5"/>
                                <w:kern w:val="2"/>
                                <w:sz w:val="18"/>
                                <w:szCs w:val="18"/>
                              </w:rPr>
                            </w:pPr>
                            <w:r w:rsidRPr="004534C9">
                              <w:rPr>
                                <w:spacing w:val="5"/>
                                <w:kern w:val="2"/>
                                <w:sz w:val="18"/>
                                <w:szCs w:val="18"/>
                              </w:rPr>
                              <w:t>601,659</w:t>
                            </w:r>
                          </w:p>
                        </w:tc>
                      </w:tr>
                    </w:tbl>
                    <w:p w14:paraId="30FD3F3E" w14:textId="77777777" w:rsidR="00D03FC9" w:rsidRDefault="00D03FC9" w:rsidP="004177D9">
                      <w:pPr>
                        <w:rPr>
                          <w:sz w:val="22"/>
                          <w:szCs w:val="22"/>
                        </w:rPr>
                      </w:pPr>
                    </w:p>
                  </w:txbxContent>
                </v:textbox>
                <w10:wrap type="square" anchorx="margin" anchory="margin"/>
              </v:shape>
            </w:pict>
          </mc:Fallback>
        </mc:AlternateContent>
      </w:r>
      <w:r w:rsidR="00AD6657" w:rsidRPr="00EF070A">
        <w:rPr>
          <w:iCs/>
        </w:rPr>
        <w:t xml:space="preserve">The version of the seizure database used for this study was v1.1.1 which contains 196 patients in </w:t>
      </w:r>
      <w:r>
        <w:rPr>
          <w:iCs/>
        </w:rPr>
        <w:t xml:space="preserve">the </w:t>
      </w:r>
      <w:r w:rsidR="00AD6657" w:rsidRPr="00EF070A">
        <w:rPr>
          <w:iCs/>
        </w:rPr>
        <w:t>training</w:t>
      </w:r>
      <w:r>
        <w:rPr>
          <w:iCs/>
        </w:rPr>
        <w:t xml:space="preserve"> set</w:t>
      </w:r>
      <w:r w:rsidR="00AD6657" w:rsidRPr="00EF070A">
        <w:rPr>
          <w:iCs/>
        </w:rPr>
        <w:t xml:space="preserve"> and </w:t>
      </w:r>
      <w:r w:rsidR="00D06CC3" w:rsidRPr="004534C9">
        <w:rPr>
          <w:iCs/>
        </w:rPr>
        <w:t>50</w:t>
      </w:r>
      <w:r w:rsidR="00D06CC3" w:rsidRPr="00EF070A">
        <w:rPr>
          <w:iCs/>
        </w:rPr>
        <w:t xml:space="preserve"> patients in the evaluation </w:t>
      </w:r>
      <w:r>
        <w:rPr>
          <w:iCs/>
        </w:rPr>
        <w:t>set</w:t>
      </w:r>
      <w:r w:rsidR="00D06CC3" w:rsidRPr="00EF070A">
        <w:rPr>
          <w:iCs/>
        </w:rPr>
        <w:t xml:space="preserve">, making it </w:t>
      </w:r>
      <w:r w:rsidR="00306834">
        <w:rPr>
          <w:iCs/>
        </w:rPr>
        <w:t xml:space="preserve">adequate </w:t>
      </w:r>
      <w:r w:rsidR="00D06CC3" w:rsidRPr="00EF070A">
        <w:rPr>
          <w:iCs/>
        </w:rPr>
        <w:t>to accurately assess fine differences in algorithm performance</w:t>
      </w:r>
      <w:r w:rsidR="00AD6657" w:rsidRPr="00EF070A">
        <w:rPr>
          <w:iCs/>
        </w:rPr>
        <w:t xml:space="preserve"> for machine learning algorithms. </w:t>
      </w:r>
      <w:r w:rsidR="00EF070A">
        <w:rPr>
          <w:iCs/>
        </w:rPr>
        <w:t>Although</w:t>
      </w:r>
      <w:r w:rsidR="0053088E">
        <w:rPr>
          <w:iCs/>
        </w:rPr>
        <w:t xml:space="preserve"> </w:t>
      </w:r>
      <w:r w:rsidR="00EF070A">
        <w:rPr>
          <w:iCs/>
        </w:rPr>
        <w:t xml:space="preserve">this </w:t>
      </w:r>
      <w:r w:rsidR="00AD6657" w:rsidRPr="00EF070A">
        <w:rPr>
          <w:iCs/>
        </w:rPr>
        <w:t>database provides event</w:t>
      </w:r>
      <w:r w:rsidR="00EF070A">
        <w:rPr>
          <w:iCs/>
        </w:rPr>
        <w:t>-</w:t>
      </w:r>
      <w:r w:rsidR="00AD6657" w:rsidRPr="00EF070A">
        <w:rPr>
          <w:iCs/>
        </w:rPr>
        <w:t>based as well as term-based annotations</w:t>
      </w:r>
      <w:r w:rsidR="00EF070A">
        <w:rPr>
          <w:iCs/>
        </w:rPr>
        <w:t>,</w:t>
      </w:r>
      <w:r w:rsidR="00AD6657" w:rsidRPr="00EF070A">
        <w:rPr>
          <w:iCs/>
        </w:rPr>
        <w:t xml:space="preserve"> for our study, we only include term</w:t>
      </w:r>
      <w:r w:rsidR="0053088E">
        <w:rPr>
          <w:iCs/>
        </w:rPr>
        <w:softHyphen/>
        <w:t>–</w:t>
      </w:r>
      <w:r w:rsidR="00AD6657" w:rsidRPr="00EF070A">
        <w:rPr>
          <w:iCs/>
        </w:rPr>
        <w:t xml:space="preserve">based </w:t>
      </w:r>
      <w:r w:rsidR="0053088E">
        <w:rPr>
          <w:iCs/>
        </w:rPr>
        <w:t>annotations: a single decision is made at each point in time based on examination of all channels. Though annotations are channel-based (each channel is annotated independently), these annotations are aggregated to produce a single decision at each point in time. More information about the annotation process is available in Ochal et al.</w:t>
      </w:r>
      <w:r w:rsidR="00DB4DC5">
        <w:rPr>
          <w:iCs/>
        </w:rPr>
        <w:t> </w:t>
      </w:r>
      <w:r w:rsidR="004F7E86">
        <w:rPr>
          <w:iCs/>
        </w:rPr>
        <w:fldChar w:fldCharType="begin"/>
      </w:r>
      <w:r w:rsidR="004F7E86">
        <w:rPr>
          <w:iCs/>
        </w:rPr>
        <w:instrText xml:space="preserve"> REF _Ref37284439 \n </w:instrText>
      </w:r>
      <w:r w:rsidR="004F7E86">
        <w:rPr>
          <w:iCs/>
        </w:rPr>
        <w:fldChar w:fldCharType="separate"/>
      </w:r>
      <w:r w:rsidR="00485CEA">
        <w:rPr>
          <w:iCs/>
        </w:rPr>
        <w:t>[40]</w:t>
      </w:r>
      <w:r w:rsidR="004F7E86">
        <w:rPr>
          <w:iCs/>
        </w:rPr>
        <w:fldChar w:fldCharType="end"/>
      </w:r>
      <w:r w:rsidR="00DB4DC5">
        <w:rPr>
          <w:iCs/>
        </w:rPr>
        <w:t>.</w:t>
      </w:r>
    </w:p>
    <w:p w14:paraId="6FB8CFB8" w14:textId="1B19532E" w:rsidR="005F55DC" w:rsidRDefault="00D06CC3" w:rsidP="0083510A">
      <w:pPr>
        <w:pStyle w:val="heading2"/>
      </w:pPr>
      <w:r>
        <w:t>Machine Learning Architectures</w:t>
      </w:r>
    </w:p>
    <w:p w14:paraId="18C09D2C" w14:textId="58134BF7" w:rsidR="00AD6657" w:rsidRDefault="00CA3D06" w:rsidP="00AD6657">
      <w:pPr>
        <w:pStyle w:val="BodyText"/>
      </w:pPr>
      <w:r>
        <w:rPr>
          <w:noProof/>
          <w:sz w:val="24"/>
          <w:szCs w:val="24"/>
        </w:rPr>
        <mc:AlternateContent>
          <mc:Choice Requires="wps">
            <w:drawing>
              <wp:anchor distT="137160" distB="137160" distL="137160" distR="137160" simplePos="0" relativeHeight="251677696" behindDoc="0" locked="0" layoutInCell="1" allowOverlap="0" wp14:anchorId="01AF23CA" wp14:editId="4AC4B8E7">
                <wp:simplePos x="0" y="0"/>
                <wp:positionH relativeFrom="margin">
                  <wp:align>center</wp:align>
                </wp:positionH>
                <wp:positionV relativeFrom="margin">
                  <wp:align>bottom</wp:align>
                </wp:positionV>
                <wp:extent cx="4361688" cy="2221992"/>
                <wp:effectExtent l="0" t="0" r="7620" b="13335"/>
                <wp:wrapSquare wrapText="bothSides"/>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61688" cy="2221992"/>
                        </a:xfrm>
                        <a:prstGeom prst="rect">
                          <a:avLst/>
                        </a:prstGeom>
                        <a:solidFill>
                          <a:srgbClr val="FFFFFF"/>
                        </a:solidFill>
                        <a:ln w="9525">
                          <a:solidFill>
                            <a:schemeClr val="bg1">
                              <a:lumMod val="100000"/>
                              <a:lumOff val="0"/>
                            </a:schemeClr>
                          </a:solidFill>
                          <a:miter lim="800000"/>
                          <a:headEnd/>
                          <a:tailEnd/>
                        </a:ln>
                      </wps:spPr>
                      <wps:txbx>
                        <w:txbxContent>
                          <w:p w14:paraId="18FBA531" w14:textId="618E67B4" w:rsidR="00D03FC9" w:rsidRDefault="00D03FC9" w:rsidP="004177D9">
                            <w:pPr>
                              <w:pStyle w:val="Caption"/>
                              <w:spacing w:after="120"/>
                              <w:jc w:val="center"/>
                            </w:pPr>
                            <w:r>
                              <w:rPr>
                                <w:noProof/>
                                <w:sz w:val="20"/>
                                <w:szCs w:val="20"/>
                              </w:rPr>
                              <w:drawing>
                                <wp:inline distT="0" distB="0" distL="0" distR="0" wp14:anchorId="36FCBD6C" wp14:editId="7EA6D6E1">
                                  <wp:extent cx="4392930" cy="1967230"/>
                                  <wp:effectExtent l="0" t="0" r="762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92930" cy="1967230"/>
                                          </a:xfrm>
                                          <a:prstGeom prst="rect">
                                            <a:avLst/>
                                          </a:prstGeom>
                                          <a:noFill/>
                                          <a:ln>
                                            <a:noFill/>
                                          </a:ln>
                                        </pic:spPr>
                                      </pic:pic>
                                    </a:graphicData>
                                  </a:graphic>
                                </wp:inline>
                              </w:drawing>
                            </w:r>
                          </w:p>
                          <w:p w14:paraId="08FD01D3" w14:textId="55937261" w:rsidR="00D03FC9" w:rsidRPr="006B1D14" w:rsidRDefault="00D03FC9" w:rsidP="004177D9">
                            <w:pPr>
                              <w:pStyle w:val="Caption"/>
                              <w:jc w:val="center"/>
                              <w:rPr>
                                <w:noProof/>
                                <w:sz w:val="18"/>
                                <w:szCs w:val="18"/>
                              </w:rPr>
                            </w:pPr>
                            <w:bookmarkStart w:id="35" w:name="_Ref499208491"/>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sidR="00485CEA">
                              <w:rPr>
                                <w:b/>
                                <w:bCs/>
                                <w:noProof/>
                                <w:sz w:val="18"/>
                                <w:szCs w:val="18"/>
                              </w:rPr>
                              <w:t>10</w:t>
                            </w:r>
                            <w:r w:rsidRPr="006B1D14">
                              <w:rPr>
                                <w:sz w:val="18"/>
                                <w:szCs w:val="18"/>
                              </w:rPr>
                              <w:fldChar w:fldCharType="end"/>
                            </w:r>
                            <w:bookmarkEnd w:id="35"/>
                            <w:r w:rsidRPr="006B1D14">
                              <w:rPr>
                                <w:b/>
                                <w:bCs/>
                                <w:sz w:val="18"/>
                                <w:szCs w:val="18"/>
                              </w:rPr>
                              <w:t>.</w:t>
                            </w:r>
                            <w:r w:rsidRPr="006B1D14">
                              <w:rPr>
                                <w:sz w:val="18"/>
                                <w:szCs w:val="18"/>
                              </w:rPr>
                              <w:t xml:space="preserve"> A hybrid deep learning architecture that integrates temporal and spatial context</w:t>
                            </w:r>
                          </w:p>
                          <w:p w14:paraId="6D3BB7E4" w14:textId="77777777" w:rsidR="00D03FC9" w:rsidRDefault="00D03FC9" w:rsidP="004177D9">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1AF23CA" id="Text Box 25" o:spid="_x0000_s1035" type="#_x0000_t202" style="position:absolute;left:0;text-align:left;margin-left:0;margin-top:0;width:343.45pt;height:174.95pt;z-index:251677696;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" o:allowoverlap="f" strokecolor="white [3212]">
                <v:textbox inset="0,0,0,0">
                  <w:txbxContent>
                    <w:p w14:paraId="18FBA531" w14:textId="618E67B4" w:rsidR="00D03FC9" w:rsidRDefault="00D03FC9" w:rsidP="004177D9">
                      <w:pPr>
                        <w:pStyle w:val="Caption"/>
                        <w:spacing w:after="120"/>
                        <w:jc w:val="center"/>
                      </w:pPr>
                      <w:r>
                        <w:rPr>
                          <w:noProof/>
                          <w:sz w:val="20"/>
                          <w:szCs w:val="20"/>
                        </w:rPr>
                        <w:drawing>
                          <wp:inline distT="0" distB="0" distL="0" distR="0" wp14:anchorId="36FCBD6C" wp14:editId="7EA6D6E1">
                            <wp:extent cx="4392930" cy="1967230"/>
                            <wp:effectExtent l="0" t="0" r="762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92930" cy="1967230"/>
                                    </a:xfrm>
                                    <a:prstGeom prst="rect">
                                      <a:avLst/>
                                    </a:prstGeom>
                                    <a:noFill/>
                                    <a:ln>
                                      <a:noFill/>
                                    </a:ln>
                                  </pic:spPr>
                                </pic:pic>
                              </a:graphicData>
                            </a:graphic>
                          </wp:inline>
                        </w:drawing>
                      </w:r>
                    </w:p>
                    <w:p w14:paraId="08FD01D3" w14:textId="55937261" w:rsidR="00D03FC9" w:rsidRPr="006B1D14" w:rsidRDefault="00D03FC9" w:rsidP="004177D9">
                      <w:pPr>
                        <w:pStyle w:val="Caption"/>
                        <w:jc w:val="center"/>
                        <w:rPr>
                          <w:noProof/>
                          <w:sz w:val="18"/>
                          <w:szCs w:val="18"/>
                        </w:rPr>
                      </w:pPr>
                      <w:bookmarkStart w:id="54" w:name="_Ref499208491"/>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sidR="00485CEA">
                        <w:rPr>
                          <w:b/>
                          <w:bCs/>
                          <w:noProof/>
                          <w:sz w:val="18"/>
                          <w:szCs w:val="18"/>
                        </w:rPr>
                        <w:t>10</w:t>
                      </w:r>
                      <w:r w:rsidRPr="006B1D14">
                        <w:rPr>
                          <w:sz w:val="18"/>
                          <w:szCs w:val="18"/>
                        </w:rPr>
                        <w:fldChar w:fldCharType="end"/>
                      </w:r>
                      <w:bookmarkEnd w:id="54"/>
                      <w:r w:rsidRPr="006B1D14">
                        <w:rPr>
                          <w:b/>
                          <w:bCs/>
                          <w:sz w:val="18"/>
                          <w:szCs w:val="18"/>
                        </w:rPr>
                        <w:t>.</w:t>
                      </w:r>
                      <w:r w:rsidRPr="006B1D14">
                        <w:rPr>
                          <w:sz w:val="18"/>
                          <w:szCs w:val="18"/>
                        </w:rPr>
                        <w:t xml:space="preserve"> A hybrid deep learning architecture that integrates temporal and spatial context</w:t>
                      </w:r>
                    </w:p>
                    <w:p w14:paraId="6D3BB7E4" w14:textId="77777777" w:rsidR="00D03FC9" w:rsidRDefault="00D03FC9" w:rsidP="004177D9">
                      <w:pPr>
                        <w:rPr>
                          <w:sz w:val="22"/>
                          <w:szCs w:val="22"/>
                        </w:rPr>
                      </w:pPr>
                    </w:p>
                  </w:txbxContent>
                </v:textbox>
                <w10:wrap type="square" anchorx="margin" anchory="margin"/>
              </v:shape>
            </w:pict>
          </mc:Fallback>
        </mc:AlternateContent>
      </w:r>
      <w:r w:rsidR="00AD6657" w:rsidRPr="00EA2E48">
        <w:t>For EEG signals, it is appropriate to use algorithms which can learn spatial as well as temporal context efficiently. Sequential algorithms such as hidden Markov models (HMMs), recurrent neural networks (RNNs)</w:t>
      </w:r>
      <w:r>
        <w:t xml:space="preserve"> </w:t>
      </w:r>
      <w:r w:rsidR="00AD6657" w:rsidRPr="00EA2E48">
        <w:t xml:space="preserve">and convolutional neural networks (CNNs) are perfect candidates </w:t>
      </w:r>
      <w:r w:rsidR="00AD6657">
        <w:t xml:space="preserve">as the building blocks of the recognition system. We develop five different hybrid networks which use these </w:t>
      </w:r>
      <w:r w:rsidR="00EA2E48">
        <w:t>algorithms in their system design.</w:t>
      </w:r>
      <w:r w:rsidR="00AD6657">
        <w:t xml:space="preserve"> </w:t>
      </w:r>
      <w:r w:rsidR="00D06CC3" w:rsidRPr="00D06CC3">
        <w:t xml:space="preserve">A general architecture for the five machine learning systems evaluated is shown in </w:t>
      </w:r>
      <w:fldSimple w:instr=" REF _Ref499208491 \* mergeformat">
        <w:r w:rsidR="00485CEA" w:rsidRPr="00485CEA">
          <w:t>Figure 10</w:t>
        </w:r>
      </w:fldSimple>
      <w:r w:rsidR="00D06CC3" w:rsidRPr="00D06CC3">
        <w:t xml:space="preserve">. </w:t>
      </w:r>
    </w:p>
    <w:p w14:paraId="1C2E08BE" w14:textId="73A7AB85" w:rsidR="004F7E86" w:rsidRDefault="004F7E86" w:rsidP="00AD6657">
      <w:pPr>
        <w:pStyle w:val="BodyText"/>
      </w:pPr>
      <w:r>
        <w:lastRenderedPageBreak/>
        <w:t>The first step in this architecture is to convert a</w:t>
      </w:r>
      <w:r w:rsidR="00D06CC3" w:rsidRPr="00D06CC3">
        <w:t>n EEG signal</w:t>
      </w:r>
      <w:r w:rsidR="00CA3D06">
        <w:t xml:space="preserve">, typically stored in </w:t>
      </w:r>
      <w:r w:rsidR="00D06CC3" w:rsidRPr="00D06CC3">
        <w:t>a European Data Format (EDF) file</w:t>
      </w:r>
      <w:r w:rsidR="00CA3D06">
        <w:t> </w:t>
      </w:r>
      <w:fldSimple w:instr=" REF _Ref37284412 \n ">
        <w:r w:rsidR="00485CEA">
          <w:t>[41]</w:t>
        </w:r>
      </w:fldSimple>
      <w:r w:rsidR="00CA3D06">
        <w:t>,</w:t>
      </w:r>
      <w:r>
        <w:t xml:space="preserve"> </w:t>
      </w:r>
      <w:r w:rsidR="00D06CC3" w:rsidRPr="00D06CC3">
        <w:t>to a sequence of feature vectors.</w:t>
      </w:r>
      <w:r>
        <w:t xml:space="preserve"> </w:t>
      </w:r>
      <w:r w:rsidR="002264CD">
        <w:t>Linear Frequency Cepstral Coefficient</w:t>
      </w:r>
      <w:r>
        <w:t xml:space="preserve">s </w:t>
      </w:r>
      <w:r w:rsidR="002264CD">
        <w:t>features</w:t>
      </w:r>
      <w:r>
        <w:t> </w:t>
      </w:r>
      <w:fldSimple w:instr=" REF _Ref37284719 \n ">
        <w:r w:rsidR="00485CEA">
          <w:t>[42]</w:t>
        </w:r>
      </w:fldSimple>
      <w:r>
        <w:t xml:space="preserve"> </w:t>
      </w:r>
      <w:r w:rsidR="002264CD">
        <w:t xml:space="preserve">are created using </w:t>
      </w:r>
      <w:r>
        <w:t xml:space="preserve">a </w:t>
      </w:r>
      <w:r w:rsidR="002264CD">
        <w:t xml:space="preserve">0.1 sec frame duration and </w:t>
      </w:r>
      <w:r>
        <w:t xml:space="preserve">a </w:t>
      </w:r>
      <w:r w:rsidR="002264CD">
        <w:t xml:space="preserve">0.2 second analysis window for each channel. We use </w:t>
      </w:r>
      <w:r>
        <w:t xml:space="preserve">the </w:t>
      </w:r>
      <w:r w:rsidR="002264CD">
        <w:t>first 7 cepstral coefficients along with their first and second derivatives.</w:t>
      </w:r>
      <w:r>
        <w:t xml:space="preserve"> We add several energy terms which bring the total feature vector dimension to 26. Attempts to circumvent the feature extraction process by us</w:t>
      </w:r>
      <w:r w:rsidR="002A1756">
        <w:t>i</w:t>
      </w:r>
      <w:r>
        <w:t xml:space="preserve">ng a deep </w:t>
      </w:r>
      <w:r w:rsidR="00D03FC9">
        <w:t>learning-based</w:t>
      </w:r>
      <w:r>
        <w:t xml:space="preserve"> approach have not produced significantly better results than these model-based features. </w:t>
      </w:r>
    </w:p>
    <w:p w14:paraId="55FB2C91" w14:textId="052AD8DE" w:rsidR="00D06CC3" w:rsidRPr="00D06CC3" w:rsidRDefault="00D06CC3" w:rsidP="00AD6657">
      <w:pPr>
        <w:pStyle w:val="BodyText"/>
      </w:pPr>
      <w:r w:rsidRPr="00D06CC3">
        <w:t xml:space="preserve">A group of frames are classified into an event on a per-channel basis using </w:t>
      </w:r>
      <w:r w:rsidR="00D03FC9">
        <w:t xml:space="preserve">a </w:t>
      </w:r>
      <w:r w:rsidRPr="00D06CC3">
        <w:t>combination of deep learning networks. The deep learning system essentially looks across multiple epochs, which we refer to as the temporal context, and multiple channels, which we refer to as the spatial context</w:t>
      </w:r>
      <w:r w:rsidR="00D03FC9">
        <w:t xml:space="preserve"> </w:t>
      </w:r>
      <w:r w:rsidRPr="00D06CC3">
        <w:t>since each channel is associated with a location of an electrode on a patient’s head. There are a wide variety of algorithms that can be used to produce a decision from these inputs. Even though seizures occur on a subset of the channels input to such a system, we focus on a single decision made across all channels at each point in time.</w:t>
      </w:r>
    </w:p>
    <w:p w14:paraId="1FE98EF2" w14:textId="5FEDE9C9" w:rsidR="00D06CC3" w:rsidRDefault="00D06CC3" w:rsidP="004534C9">
      <w:pPr>
        <w:pStyle w:val="BodyText"/>
        <w:ind w:firstLine="230"/>
      </w:pPr>
      <w:r w:rsidRPr="00D06CC3">
        <w:t xml:space="preserve">The five systems </w:t>
      </w:r>
      <w:r w:rsidR="00EE13D4">
        <w:t xml:space="preserve">we included in this study </w:t>
      </w:r>
      <w:r w:rsidRPr="00D06CC3">
        <w:t xml:space="preserve">were carefully </w:t>
      </w:r>
      <w:r w:rsidR="00EE13D4">
        <w:t xml:space="preserve">selected </w:t>
      </w:r>
      <w:r w:rsidRPr="00D06CC3">
        <w:t xml:space="preserve">because they represent a range of performance that is representative of state of the art on this task and because these systems exhibit different error modalities. The performance of these systems is sufficiently close so that the impact of these different scoring metrics becomes apparent. The systems selected </w:t>
      </w:r>
      <w:r w:rsidR="00EE13D4">
        <w:t>are briefly described below.</w:t>
      </w:r>
    </w:p>
    <w:p w14:paraId="5E1D8C57" w14:textId="02F6DF9B" w:rsidR="00D06CC3" w:rsidRDefault="00D06CC3" w:rsidP="001D532F">
      <w:pPr>
        <w:pStyle w:val="BodyText"/>
        <w:numPr>
          <w:ilvl w:val="0"/>
          <w:numId w:val="23"/>
        </w:numPr>
        <w:ind w:left="540"/>
      </w:pPr>
      <w:r w:rsidRPr="004534C9">
        <w:rPr>
          <w:i/>
          <w:iCs/>
        </w:rPr>
        <w:t>HMM/SdA</w:t>
      </w:r>
      <w:r w:rsidR="0042433B">
        <w:rPr>
          <w:i/>
          <w:iCs/>
        </w:rPr>
        <w:fldChar w:fldCharType="begin"/>
      </w:r>
      <w:r w:rsidR="0042433B">
        <w:rPr>
          <w:i/>
          <w:iCs/>
        </w:rPr>
        <w:instrText xml:space="preserve"> REF _Ref37285799 \n </w:instrText>
      </w:r>
      <w:r w:rsidR="0042433B">
        <w:rPr>
          <w:i/>
          <w:iCs/>
        </w:rPr>
        <w:fldChar w:fldCharType="separate"/>
      </w:r>
      <w:r w:rsidR="00485CEA">
        <w:rPr>
          <w:i/>
          <w:iCs/>
        </w:rPr>
        <w:t>[43]</w:t>
      </w:r>
      <w:r w:rsidR="0042433B">
        <w:rPr>
          <w:i/>
          <w:iCs/>
        </w:rPr>
        <w:fldChar w:fldCharType="end"/>
      </w:r>
      <w:r w:rsidRPr="004534C9">
        <w:rPr>
          <w:i/>
          <w:iCs/>
        </w:rPr>
        <w:t>:</w:t>
      </w:r>
      <w:r w:rsidRPr="004534C9">
        <w:t xml:space="preserve"> a hybrid system consisting of a hidden Markov model (HMM) decoder and a postprocessor that uses a Stacked Denoising Autoencoder (SdA). An N-channel EEG was transformed into </w:t>
      </w:r>
      <w:proofErr w:type="spellStart"/>
      <w:r w:rsidRPr="004534C9">
        <w:t>N</w:t>
      </w:r>
      <w:proofErr w:type="spellEnd"/>
      <w:r w:rsidRPr="004534C9">
        <w:t xml:space="preserve"> independent feature streams using a standard sliding </w:t>
      </w:r>
      <w:r w:rsidR="00EA51FD" w:rsidRPr="004534C9">
        <w:t>window-based</w:t>
      </w:r>
      <w:r w:rsidRPr="004534C9">
        <w:t xml:space="preserve"> approach. The hypotheses generated by the HMMs were postprocessed using a second stage of processing that examines the temporal and spatial context. We apply a third pass of postprocessing that uses a stochastic language model to smooth hypotheses involving sequences of events so that we can suppress spurious outputs. This third stage of postprocessing provides a moderate reduction in the false alarm rate.</w:t>
      </w:r>
    </w:p>
    <w:p w14:paraId="164CF183" w14:textId="77777777" w:rsidR="0042433B" w:rsidRPr="00691D5D" w:rsidRDefault="0042433B" w:rsidP="004534C9">
      <w:pPr>
        <w:pStyle w:val="BodyText"/>
        <w:ind w:left="540" w:firstLine="0"/>
      </w:pPr>
      <w:r w:rsidRPr="00691D5D">
        <w:t>Standard three state left-to-right HMMs with 8 Gaussian mixture components per state were used for sequential decoding. We divide each channel of an EEG into 1-second epochs, and further subdivide these epochs into a sequence of frames. Each epoch is classified using an HMM trained on the subdivided epoch, and then these epoch-based decisions are postprocessed by additional statistical models in a process similar to the language modeling component of a speech recognizer.</w:t>
      </w:r>
    </w:p>
    <w:p w14:paraId="5C234050" w14:textId="4FE6E24F" w:rsidR="0042433B" w:rsidRPr="004534C9" w:rsidRDefault="0042433B" w:rsidP="004534C9">
      <w:pPr>
        <w:pStyle w:val="BodyText"/>
        <w:ind w:left="540" w:firstLine="0"/>
      </w:pPr>
      <w:r w:rsidRPr="00691D5D">
        <w:t>The output of the epoch-based decisions was postprocessed by a deep learning system. The SdA network has three hidden layers with corruption levels of 0.3 for each layer. The</w:t>
      </w:r>
      <w:r w:rsidR="00D03FC9">
        <w:t xml:space="preserve">re are 800 nodes in the </w:t>
      </w:r>
      <w:r w:rsidRPr="00691D5D">
        <w:t>first layer</w:t>
      </w:r>
      <w:r w:rsidR="00D03FC9">
        <w:t>, 500 nodes in the second layer</w:t>
      </w:r>
      <w:r w:rsidRPr="00691D5D">
        <w:t xml:space="preserve">, </w:t>
      </w:r>
      <w:r w:rsidR="00D03FC9">
        <w:t xml:space="preserve">and 300 nodes in the </w:t>
      </w:r>
      <w:r w:rsidRPr="00691D5D">
        <w:t xml:space="preserve">third layer. The parameters for pre-training </w:t>
      </w:r>
      <w:proofErr w:type="gramStart"/>
      <w:r w:rsidRPr="00691D5D">
        <w:t>are:</w:t>
      </w:r>
      <w:proofErr w:type="gramEnd"/>
      <w:r w:rsidRPr="00691D5D">
        <w:t xml:space="preserve"> learning rate</w:t>
      </w:r>
      <w:r w:rsidR="00EA51FD">
        <w:t> </w:t>
      </w:r>
      <w:r w:rsidRPr="00691D5D">
        <w:t xml:space="preserve">= 0.5, number of epochs = 150, batch size = 300. The parameters for fine-tuning </w:t>
      </w:r>
      <w:proofErr w:type="gramStart"/>
      <w:r w:rsidRPr="00691D5D">
        <w:t>are:</w:t>
      </w:r>
      <w:proofErr w:type="gramEnd"/>
      <w:r w:rsidRPr="00691D5D">
        <w:t xml:space="preserve"> learning rate = 0.1, number of epochs = 300, batch size = 100. </w:t>
      </w:r>
      <w:r w:rsidRPr="00691D5D">
        <w:lastRenderedPageBreak/>
        <w:t>The overall result of the second stage is a probability vector of dimension two containing a likelihood that each label could have occurred in the epoch. A soft decision paradigm is used rather than a hard decision paradigm because this output is smoothed in the third stage of processing.</w:t>
      </w:r>
    </w:p>
    <w:p w14:paraId="4E76BBB7" w14:textId="44E98BAA" w:rsidR="00D06CC3" w:rsidRPr="004534C9" w:rsidRDefault="00D06CC3" w:rsidP="00087013">
      <w:pPr>
        <w:pStyle w:val="BodyText"/>
        <w:widowControl w:val="0"/>
        <w:numPr>
          <w:ilvl w:val="0"/>
          <w:numId w:val="23"/>
        </w:numPr>
        <w:ind w:left="547"/>
      </w:pPr>
      <w:r w:rsidRPr="004534C9">
        <w:rPr>
          <w:i/>
          <w:iCs/>
        </w:rPr>
        <w:t>HMM/LSTM</w:t>
      </w:r>
      <w:r w:rsidR="00EA51FD">
        <w:rPr>
          <w:i/>
          <w:iCs/>
        </w:rPr>
        <w:t> </w:t>
      </w:r>
      <w:r w:rsidR="00EA51FD" w:rsidRPr="00691D5D">
        <w:rPr>
          <w:i/>
          <w:iCs/>
        </w:rPr>
        <w:fldChar w:fldCharType="begin"/>
      </w:r>
      <w:r w:rsidR="00EA51FD" w:rsidRPr="00691D5D">
        <w:rPr>
          <w:i/>
          <w:iCs/>
        </w:rPr>
        <w:instrText xml:space="preserve"> REF _Ref37286090 \n </w:instrText>
      </w:r>
      <w:r w:rsidR="00EA51FD">
        <w:rPr>
          <w:i/>
          <w:iCs/>
        </w:rPr>
        <w:instrText xml:space="preserve"> \* MERGEFORMAT </w:instrText>
      </w:r>
      <w:r w:rsidR="00EA51FD" w:rsidRPr="00691D5D">
        <w:rPr>
          <w:i/>
          <w:iCs/>
        </w:rPr>
        <w:fldChar w:fldCharType="separate"/>
      </w:r>
      <w:r w:rsidR="00485CEA">
        <w:rPr>
          <w:i/>
          <w:iCs/>
        </w:rPr>
        <w:t>[43]</w:t>
      </w:r>
      <w:r w:rsidR="00EA51FD" w:rsidRPr="00691D5D">
        <w:rPr>
          <w:i/>
          <w:iCs/>
        </w:rPr>
        <w:fldChar w:fldCharType="end"/>
      </w:r>
      <w:r w:rsidRPr="004534C9">
        <w:rPr>
          <w:i/>
          <w:iCs/>
        </w:rPr>
        <w:t xml:space="preserve">: </w:t>
      </w:r>
      <w:r w:rsidRPr="004534C9">
        <w:t>an HMM decoder postprocessed by a Long Short</w:t>
      </w:r>
      <w:r w:rsidRPr="004534C9">
        <w:noBreakHyphen/>
        <w:t>Term Memory (LSTM) network. Like the HMM/SdA hybrid approach previously described, the output of the HMM system is a vector of dimension</w:t>
      </w:r>
      <w:r w:rsidR="00D853DD">
        <w:t>:</w:t>
      </w:r>
      <w:r w:rsidRPr="004534C9">
        <w:t xml:space="preserve"> </w:t>
      </w:r>
      <w:r w:rsidR="00D853DD">
        <w:t>number of classes (</w:t>
      </w:r>
      <w:r w:rsidRPr="004534C9">
        <w:t>2</w:t>
      </w:r>
      <w:r w:rsidR="00D853DD">
        <w:t>)</w:t>
      </w:r>
      <w:r w:rsidRPr="004534C9">
        <w:t> × number of channels (22) × the window length (7)</w:t>
      </w:r>
      <w:r w:rsidR="00D853DD">
        <w:t xml:space="preserve"> = 308</w:t>
      </w:r>
      <w:r w:rsidRPr="004534C9">
        <w:t xml:space="preserve">. Therefore, we also use </w:t>
      </w:r>
      <w:r w:rsidR="00EA51FD">
        <w:t>Principal Components Analysis (</w:t>
      </w:r>
      <w:r w:rsidRPr="004534C9">
        <w:t>PCA</w:t>
      </w:r>
      <w:r w:rsidR="00EA51FD">
        <w:t>)</w:t>
      </w:r>
      <w:r w:rsidRPr="004534C9">
        <w:t xml:space="preserve"> before LSTM in this approach to reduce the dimensionality of the data to 20. For this study, we used a window length of 41 for LSTM</w:t>
      </w:r>
      <w:r w:rsidR="00EA51FD">
        <w:t>. T</w:t>
      </w:r>
      <w:r w:rsidRPr="004534C9">
        <w:t xml:space="preserve">his layer is composed of one hidden layer with 32 nodes. The output layer nodes in this LSTM level use a sigmoid </w:t>
      </w:r>
      <w:r w:rsidR="00D853DD">
        <w:t xml:space="preserve">activation </w:t>
      </w:r>
      <w:r w:rsidRPr="004534C9">
        <w:t>function.</w:t>
      </w:r>
      <w:r w:rsidRPr="004534C9">
        <w:rPr>
          <w:i/>
          <w:iCs/>
        </w:rPr>
        <w:t xml:space="preserve"> </w:t>
      </w:r>
      <w:r w:rsidRPr="004534C9">
        <w:t>The parameters of the models are optimized to minimize the error using a cross-entropy loss function. Adaptive Moment Estimation (Adam) is used in the optimization process.</w:t>
      </w:r>
    </w:p>
    <w:p w14:paraId="3C0C3253" w14:textId="61DB2639" w:rsidR="00D06CC3" w:rsidRPr="004534C9" w:rsidRDefault="00D06CC3" w:rsidP="001D532F">
      <w:pPr>
        <w:pStyle w:val="BodyText"/>
        <w:numPr>
          <w:ilvl w:val="0"/>
          <w:numId w:val="23"/>
        </w:numPr>
        <w:ind w:left="540"/>
      </w:pPr>
      <w:r w:rsidRPr="004534C9">
        <w:rPr>
          <w:i/>
          <w:iCs/>
        </w:rPr>
        <w:t>IPCA/LSTM</w:t>
      </w:r>
      <w:r w:rsidR="0042433B" w:rsidRPr="004534C9">
        <w:rPr>
          <w:i/>
          <w:iCs/>
        </w:rPr>
        <w:t> </w:t>
      </w:r>
      <w:r w:rsidR="0042433B" w:rsidRPr="004534C9">
        <w:rPr>
          <w:i/>
          <w:iCs/>
        </w:rPr>
        <w:fldChar w:fldCharType="begin"/>
      </w:r>
      <w:r w:rsidR="0042433B" w:rsidRPr="004534C9">
        <w:rPr>
          <w:i/>
          <w:iCs/>
        </w:rPr>
        <w:instrText xml:space="preserve"> REF _Ref37286090 \n </w:instrText>
      </w:r>
      <w:r w:rsidR="0042433B">
        <w:rPr>
          <w:i/>
          <w:iCs/>
        </w:rPr>
        <w:instrText xml:space="preserve"> \* MERGEFORMAT </w:instrText>
      </w:r>
      <w:r w:rsidR="0042433B" w:rsidRPr="004534C9">
        <w:rPr>
          <w:i/>
          <w:iCs/>
        </w:rPr>
        <w:fldChar w:fldCharType="separate"/>
      </w:r>
      <w:r w:rsidR="00485CEA">
        <w:rPr>
          <w:i/>
          <w:iCs/>
        </w:rPr>
        <w:t>[43]</w:t>
      </w:r>
      <w:r w:rsidR="0042433B" w:rsidRPr="004534C9">
        <w:rPr>
          <w:i/>
          <w:iCs/>
        </w:rPr>
        <w:fldChar w:fldCharType="end"/>
      </w:r>
      <w:r w:rsidRPr="004534C9">
        <w:rPr>
          <w:i/>
          <w:iCs/>
        </w:rPr>
        <w:t>:</w:t>
      </w:r>
      <w:r w:rsidRPr="004534C9">
        <w:t xml:space="preserve"> a preprocessor based on Incremental Principal Component Analysis (IPCA) followed by an LSTM decoder. The EEG features are delivered to an IPCA layer for spatial context analysis and dimensionality reduction. A batch size of 50 is used in IPCA and the output dimension is 25. The output of IPCA is delivered to a</w:t>
      </w:r>
      <w:r w:rsidR="00EA51FD">
        <w:t xml:space="preserve">n </w:t>
      </w:r>
      <w:r w:rsidRPr="004534C9">
        <w:t>LSTM for classification. We used a one-layer LSTM with a hidden layer size of 128</w:t>
      </w:r>
      <w:r w:rsidR="00EA51FD">
        <w:t xml:space="preserve">. A </w:t>
      </w:r>
      <w:r w:rsidRPr="004534C9">
        <w:t xml:space="preserve">batch size of 128 </w:t>
      </w:r>
      <w:r w:rsidR="00EA51FD">
        <w:t xml:space="preserve">was </w:t>
      </w:r>
      <w:r w:rsidRPr="004534C9">
        <w:t>used along with Adam optimization and a cross–entropy loss function.</w:t>
      </w:r>
    </w:p>
    <w:p w14:paraId="3AF361A2" w14:textId="1928B32C" w:rsidR="00D06CC3" w:rsidRDefault="00D06CC3" w:rsidP="001D532F">
      <w:pPr>
        <w:pStyle w:val="BodyText"/>
        <w:numPr>
          <w:ilvl w:val="0"/>
          <w:numId w:val="23"/>
        </w:numPr>
        <w:ind w:left="540"/>
      </w:pPr>
      <w:r w:rsidRPr="004534C9">
        <w:rPr>
          <w:i/>
          <w:iCs/>
        </w:rPr>
        <w:t>CNN/MLP</w:t>
      </w:r>
      <w:r w:rsidR="0042433B">
        <w:rPr>
          <w:i/>
          <w:iCs/>
        </w:rPr>
        <w:fldChar w:fldCharType="begin"/>
      </w:r>
      <w:r w:rsidR="0042433B">
        <w:rPr>
          <w:i/>
          <w:iCs/>
        </w:rPr>
        <w:instrText xml:space="preserve"> REF _Ref37286101 \n </w:instrText>
      </w:r>
      <w:r w:rsidR="0042433B">
        <w:rPr>
          <w:i/>
          <w:iCs/>
        </w:rPr>
        <w:fldChar w:fldCharType="separate"/>
      </w:r>
      <w:r w:rsidR="00485CEA">
        <w:rPr>
          <w:i/>
          <w:iCs/>
        </w:rPr>
        <w:t>[45]</w:t>
      </w:r>
      <w:r w:rsidR="0042433B">
        <w:rPr>
          <w:i/>
          <w:iCs/>
        </w:rPr>
        <w:fldChar w:fldCharType="end"/>
      </w:r>
      <w:r w:rsidRPr="004534C9">
        <w:rPr>
          <w:i/>
          <w:iCs/>
        </w:rPr>
        <w:t>:</w:t>
      </w:r>
      <w:r>
        <w:t xml:space="preserve"> a pure deep learning-based approach that uses a Convolutional Neural Network (CNN) decoder and a Multi-Layer Perceptron (MLP) postprocessor. The network contains six convolutional layers, three max pooling layers and two </w:t>
      </w:r>
      <w:proofErr w:type="gramStart"/>
      <w:r>
        <w:t>fully-connected</w:t>
      </w:r>
      <w:proofErr w:type="gramEnd"/>
      <w:r>
        <w:t xml:space="preserve"> layers. A rectified linear unit (ReLU) non-linearity is applied to the output of every convolutional and </w:t>
      </w:r>
      <w:proofErr w:type="gramStart"/>
      <w:r>
        <w:t>fully-connected</w:t>
      </w:r>
      <w:proofErr w:type="gramEnd"/>
      <w:r>
        <w:t xml:space="preserve"> layer.</w:t>
      </w:r>
    </w:p>
    <w:p w14:paraId="25F568A2" w14:textId="297DBD9C" w:rsidR="00D06CC3" w:rsidRPr="004534C9" w:rsidRDefault="00D06CC3" w:rsidP="001D532F">
      <w:pPr>
        <w:pStyle w:val="BodyText"/>
        <w:numPr>
          <w:ilvl w:val="0"/>
          <w:numId w:val="23"/>
        </w:numPr>
        <w:ind w:left="540"/>
      </w:pPr>
      <w:r w:rsidRPr="004534C9">
        <w:rPr>
          <w:i/>
          <w:iCs/>
        </w:rPr>
        <w:t>CNN/LSTM</w:t>
      </w:r>
      <w:r w:rsidR="0042433B">
        <w:rPr>
          <w:i/>
          <w:iCs/>
        </w:rPr>
        <w:fldChar w:fldCharType="begin"/>
      </w:r>
      <w:r w:rsidR="0042433B">
        <w:rPr>
          <w:i/>
          <w:iCs/>
        </w:rPr>
        <w:instrText xml:space="preserve"> REF _Ref37286101 \n </w:instrText>
      </w:r>
      <w:r w:rsidR="0042433B">
        <w:rPr>
          <w:i/>
          <w:iCs/>
        </w:rPr>
        <w:fldChar w:fldCharType="separate"/>
      </w:r>
      <w:r w:rsidR="00485CEA">
        <w:rPr>
          <w:i/>
          <w:iCs/>
        </w:rPr>
        <w:t>[45]</w:t>
      </w:r>
      <w:r w:rsidR="0042433B">
        <w:rPr>
          <w:i/>
          <w:iCs/>
        </w:rPr>
        <w:fldChar w:fldCharType="end"/>
      </w:r>
      <w:r w:rsidRPr="004534C9">
        <w:rPr>
          <w:i/>
          <w:iCs/>
        </w:rPr>
        <w:t xml:space="preserve">: </w:t>
      </w:r>
      <w:r w:rsidRPr="004534C9">
        <w:t xml:space="preserve">a pure deep learning-based architecture that uses a combination of CNN and LSTM networks. In this architecture, we integrate 2D CNNs, 1D CNNs and LSTM networks to better exploit long-term dependencies. Exponential Linear Units (ELU) are used as the activation functions for </w:t>
      </w:r>
      <w:r w:rsidR="0093372E" w:rsidRPr="004534C9">
        <w:t>the hidden</w:t>
      </w:r>
      <w:r w:rsidRPr="004534C9">
        <w:t xml:space="preserve"> layers. Adam is used in the optimization process along with a mean squared error loss function.</w:t>
      </w:r>
    </w:p>
    <w:p w14:paraId="7A0952BB" w14:textId="36A64DCE" w:rsidR="004177D9" w:rsidRPr="00D06CC3" w:rsidRDefault="00D06CC3" w:rsidP="004534C9">
      <w:pPr>
        <w:pStyle w:val="BodyText"/>
        <w:ind w:firstLine="0"/>
      </w:pPr>
      <w:r>
        <w:t xml:space="preserve">The details of these systems are not critical to this study. </w:t>
      </w:r>
      <w:r w:rsidR="002264CD">
        <w:t xml:space="preserve">We selected these systems because we needed a range of typical system performance that would expose the differences in the scoring metrics. </w:t>
      </w:r>
      <w:r>
        <w:t>What is more important is how the range of performance is reflected in these metrics.</w:t>
      </w:r>
    </w:p>
    <w:p w14:paraId="6B6AE5F9" w14:textId="2F8221D2" w:rsidR="00EF5E13" w:rsidRDefault="00D06CC3" w:rsidP="006F65A4">
      <w:pPr>
        <w:pStyle w:val="BodyText"/>
      </w:pPr>
      <w:r>
        <w:t>A comparison of the performance</w:t>
      </w:r>
      <w:r w:rsidR="004534C9">
        <w:t xml:space="preserve"> </w:t>
      </w:r>
      <w:r>
        <w:t xml:space="preserve">is presented in </w:t>
      </w:r>
      <w:fldSimple w:instr=" REF _Ref37544690  \* MERGEFORMAT ">
        <w:r w:rsidR="00485CEA" w:rsidRPr="00485CEA">
          <w:t>Table 2</w:t>
        </w:r>
      </w:fldSimple>
      <w:r>
        <w:t xml:space="preserve">. </w:t>
      </w:r>
      <w:r w:rsidR="00067824">
        <w:t xml:space="preserve">For each scoring metric, we provide the measured sensitivity, specificity and FA rate. For the ATWV metric, we also provide the ATWV score. </w:t>
      </w:r>
      <w:r>
        <w:t>Though the</w:t>
      </w:r>
      <w:r w:rsidR="006C6301">
        <w:t xml:space="preserve"> </w:t>
      </w:r>
      <w:r>
        <w:t>rankings of these systems</w:t>
      </w:r>
      <w:r w:rsidR="006C6301">
        <w:t xml:space="preserve"> </w:t>
      </w:r>
      <w:r>
        <w:t xml:space="preserve">vary </w:t>
      </w:r>
      <w:r w:rsidR="006C6301">
        <w:t xml:space="preserve">as a function of the </w:t>
      </w:r>
      <w:r>
        <w:t xml:space="preserve">metric, the </w:t>
      </w:r>
      <w:r w:rsidR="006C6301">
        <w:t xml:space="preserve">overall trends </w:t>
      </w:r>
      <w:r w:rsidR="00067824">
        <w:t xml:space="preserve">are </w:t>
      </w:r>
      <w:r>
        <w:t xml:space="preserve">accurately represented </w:t>
      </w:r>
      <w:r w:rsidR="002A1756">
        <w:t xml:space="preserve">in </w:t>
      </w:r>
      <w:fldSimple w:instr=" REF _Ref37544690  \* MERGEFORMAT ">
        <w:r w:rsidR="00485CEA" w:rsidRPr="00485CEA">
          <w:t>Table 2</w:t>
        </w:r>
      </w:fldSimple>
      <w:r>
        <w:t>. HMM/SdA generally performs the poorest of these systems, delivering a respectable sensitivity</w:t>
      </w:r>
      <w:r w:rsidR="00D02E7A">
        <w:t xml:space="preserve"> </w:t>
      </w:r>
      <w:r>
        <w:t xml:space="preserve">at </w:t>
      </w:r>
      <w:r>
        <w:lastRenderedPageBreak/>
        <w:t xml:space="preserve">a high FA rate. CNN/LSTM typically delivers </w:t>
      </w:r>
      <w:r w:rsidR="00067824">
        <w:t xml:space="preserve">the </w:t>
      </w:r>
      <w:r>
        <w:t xml:space="preserve">highest </w:t>
      </w:r>
      <w:r w:rsidR="00D02E7A">
        <w:t xml:space="preserve">overall </w:t>
      </w:r>
      <w:r>
        <w:t xml:space="preserve">performance </w:t>
      </w:r>
      <w:r w:rsidR="00D02E7A">
        <w:t>because it h</w:t>
      </w:r>
      <w:r>
        <w:t>as a low FA rate, which is very important in this type of application.</w:t>
      </w:r>
    </w:p>
    <w:p w14:paraId="1166CEAD" w14:textId="7FC5EB67" w:rsidR="00EF5E13" w:rsidRDefault="00067824" w:rsidP="00EF5E13">
      <w:pPr>
        <w:pStyle w:val="heading1"/>
      </w:pPr>
      <w:r>
        <w:t>Derived Measures</w:t>
      </w:r>
    </w:p>
    <w:p w14:paraId="5ED238CC" w14:textId="6CE66EFE" w:rsidR="005F55DC" w:rsidRPr="00EA2E48" w:rsidRDefault="006A0501" w:rsidP="005F55DC">
      <w:pPr>
        <w:pStyle w:val="BodyText"/>
      </w:pPr>
      <w:r w:rsidRPr="00EA2E48">
        <w:t>Most supervised machine learning algorithms are designed to classify</w:t>
      </w:r>
      <w:r w:rsidR="00254735" w:rsidRPr="00EA2E48">
        <w:t xml:space="preserve"> labels</w:t>
      </w:r>
      <w:r w:rsidRPr="00EA2E48">
        <w:t xml:space="preserve"> with</w:t>
      </w:r>
      <w:r w:rsidR="00254735" w:rsidRPr="00EA2E48">
        <w:t xml:space="preserve"> some</w:t>
      </w:r>
      <w:r w:rsidRPr="00EA2E48">
        <w:t xml:space="preserve"> type of bounded or unbounded confidence measure such as </w:t>
      </w:r>
      <w:r w:rsidR="00067824">
        <w:t xml:space="preserve">a posterior </w:t>
      </w:r>
      <w:r w:rsidRPr="00EA2E48">
        <w:t xml:space="preserve">probability or </w:t>
      </w:r>
      <w:r w:rsidR="00067824">
        <w:t xml:space="preserve">a </w:t>
      </w:r>
      <w:r w:rsidRPr="00EA2E48">
        <w:t xml:space="preserve">log-likelihood. </w:t>
      </w:r>
      <w:r w:rsidR="00067824">
        <w:t>P</w:t>
      </w:r>
      <w:r w:rsidRPr="00EA2E48">
        <w:t xml:space="preserve">ossible exceptions are </w:t>
      </w:r>
      <w:r w:rsidR="00067824">
        <w:t xml:space="preserve">nonparametric techniques such </w:t>
      </w:r>
      <w:r w:rsidRPr="00EA2E48">
        <w:t>K-nearest neighbors</w:t>
      </w:r>
      <w:r w:rsidR="00067824">
        <w:t xml:space="preserve"> and </w:t>
      </w:r>
      <w:r w:rsidRPr="00EA2E48">
        <w:t>decision trees. The</w:t>
      </w:r>
      <w:r w:rsidR="000D154E">
        <w:t xml:space="preserve">se </w:t>
      </w:r>
      <w:r w:rsidRPr="00EA2E48">
        <w:t xml:space="preserve">confidence measures allow </w:t>
      </w:r>
      <w:r w:rsidR="000D154E">
        <w:t>algorithm designers to s</w:t>
      </w:r>
      <w:r w:rsidR="00254735" w:rsidRPr="00EA2E48">
        <w:t>weep</w:t>
      </w:r>
      <w:r w:rsidR="000D154E">
        <w:t xml:space="preserve"> </w:t>
      </w:r>
      <w:r w:rsidR="00254735" w:rsidRPr="00EA2E48">
        <w:t xml:space="preserve">through threshold values for the confidence measures </w:t>
      </w:r>
      <w:r w:rsidR="000D154E">
        <w:t xml:space="preserve">and </w:t>
      </w:r>
      <w:r w:rsidR="00254735" w:rsidRPr="00EA2E48">
        <w:t>observe</w:t>
      </w:r>
      <w:r w:rsidR="000D154E">
        <w:t xml:space="preserve"> </w:t>
      </w:r>
      <w:r w:rsidR="00254735" w:rsidRPr="00EA2E48">
        <w:t xml:space="preserve">performance at different operating points. In this section, we </w:t>
      </w:r>
      <w:r w:rsidR="000D154E">
        <w:t>analyze the performance of these sy</w:t>
      </w:r>
      <w:r w:rsidR="00087013">
        <w:t>s</w:t>
      </w:r>
      <w:r w:rsidR="000D154E">
        <w:t>tems using DET curves and derived measures such as AUC and F scores.</w:t>
      </w:r>
    </w:p>
    <w:p w14:paraId="2B3A168D" w14:textId="6CDA9AC1" w:rsidR="00EF5E13" w:rsidRDefault="0093372E" w:rsidP="00661663">
      <w:pPr>
        <w:pStyle w:val="heading2"/>
        <w:keepNext w:val="0"/>
        <w:keepLines w:val="0"/>
        <w:widowControl w:val="0"/>
        <w:ind w:left="562" w:hanging="562"/>
      </w:pPr>
      <w:r w:rsidRPr="00EA2E48">
        <w:rPr>
          <w:noProof/>
          <w:sz w:val="24"/>
          <w:szCs w:val="24"/>
          <w:highlight w:val="yellow"/>
        </w:rPr>
        <mc:AlternateContent>
          <mc:Choice Requires="wps">
            <w:drawing>
              <wp:anchor distT="0" distB="137160" distL="0" distR="0" simplePos="0" relativeHeight="251679744" behindDoc="0" locked="0" layoutInCell="1" allowOverlap="0" wp14:anchorId="4F536E4D" wp14:editId="62A6FC7B">
                <wp:simplePos x="0" y="0"/>
                <wp:positionH relativeFrom="margin">
                  <wp:posOffset>-36830</wp:posOffset>
                </wp:positionH>
                <wp:positionV relativeFrom="margin">
                  <wp:posOffset>-1270</wp:posOffset>
                </wp:positionV>
                <wp:extent cx="4438015" cy="3143885"/>
                <wp:effectExtent l="0" t="0" r="0" b="0"/>
                <wp:wrapSquare wrapText="bothSides"/>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38015" cy="3143885"/>
                        </a:xfrm>
                        <a:prstGeom prst="rect">
                          <a:avLst/>
                        </a:prstGeom>
                        <a:solidFill>
                          <a:srgbClr val="E1E1E1">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3750BF" w14:textId="7A6407EB" w:rsidR="00D03FC9" w:rsidRPr="004534C9" w:rsidRDefault="00D03FC9" w:rsidP="00396548">
                            <w:pPr>
                              <w:pStyle w:val="Caption"/>
                              <w:spacing w:after="120"/>
                              <w:jc w:val="center"/>
                              <w:rPr>
                                <w:sz w:val="18"/>
                                <w:szCs w:val="18"/>
                              </w:rPr>
                            </w:pPr>
                            <w:bookmarkStart w:id="36" w:name="_Ref37544690"/>
                            <w:bookmarkStart w:id="37" w:name="_Ref37544686"/>
                            <w:r w:rsidRPr="004534C9">
                              <w:rPr>
                                <w:b/>
                                <w:bCs/>
                                <w:sz w:val="18"/>
                                <w:szCs w:val="18"/>
                              </w:rPr>
                              <w:t>Table</w:t>
                            </w:r>
                            <w:r>
                              <w:rPr>
                                <w:b/>
                                <w:bCs/>
                                <w:sz w:val="18"/>
                                <w:szCs w:val="18"/>
                              </w:rPr>
                              <w:t> </w:t>
                            </w:r>
                            <w:r w:rsidRPr="004534C9">
                              <w:rPr>
                                <w:sz w:val="18"/>
                                <w:szCs w:val="18"/>
                              </w:rPr>
                              <w:fldChar w:fldCharType="begin"/>
                            </w:r>
                            <w:r w:rsidRPr="004534C9">
                              <w:rPr>
                                <w:b/>
                                <w:bCs/>
                                <w:sz w:val="18"/>
                                <w:szCs w:val="18"/>
                              </w:rPr>
                              <w:instrText xml:space="preserve"> SEQ Table \* ARABIC </w:instrText>
                            </w:r>
                            <w:r w:rsidRPr="004534C9">
                              <w:rPr>
                                <w:sz w:val="18"/>
                                <w:szCs w:val="18"/>
                              </w:rPr>
                              <w:fldChar w:fldCharType="separate"/>
                            </w:r>
                            <w:r w:rsidR="00485CEA">
                              <w:rPr>
                                <w:b/>
                                <w:bCs/>
                                <w:noProof/>
                                <w:sz w:val="18"/>
                                <w:szCs w:val="18"/>
                              </w:rPr>
                              <w:t>2</w:t>
                            </w:r>
                            <w:r w:rsidRPr="004534C9">
                              <w:rPr>
                                <w:sz w:val="18"/>
                                <w:szCs w:val="18"/>
                              </w:rPr>
                              <w:fldChar w:fldCharType="end"/>
                            </w:r>
                            <w:bookmarkEnd w:id="36"/>
                            <w:r w:rsidRPr="004534C9">
                              <w:rPr>
                                <w:b/>
                                <w:bCs/>
                                <w:sz w:val="18"/>
                                <w:szCs w:val="18"/>
                              </w:rPr>
                              <w:t>.</w:t>
                            </w:r>
                            <w:r w:rsidRPr="004534C9">
                              <w:rPr>
                                <w:sz w:val="18"/>
                                <w:szCs w:val="18"/>
                              </w:rPr>
                              <w:t xml:space="preserve"> Performance vs. scoring metric</w:t>
                            </w:r>
                            <w:bookmarkEnd w:id="37"/>
                          </w:p>
                          <w:tbl>
                            <w:tblPr>
                              <w:tblW w:w="6490" w:type="dxa"/>
                              <w:jc w:val="center"/>
                              <w:tblLayout w:type="fixed"/>
                              <w:tblCellMar>
                                <w:left w:w="115" w:type="dxa"/>
                                <w:right w:w="115" w:type="dxa"/>
                              </w:tblCellMar>
                              <w:tblLook w:val="04A0" w:firstRow="1" w:lastRow="0" w:firstColumn="1" w:lastColumn="0" w:noHBand="0" w:noVBand="1"/>
                            </w:tblPr>
                            <w:tblGrid>
                              <w:gridCol w:w="990"/>
                              <w:gridCol w:w="1065"/>
                              <w:gridCol w:w="887"/>
                              <w:gridCol w:w="887"/>
                              <w:gridCol w:w="887"/>
                              <w:gridCol w:w="887"/>
                              <w:gridCol w:w="887"/>
                            </w:tblGrid>
                            <w:tr w:rsidR="00D03FC9" w:rsidRPr="004534C9" w14:paraId="2E74B012" w14:textId="77777777" w:rsidTr="00501109">
                              <w:trPr>
                                <w:trHeight w:val="473"/>
                                <w:jc w:val="center"/>
                              </w:trPr>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7821845A" w14:textId="77777777" w:rsidR="00D03FC9" w:rsidRPr="004534C9" w:rsidRDefault="00D03FC9" w:rsidP="00582654">
                                  <w:pPr>
                                    <w:spacing w:line="240" w:lineRule="auto"/>
                                    <w:ind w:firstLine="0"/>
                                    <w:jc w:val="center"/>
                                    <w:rPr>
                                      <w:b/>
                                      <w:bCs/>
                                      <w:color w:val="000000" w:themeColor="text1"/>
                                      <w:spacing w:val="5"/>
                                      <w:kern w:val="2"/>
                                      <w:sz w:val="18"/>
                                      <w:szCs w:val="18"/>
                                    </w:rPr>
                                  </w:pPr>
                                  <w:r>
                                    <w:rPr>
                                      <w:b/>
                                      <w:bCs/>
                                      <w:color w:val="000000" w:themeColor="text1"/>
                                      <w:spacing w:val="5"/>
                                      <w:kern w:val="2"/>
                                      <w:sz w:val="18"/>
                                      <w:szCs w:val="18"/>
                                    </w:rPr>
                                    <w:t>Metric</w:t>
                                  </w:r>
                                </w:p>
                              </w:tc>
                              <w:tc>
                                <w:tcPr>
                                  <w:tcW w:w="106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8DF7026" w14:textId="77777777" w:rsidR="00D03FC9" w:rsidRPr="004534C9" w:rsidRDefault="00D03FC9"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Measure</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6EDE3A98" w14:textId="77777777" w:rsidR="00D03FC9" w:rsidRPr="004534C9" w:rsidRDefault="00D03FC9"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HMM/</w:t>
                                  </w:r>
                                  <w:r w:rsidRPr="004534C9">
                                    <w:rPr>
                                      <w:b/>
                                      <w:bCs/>
                                      <w:color w:val="000000" w:themeColor="text1"/>
                                      <w:spacing w:val="5"/>
                                      <w:kern w:val="2"/>
                                      <w:sz w:val="18"/>
                                      <w:szCs w:val="18"/>
                                    </w:rPr>
                                    <w:br/>
                                    <w:t>SdA</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E7ABC6C" w14:textId="77777777" w:rsidR="00D03FC9" w:rsidRPr="004534C9" w:rsidRDefault="00D03FC9"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HMM/</w:t>
                                  </w:r>
                                  <w:r w:rsidRPr="004534C9">
                                    <w:rPr>
                                      <w:b/>
                                      <w:bCs/>
                                      <w:color w:val="000000" w:themeColor="text1"/>
                                      <w:spacing w:val="5"/>
                                      <w:kern w:val="2"/>
                                      <w:sz w:val="18"/>
                                      <w:szCs w:val="18"/>
                                    </w:rPr>
                                    <w:br/>
                                    <w:t>LSTM</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59B67F5" w14:textId="77777777" w:rsidR="00D03FC9" w:rsidRPr="004534C9" w:rsidRDefault="00D03FC9"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IPCA/</w:t>
                                  </w:r>
                                  <w:r w:rsidRPr="004534C9">
                                    <w:rPr>
                                      <w:b/>
                                      <w:bCs/>
                                      <w:color w:val="000000" w:themeColor="text1"/>
                                      <w:spacing w:val="5"/>
                                      <w:kern w:val="2"/>
                                      <w:sz w:val="18"/>
                                      <w:szCs w:val="18"/>
                                    </w:rPr>
                                    <w:br/>
                                    <w:t>LSTM</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5EFEAFC" w14:textId="77777777" w:rsidR="00D03FC9" w:rsidRPr="004534C9" w:rsidRDefault="00D03FC9"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CNN/</w:t>
                                  </w:r>
                                  <w:r w:rsidRPr="004534C9">
                                    <w:rPr>
                                      <w:b/>
                                      <w:bCs/>
                                      <w:color w:val="000000" w:themeColor="text1"/>
                                      <w:spacing w:val="5"/>
                                      <w:kern w:val="2"/>
                                      <w:sz w:val="18"/>
                                      <w:szCs w:val="18"/>
                                    </w:rPr>
                                    <w:br/>
                                    <w:t>MLP</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70169C3C" w14:textId="77777777" w:rsidR="00D03FC9" w:rsidRPr="004534C9" w:rsidRDefault="00D03FC9"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CNN/</w:t>
                                  </w:r>
                                  <w:r w:rsidRPr="004534C9">
                                    <w:rPr>
                                      <w:b/>
                                      <w:bCs/>
                                      <w:color w:val="000000" w:themeColor="text1"/>
                                      <w:spacing w:val="5"/>
                                      <w:kern w:val="2"/>
                                      <w:sz w:val="18"/>
                                      <w:szCs w:val="18"/>
                                    </w:rPr>
                                    <w:br/>
                                    <w:t>LSTM</w:t>
                                  </w:r>
                                </w:p>
                              </w:tc>
                            </w:tr>
                            <w:tr w:rsidR="00D03FC9" w:rsidRPr="004534C9" w14:paraId="643E6F83"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D936932" w14:textId="77777777" w:rsidR="00D03FC9" w:rsidRPr="004534C9" w:rsidRDefault="00D03FC9" w:rsidP="00582654">
                                  <w:pPr>
                                    <w:spacing w:line="240" w:lineRule="auto"/>
                                    <w:ind w:firstLine="0"/>
                                    <w:jc w:val="center"/>
                                    <w:rPr>
                                      <w:b/>
                                      <w:bCs/>
                                      <w:spacing w:val="5"/>
                                      <w:kern w:val="2"/>
                                      <w:sz w:val="18"/>
                                      <w:szCs w:val="18"/>
                                    </w:rPr>
                                  </w:pPr>
                                  <w:r w:rsidRPr="004534C9">
                                    <w:rPr>
                                      <w:b/>
                                      <w:bCs/>
                                      <w:spacing w:val="5"/>
                                      <w:kern w:val="2"/>
                                      <w:sz w:val="18"/>
                                      <w:szCs w:val="18"/>
                                    </w:rPr>
                                    <w:t>ATWV</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2B378805" w14:textId="77777777" w:rsidR="00D03FC9" w:rsidRPr="00C3043F" w:rsidRDefault="00D03FC9" w:rsidP="00582654">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C69EE07" w14:textId="77777777" w:rsidR="00D03FC9" w:rsidRPr="00C3043F" w:rsidRDefault="00D03FC9" w:rsidP="00582654">
                                  <w:pPr>
                                    <w:spacing w:line="240" w:lineRule="auto"/>
                                    <w:ind w:firstLine="0"/>
                                    <w:jc w:val="right"/>
                                    <w:rPr>
                                      <w:spacing w:val="5"/>
                                      <w:kern w:val="2"/>
                                      <w:sz w:val="18"/>
                                      <w:szCs w:val="18"/>
                                    </w:rPr>
                                  </w:pPr>
                                  <w:r w:rsidRPr="00C3043F">
                                    <w:rPr>
                                      <w:spacing w:val="5"/>
                                      <w:kern w:val="2"/>
                                      <w:sz w:val="18"/>
                                      <w:szCs w:val="18"/>
                                    </w:rPr>
                                    <w:t>30.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6DD3D96" w14:textId="77777777" w:rsidR="00D03FC9" w:rsidRPr="00C3043F" w:rsidRDefault="00D03FC9" w:rsidP="00582654">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26.7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090826E" w14:textId="77777777" w:rsidR="00D03FC9" w:rsidRPr="00C3043F" w:rsidRDefault="00D03FC9" w:rsidP="00582654">
                                  <w:pPr>
                                    <w:spacing w:line="240" w:lineRule="auto"/>
                                    <w:ind w:firstLine="0"/>
                                    <w:jc w:val="right"/>
                                    <w:rPr>
                                      <w:spacing w:val="5"/>
                                      <w:kern w:val="2"/>
                                      <w:sz w:val="18"/>
                                      <w:szCs w:val="18"/>
                                    </w:rPr>
                                  </w:pPr>
                                  <w:r w:rsidRPr="00C3043F">
                                    <w:rPr>
                                      <w:spacing w:val="5"/>
                                      <w:kern w:val="2"/>
                                      <w:sz w:val="18"/>
                                      <w:szCs w:val="18"/>
                                    </w:rPr>
                                    <w:t>24.7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2E86EC2" w14:textId="77777777" w:rsidR="00D03FC9" w:rsidRPr="00C3043F" w:rsidRDefault="00D03FC9" w:rsidP="00582654">
                                  <w:pPr>
                                    <w:spacing w:line="240" w:lineRule="auto"/>
                                    <w:ind w:firstLine="0"/>
                                    <w:jc w:val="right"/>
                                    <w:rPr>
                                      <w:spacing w:val="5"/>
                                      <w:kern w:val="2"/>
                                      <w:sz w:val="18"/>
                                      <w:szCs w:val="18"/>
                                    </w:rPr>
                                  </w:pPr>
                                  <w:r w:rsidRPr="00C3043F">
                                    <w:rPr>
                                      <w:spacing w:val="5"/>
                                      <w:kern w:val="2"/>
                                      <w:sz w:val="18"/>
                                      <w:szCs w:val="18"/>
                                    </w:rPr>
                                    <w:t>29.5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9EDD62D" w14:textId="77777777" w:rsidR="00D03FC9" w:rsidRPr="00C3043F" w:rsidRDefault="00D03FC9" w:rsidP="00582654">
                                  <w:pPr>
                                    <w:spacing w:line="240" w:lineRule="auto"/>
                                    <w:ind w:firstLine="0"/>
                                    <w:jc w:val="right"/>
                                    <w:rPr>
                                      <w:spacing w:val="5"/>
                                      <w:kern w:val="2"/>
                                      <w:sz w:val="18"/>
                                      <w:szCs w:val="18"/>
                                    </w:rPr>
                                  </w:pPr>
                                  <w:r w:rsidRPr="00C3043F">
                                    <w:rPr>
                                      <w:spacing w:val="5"/>
                                      <w:kern w:val="2"/>
                                      <w:sz w:val="18"/>
                                      <w:szCs w:val="18"/>
                                    </w:rPr>
                                    <w:t>30.34%</w:t>
                                  </w:r>
                                </w:p>
                              </w:tc>
                            </w:tr>
                            <w:tr w:rsidR="00D03FC9" w:rsidRPr="004534C9" w14:paraId="034EE048" w14:textId="77777777" w:rsidTr="00501109">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A48D566" w14:textId="77777777" w:rsidR="00D03FC9" w:rsidRPr="004534C9" w:rsidRDefault="00D03FC9" w:rsidP="00582654">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672F779A" w14:textId="77777777" w:rsidR="00D03FC9" w:rsidRPr="00C3043F" w:rsidRDefault="00D03FC9" w:rsidP="00582654">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30C4F13" w14:textId="77777777" w:rsidR="00D03FC9" w:rsidRPr="00C3043F" w:rsidRDefault="00D03FC9" w:rsidP="00582654">
                                  <w:pPr>
                                    <w:spacing w:line="240" w:lineRule="auto"/>
                                    <w:ind w:firstLine="0"/>
                                    <w:jc w:val="right"/>
                                    <w:rPr>
                                      <w:spacing w:val="5"/>
                                      <w:kern w:val="2"/>
                                      <w:sz w:val="18"/>
                                      <w:szCs w:val="18"/>
                                    </w:rPr>
                                  </w:pPr>
                                  <w:r w:rsidRPr="00C3043F">
                                    <w:rPr>
                                      <w:spacing w:val="5"/>
                                      <w:kern w:val="2"/>
                                      <w:sz w:val="18"/>
                                      <w:szCs w:val="18"/>
                                    </w:rPr>
                                    <w:t>61.38%</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A42569C" w14:textId="77777777" w:rsidR="00D03FC9" w:rsidRPr="00C3043F" w:rsidRDefault="00D03FC9" w:rsidP="00582654">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68.93%</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E0155D2" w14:textId="77777777" w:rsidR="00D03FC9" w:rsidRPr="00C3043F" w:rsidRDefault="00D03FC9" w:rsidP="00582654">
                                  <w:pPr>
                                    <w:spacing w:line="240" w:lineRule="auto"/>
                                    <w:ind w:firstLine="0"/>
                                    <w:jc w:val="right"/>
                                    <w:rPr>
                                      <w:spacing w:val="5"/>
                                      <w:kern w:val="2"/>
                                      <w:sz w:val="18"/>
                                      <w:szCs w:val="18"/>
                                    </w:rPr>
                                  </w:pPr>
                                  <w:r w:rsidRPr="00C3043F">
                                    <w:rPr>
                                      <w:spacing w:val="5"/>
                                      <w:kern w:val="2"/>
                                      <w:sz w:val="18"/>
                                      <w:szCs w:val="18"/>
                                    </w:rPr>
                                    <w:t>64.5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4462724" w14:textId="77777777" w:rsidR="00D03FC9" w:rsidRPr="00C3043F" w:rsidRDefault="00D03FC9" w:rsidP="00582654">
                                  <w:pPr>
                                    <w:spacing w:line="240" w:lineRule="auto"/>
                                    <w:ind w:firstLine="0"/>
                                    <w:jc w:val="right"/>
                                    <w:rPr>
                                      <w:spacing w:val="5"/>
                                      <w:kern w:val="2"/>
                                      <w:sz w:val="18"/>
                                      <w:szCs w:val="18"/>
                                    </w:rPr>
                                  </w:pPr>
                                  <w:r w:rsidRPr="00C3043F">
                                    <w:rPr>
                                      <w:spacing w:val="5"/>
                                      <w:kern w:val="2"/>
                                      <w:sz w:val="18"/>
                                      <w:szCs w:val="18"/>
                                    </w:rPr>
                                    <w:t>65.8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2585F5A" w14:textId="77777777" w:rsidR="00D03FC9" w:rsidRPr="00C3043F" w:rsidRDefault="00D03FC9" w:rsidP="00582654">
                                  <w:pPr>
                                    <w:spacing w:line="240" w:lineRule="auto"/>
                                    <w:ind w:firstLine="0"/>
                                    <w:jc w:val="right"/>
                                    <w:rPr>
                                      <w:spacing w:val="5"/>
                                      <w:kern w:val="2"/>
                                      <w:sz w:val="18"/>
                                      <w:szCs w:val="18"/>
                                    </w:rPr>
                                  </w:pPr>
                                  <w:r w:rsidRPr="00C3043F">
                                    <w:rPr>
                                      <w:spacing w:val="5"/>
                                      <w:kern w:val="2"/>
                                      <w:sz w:val="18"/>
                                      <w:szCs w:val="18"/>
                                    </w:rPr>
                                    <w:t>93.15%</w:t>
                                  </w:r>
                                </w:p>
                              </w:tc>
                            </w:tr>
                            <w:tr w:rsidR="00D03FC9" w:rsidRPr="004534C9" w14:paraId="5990189D" w14:textId="77777777" w:rsidTr="00501109">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3FEE2CE" w14:textId="77777777" w:rsidR="00D03FC9" w:rsidRPr="004534C9" w:rsidRDefault="00D03FC9" w:rsidP="00C3043F">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644FB89A" w14:textId="77777777" w:rsidR="00D03FC9" w:rsidRPr="00C3043F" w:rsidRDefault="00D03FC9" w:rsidP="00C3043F">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169CC84" w14:textId="35AD68C5" w:rsidR="00D03FC9" w:rsidRPr="006C2D92" w:rsidRDefault="00D03FC9" w:rsidP="00C3043F">
                                  <w:pPr>
                                    <w:spacing w:line="240" w:lineRule="auto"/>
                                    <w:ind w:firstLine="0"/>
                                    <w:jc w:val="right"/>
                                    <w:rPr>
                                      <w:bCs/>
                                      <w:spacing w:val="5"/>
                                      <w:kern w:val="2"/>
                                      <w:sz w:val="18"/>
                                      <w:szCs w:val="18"/>
                                    </w:rPr>
                                  </w:pPr>
                                  <w:r w:rsidRPr="006C2D92">
                                    <w:rPr>
                                      <w:bCs/>
                                      <w:spacing w:val="5"/>
                                      <w:kern w:val="2"/>
                                      <w:sz w:val="18"/>
                                      <w:szCs w:val="18"/>
                                    </w:rPr>
                                    <w:t>98.6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2D7DA0B" w14:textId="4F0929F0" w:rsidR="00D03FC9" w:rsidRPr="006C2D92" w:rsidRDefault="00D03FC9" w:rsidP="00C3043F">
                                  <w:pPr>
                                    <w:spacing w:line="240" w:lineRule="auto"/>
                                    <w:ind w:firstLine="0"/>
                                    <w:jc w:val="right"/>
                                    <w:rPr>
                                      <w:bCs/>
                                      <w:spacing w:val="5"/>
                                      <w:kern w:val="2"/>
                                      <w:sz w:val="18"/>
                                      <w:szCs w:val="18"/>
                                    </w:rPr>
                                  </w:pPr>
                                  <w:r w:rsidRPr="006C2D92">
                                    <w:rPr>
                                      <w:bCs/>
                                      <w:spacing w:val="5"/>
                                      <w:kern w:val="2"/>
                                      <w:sz w:val="18"/>
                                      <w:szCs w:val="18"/>
                                    </w:rPr>
                                    <w:t>75.5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DD495AA" w14:textId="23B8F70B" w:rsidR="00D03FC9" w:rsidRPr="006C2D92" w:rsidRDefault="00D03FC9" w:rsidP="00C3043F">
                                  <w:pPr>
                                    <w:spacing w:line="240" w:lineRule="auto"/>
                                    <w:ind w:firstLine="0"/>
                                    <w:jc w:val="right"/>
                                    <w:rPr>
                                      <w:bCs/>
                                      <w:spacing w:val="5"/>
                                      <w:kern w:val="2"/>
                                      <w:sz w:val="18"/>
                                      <w:szCs w:val="18"/>
                                    </w:rPr>
                                  </w:pPr>
                                  <w:r w:rsidRPr="006C2D92">
                                    <w:rPr>
                                      <w:bCs/>
                                      <w:spacing w:val="5"/>
                                      <w:kern w:val="2"/>
                                      <w:sz w:val="18"/>
                                      <w:szCs w:val="18"/>
                                    </w:rPr>
                                    <w:t>94.4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F7E6109" w14:textId="7819C9D8" w:rsidR="00D03FC9" w:rsidRPr="006C2D92" w:rsidRDefault="00D03FC9" w:rsidP="00C3043F">
                                  <w:pPr>
                                    <w:spacing w:line="240" w:lineRule="auto"/>
                                    <w:ind w:firstLine="0"/>
                                    <w:jc w:val="right"/>
                                    <w:rPr>
                                      <w:bCs/>
                                      <w:spacing w:val="5"/>
                                      <w:kern w:val="2"/>
                                      <w:sz w:val="18"/>
                                      <w:szCs w:val="18"/>
                                    </w:rPr>
                                  </w:pPr>
                                  <w:r w:rsidRPr="006C2D92">
                                    <w:rPr>
                                      <w:bCs/>
                                      <w:spacing w:val="5"/>
                                      <w:kern w:val="2"/>
                                      <w:sz w:val="18"/>
                                      <w:szCs w:val="18"/>
                                    </w:rPr>
                                    <w:t>94.2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E5DA502" w14:textId="030011D2" w:rsidR="00D03FC9" w:rsidRPr="006C2D92" w:rsidRDefault="00D03FC9" w:rsidP="00C3043F">
                                  <w:pPr>
                                    <w:spacing w:line="240" w:lineRule="auto"/>
                                    <w:ind w:firstLine="0"/>
                                    <w:jc w:val="right"/>
                                    <w:rPr>
                                      <w:bCs/>
                                      <w:spacing w:val="5"/>
                                      <w:kern w:val="2"/>
                                      <w:sz w:val="18"/>
                                      <w:szCs w:val="18"/>
                                    </w:rPr>
                                  </w:pPr>
                                  <w:r w:rsidRPr="006C2D92">
                                    <w:rPr>
                                      <w:bCs/>
                                      <w:spacing w:val="5"/>
                                      <w:kern w:val="2"/>
                                      <w:sz w:val="18"/>
                                      <w:szCs w:val="18"/>
                                    </w:rPr>
                                    <w:t>12.78</w:t>
                                  </w:r>
                                </w:p>
                              </w:tc>
                            </w:tr>
                            <w:tr w:rsidR="00D03FC9" w:rsidRPr="004534C9" w14:paraId="784B2E85" w14:textId="77777777" w:rsidTr="00501109">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80D258A" w14:textId="77777777" w:rsidR="00D03FC9" w:rsidRPr="004534C9" w:rsidRDefault="00D03FC9" w:rsidP="00582654">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7B65E530" w14:textId="77777777" w:rsidR="00D03FC9" w:rsidRPr="00C3043F" w:rsidRDefault="00D03FC9" w:rsidP="00582654">
                                  <w:pPr>
                                    <w:spacing w:line="240" w:lineRule="auto"/>
                                    <w:ind w:firstLine="0"/>
                                    <w:jc w:val="center"/>
                                    <w:rPr>
                                      <w:bCs/>
                                      <w:spacing w:val="5"/>
                                      <w:kern w:val="2"/>
                                      <w:sz w:val="18"/>
                                      <w:szCs w:val="18"/>
                                    </w:rPr>
                                  </w:pPr>
                                  <w:r w:rsidRPr="00C3043F">
                                    <w:rPr>
                                      <w:bCs/>
                                      <w:spacing w:val="5"/>
                                      <w:kern w:val="2"/>
                                      <w:sz w:val="18"/>
                                      <w:szCs w:val="18"/>
                                    </w:rPr>
                                    <w:t>ATWV</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F165C46" w14:textId="77777777" w:rsidR="00D03FC9" w:rsidRPr="00C3043F" w:rsidRDefault="00D03FC9" w:rsidP="00582654">
                                  <w:pPr>
                                    <w:spacing w:line="240" w:lineRule="auto"/>
                                    <w:ind w:firstLine="0"/>
                                    <w:jc w:val="right"/>
                                    <w:rPr>
                                      <w:spacing w:val="5"/>
                                      <w:kern w:val="2"/>
                                      <w:sz w:val="18"/>
                                      <w:szCs w:val="18"/>
                                    </w:rPr>
                                  </w:pPr>
                                  <w:r w:rsidRPr="00C3043F">
                                    <w:rPr>
                                      <w:spacing w:val="5"/>
                                      <w:kern w:val="2"/>
                                      <w:sz w:val="18"/>
                                      <w:szCs w:val="18"/>
                                    </w:rPr>
                                    <w:t>-0.839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7DEAA64" w14:textId="77777777" w:rsidR="00D03FC9" w:rsidRPr="00C3043F" w:rsidRDefault="00D03FC9" w:rsidP="00582654">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0.846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43BAAAC" w14:textId="77777777" w:rsidR="00D03FC9" w:rsidRPr="00C3043F" w:rsidRDefault="00D03FC9" w:rsidP="00582654">
                                  <w:pPr>
                                    <w:spacing w:line="240" w:lineRule="auto"/>
                                    <w:ind w:firstLine="0"/>
                                    <w:jc w:val="right"/>
                                    <w:rPr>
                                      <w:spacing w:val="5"/>
                                      <w:kern w:val="2"/>
                                      <w:sz w:val="18"/>
                                      <w:szCs w:val="18"/>
                                    </w:rPr>
                                  </w:pPr>
                                  <w:r w:rsidRPr="00C3043F">
                                    <w:rPr>
                                      <w:spacing w:val="5"/>
                                      <w:kern w:val="2"/>
                                      <w:sz w:val="18"/>
                                      <w:szCs w:val="18"/>
                                    </w:rPr>
                                    <w:t>-0.462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00F7B59" w14:textId="77777777" w:rsidR="00D03FC9" w:rsidRPr="00C3043F" w:rsidRDefault="00D03FC9" w:rsidP="00582654">
                                  <w:pPr>
                                    <w:spacing w:line="240" w:lineRule="auto"/>
                                    <w:ind w:firstLine="0"/>
                                    <w:jc w:val="right"/>
                                    <w:rPr>
                                      <w:spacing w:val="5"/>
                                      <w:kern w:val="2"/>
                                      <w:sz w:val="18"/>
                                      <w:szCs w:val="18"/>
                                    </w:rPr>
                                  </w:pPr>
                                  <w:r w:rsidRPr="00C3043F">
                                    <w:rPr>
                                      <w:spacing w:val="5"/>
                                      <w:kern w:val="2"/>
                                      <w:sz w:val="18"/>
                                      <w:szCs w:val="18"/>
                                    </w:rPr>
                                    <w:t>-0.797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CFBF0A1" w14:textId="77777777" w:rsidR="00D03FC9" w:rsidRPr="00C3043F" w:rsidRDefault="00D03FC9" w:rsidP="00582654">
                                  <w:pPr>
                                    <w:spacing w:line="240" w:lineRule="auto"/>
                                    <w:ind w:firstLine="0"/>
                                    <w:jc w:val="right"/>
                                    <w:rPr>
                                      <w:spacing w:val="5"/>
                                      <w:kern w:val="2"/>
                                      <w:sz w:val="18"/>
                                      <w:szCs w:val="18"/>
                                    </w:rPr>
                                  </w:pPr>
                                  <w:r w:rsidRPr="00C3043F">
                                    <w:rPr>
                                      <w:spacing w:val="5"/>
                                      <w:kern w:val="2"/>
                                      <w:sz w:val="18"/>
                                      <w:szCs w:val="18"/>
                                    </w:rPr>
                                    <w:t>0.1737</w:t>
                                  </w:r>
                                </w:p>
                              </w:tc>
                            </w:tr>
                            <w:tr w:rsidR="00D03FC9" w:rsidRPr="004534C9" w14:paraId="7DB5EB8C"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7744A2F1" w14:textId="10B3724D" w:rsidR="00D03FC9" w:rsidRPr="004534C9" w:rsidRDefault="00D03FC9" w:rsidP="0074131A">
                                  <w:pPr>
                                    <w:spacing w:line="240" w:lineRule="auto"/>
                                    <w:ind w:firstLine="0"/>
                                    <w:jc w:val="center"/>
                                    <w:rPr>
                                      <w:b/>
                                      <w:bCs/>
                                      <w:spacing w:val="5"/>
                                      <w:kern w:val="2"/>
                                      <w:sz w:val="18"/>
                                      <w:szCs w:val="18"/>
                                    </w:rPr>
                                  </w:pPr>
                                  <w:r w:rsidRPr="004534C9">
                                    <w:rPr>
                                      <w:b/>
                                      <w:bCs/>
                                      <w:spacing w:val="5"/>
                                      <w:kern w:val="2"/>
                                      <w:sz w:val="18"/>
                                      <w:szCs w:val="18"/>
                                    </w:rPr>
                                    <w:t>DPALIGN</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1F2BF6DB" w14:textId="31DABA85" w:rsidR="00D03FC9" w:rsidRPr="00C3043F" w:rsidRDefault="00D03FC9"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4A9FA69" w14:textId="380A559A"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44.11%</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7F87998" w14:textId="58D93FF7" w:rsidR="00D03FC9" w:rsidRPr="00C3043F" w:rsidRDefault="00D03FC9"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33.7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25D81FA" w14:textId="0C7957D1"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35.7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85031C7" w14:textId="4A4D38A0"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43.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79296F4" w14:textId="12F6D0B6"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32.46%</w:t>
                                  </w:r>
                                </w:p>
                              </w:tc>
                            </w:tr>
                            <w:tr w:rsidR="00D03FC9" w:rsidRPr="004534C9" w14:paraId="13524FA6"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71A630E" w14:textId="77777777" w:rsidR="00D03FC9" w:rsidRPr="004534C9" w:rsidRDefault="00D03FC9"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5A56DA0A" w14:textId="34EC8764" w:rsidR="00D03FC9" w:rsidRPr="00C3043F" w:rsidRDefault="00D03FC9"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0F79630" w14:textId="784A2ED9"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66.8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5498023" w14:textId="429B3043" w:rsidR="00D03FC9" w:rsidRPr="00C3043F" w:rsidRDefault="00D03FC9"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72.9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FC58A3E" w14:textId="047CF1CB"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69.5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85549F5" w14:textId="75DB1BCB"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71.4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B032941" w14:textId="5E3D5DAC"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95.17%</w:t>
                                  </w:r>
                                </w:p>
                              </w:tc>
                            </w:tr>
                            <w:tr w:rsidR="00D03FC9" w:rsidRPr="004534C9" w14:paraId="25CE1D38"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7C64D26" w14:textId="77777777" w:rsidR="00D03FC9" w:rsidRPr="004534C9" w:rsidRDefault="00D03FC9"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6D8A8D55" w14:textId="66CEB7BF" w:rsidR="00D03FC9" w:rsidRPr="00C3043F" w:rsidRDefault="00D03FC9"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775CF09C" w14:textId="04A3EBC6" w:rsidR="00D03FC9" w:rsidRPr="00C3043F" w:rsidRDefault="00D03FC9" w:rsidP="0074131A">
                                  <w:pPr>
                                    <w:spacing w:line="240" w:lineRule="auto"/>
                                    <w:ind w:firstLine="0"/>
                                    <w:jc w:val="right"/>
                                    <w:rPr>
                                      <w:spacing w:val="5"/>
                                      <w:kern w:val="2"/>
                                      <w:sz w:val="18"/>
                                      <w:szCs w:val="18"/>
                                    </w:rPr>
                                  </w:pPr>
                                  <w:r w:rsidRPr="00C3043F">
                                    <w:rPr>
                                      <w:color w:val="000000"/>
                                      <w:sz w:val="18"/>
                                      <w:szCs w:val="18"/>
                                    </w:rPr>
                                    <w:t>86.15</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3877EE4" w14:textId="41D32D32" w:rsidR="00D03FC9" w:rsidRPr="00C3043F" w:rsidRDefault="00D03FC9" w:rsidP="0074131A">
                                  <w:pPr>
                                    <w:spacing w:line="240" w:lineRule="auto"/>
                                    <w:ind w:firstLine="0"/>
                                    <w:jc w:val="right"/>
                                    <w:rPr>
                                      <w:color w:val="000000" w:themeColor="text1"/>
                                      <w:spacing w:val="5"/>
                                      <w:kern w:val="2"/>
                                      <w:sz w:val="18"/>
                                      <w:szCs w:val="18"/>
                                    </w:rPr>
                                  </w:pPr>
                                  <w:r w:rsidRPr="00C3043F">
                                    <w:rPr>
                                      <w:color w:val="000000"/>
                                      <w:sz w:val="18"/>
                                      <w:szCs w:val="18"/>
                                    </w:rPr>
                                    <w:t>66.9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01BD229" w14:textId="1F3AD40A" w:rsidR="00D03FC9" w:rsidRPr="00C3043F" w:rsidRDefault="00D03FC9" w:rsidP="0074131A">
                                  <w:pPr>
                                    <w:spacing w:line="240" w:lineRule="auto"/>
                                    <w:ind w:firstLine="0"/>
                                    <w:jc w:val="right"/>
                                    <w:rPr>
                                      <w:spacing w:val="5"/>
                                      <w:kern w:val="2"/>
                                      <w:sz w:val="18"/>
                                      <w:szCs w:val="18"/>
                                    </w:rPr>
                                  </w:pPr>
                                  <w:r w:rsidRPr="00C3043F">
                                    <w:rPr>
                                      <w:color w:val="000000"/>
                                      <w:sz w:val="18"/>
                                      <w:szCs w:val="18"/>
                                    </w:rPr>
                                    <w:t>81.17</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65A46DD" w14:textId="2D15211A" w:rsidR="00D03FC9" w:rsidRPr="00C3043F" w:rsidRDefault="00D03FC9" w:rsidP="0074131A">
                                  <w:pPr>
                                    <w:spacing w:line="240" w:lineRule="auto"/>
                                    <w:ind w:firstLine="0"/>
                                    <w:jc w:val="right"/>
                                    <w:rPr>
                                      <w:spacing w:val="5"/>
                                      <w:kern w:val="2"/>
                                      <w:sz w:val="18"/>
                                      <w:szCs w:val="18"/>
                                    </w:rPr>
                                  </w:pPr>
                                  <w:r w:rsidRPr="00C3043F">
                                    <w:rPr>
                                      <w:color w:val="000000"/>
                                      <w:sz w:val="18"/>
                                      <w:szCs w:val="18"/>
                                    </w:rPr>
                                    <w:t>77.67</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05D4934" w14:textId="06593DCA" w:rsidR="00D03FC9" w:rsidRPr="00C3043F" w:rsidRDefault="00D03FC9" w:rsidP="0074131A">
                                  <w:pPr>
                                    <w:spacing w:line="240" w:lineRule="auto"/>
                                    <w:ind w:firstLine="0"/>
                                    <w:jc w:val="right"/>
                                    <w:rPr>
                                      <w:spacing w:val="5"/>
                                      <w:kern w:val="2"/>
                                      <w:sz w:val="18"/>
                                      <w:szCs w:val="18"/>
                                    </w:rPr>
                                  </w:pPr>
                                  <w:r w:rsidRPr="00C3043F">
                                    <w:rPr>
                                      <w:color w:val="000000"/>
                                      <w:sz w:val="18"/>
                                      <w:szCs w:val="18"/>
                                    </w:rPr>
                                    <w:t>10.19</w:t>
                                  </w:r>
                                </w:p>
                              </w:tc>
                            </w:tr>
                            <w:tr w:rsidR="00D03FC9" w:rsidRPr="004534C9" w14:paraId="7B1E689A"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6F43B233" w14:textId="49A78EB7" w:rsidR="00D03FC9" w:rsidRPr="004534C9" w:rsidRDefault="00D03FC9" w:rsidP="0074131A">
                                  <w:pPr>
                                    <w:spacing w:line="240" w:lineRule="auto"/>
                                    <w:ind w:firstLine="0"/>
                                    <w:jc w:val="center"/>
                                    <w:rPr>
                                      <w:b/>
                                      <w:bCs/>
                                      <w:spacing w:val="5"/>
                                      <w:kern w:val="2"/>
                                      <w:sz w:val="18"/>
                                      <w:szCs w:val="18"/>
                                    </w:rPr>
                                  </w:pPr>
                                  <w:r w:rsidRPr="004534C9">
                                    <w:rPr>
                                      <w:b/>
                                      <w:bCs/>
                                      <w:spacing w:val="5"/>
                                      <w:kern w:val="2"/>
                                      <w:sz w:val="18"/>
                                      <w:szCs w:val="18"/>
                                    </w:rPr>
                                    <w:t>EPOCH</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13184BF6" w14:textId="6E9F9AA8" w:rsidR="00D03FC9" w:rsidRPr="00C3043F" w:rsidRDefault="00D03FC9"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626D28B" w14:textId="34EC9D47"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20.71%</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A67DE7C" w14:textId="4D50E487" w:rsidR="00D03FC9" w:rsidRPr="00C3043F" w:rsidRDefault="00D03FC9"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50.46%</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DCF1988" w14:textId="67837D76"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51.0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D13521E" w14:textId="1E118F18"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65.0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9422F52" w14:textId="2281065A"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9.784%</w:t>
                                  </w:r>
                                </w:p>
                              </w:tc>
                            </w:tr>
                            <w:tr w:rsidR="00D03FC9" w:rsidRPr="004534C9" w14:paraId="625ACCD4"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89FDA0C" w14:textId="77777777" w:rsidR="00D03FC9" w:rsidRPr="004534C9" w:rsidRDefault="00D03FC9"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077CF32D" w14:textId="29A64D54" w:rsidR="00D03FC9" w:rsidRPr="00C3043F" w:rsidRDefault="00D03FC9"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F89BFA4" w14:textId="27B4161C"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98.22%</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289DC8E" w14:textId="0292E7CD" w:rsidR="00D03FC9" w:rsidRPr="00C3043F" w:rsidRDefault="00D03FC9"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94.82%</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DDF1598" w14:textId="3DDB440A"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94.0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24C322D" w14:textId="3EB6CED4"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91.5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02DA68A" w14:textId="7E63B383"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99.84%</w:t>
                                  </w:r>
                                </w:p>
                              </w:tc>
                            </w:tr>
                            <w:tr w:rsidR="00D03FC9" w:rsidRPr="004534C9" w14:paraId="5C00EAB0"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070D2E8" w14:textId="77777777" w:rsidR="00D03FC9" w:rsidRPr="004534C9" w:rsidRDefault="00D03FC9"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1357EBB8" w14:textId="3376D8C4" w:rsidR="00D03FC9" w:rsidRPr="00C3043F" w:rsidRDefault="00D03FC9"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2EFAB8BA" w14:textId="0A01F76C" w:rsidR="00D03FC9" w:rsidRPr="00C3043F" w:rsidRDefault="00D03FC9" w:rsidP="0074131A">
                                  <w:pPr>
                                    <w:spacing w:line="240" w:lineRule="auto"/>
                                    <w:ind w:firstLine="0"/>
                                    <w:jc w:val="right"/>
                                    <w:rPr>
                                      <w:spacing w:val="5"/>
                                      <w:kern w:val="2"/>
                                      <w:sz w:val="18"/>
                                      <w:szCs w:val="18"/>
                                    </w:rPr>
                                  </w:pPr>
                                  <w:r w:rsidRPr="00C3043F">
                                    <w:rPr>
                                      <w:color w:val="000000"/>
                                      <w:sz w:val="18"/>
                                      <w:szCs w:val="18"/>
                                    </w:rPr>
                                    <w:t>1418.0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38D8AF7" w14:textId="5959BB49" w:rsidR="00D03FC9" w:rsidRPr="00C3043F" w:rsidRDefault="00D03FC9" w:rsidP="0074131A">
                                  <w:pPr>
                                    <w:spacing w:line="240" w:lineRule="auto"/>
                                    <w:ind w:firstLine="0"/>
                                    <w:jc w:val="right"/>
                                    <w:rPr>
                                      <w:color w:val="000000" w:themeColor="text1"/>
                                      <w:spacing w:val="5"/>
                                      <w:kern w:val="2"/>
                                      <w:sz w:val="18"/>
                                      <w:szCs w:val="18"/>
                                    </w:rPr>
                                  </w:pPr>
                                  <w:r w:rsidRPr="00C3043F">
                                    <w:rPr>
                                      <w:color w:val="000000"/>
                                      <w:sz w:val="18"/>
                                      <w:szCs w:val="18"/>
                                    </w:rPr>
                                    <w:t>4133.34</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81905F0" w14:textId="654C5AF5" w:rsidR="00D03FC9" w:rsidRPr="00C3043F" w:rsidRDefault="00D03FC9" w:rsidP="0074131A">
                                  <w:pPr>
                                    <w:spacing w:line="240" w:lineRule="auto"/>
                                    <w:ind w:firstLine="0"/>
                                    <w:jc w:val="right"/>
                                    <w:rPr>
                                      <w:spacing w:val="5"/>
                                      <w:kern w:val="2"/>
                                      <w:sz w:val="18"/>
                                      <w:szCs w:val="18"/>
                                    </w:rPr>
                                  </w:pPr>
                                  <w:r w:rsidRPr="00C3043F">
                                    <w:rPr>
                                      <w:color w:val="000000"/>
                                      <w:sz w:val="18"/>
                                      <w:szCs w:val="18"/>
                                    </w:rPr>
                                    <w:t>4711.5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305AAB9" w14:textId="6504695D" w:rsidR="00D03FC9" w:rsidRPr="00C3043F" w:rsidRDefault="00D03FC9" w:rsidP="0074131A">
                                  <w:pPr>
                                    <w:spacing w:line="240" w:lineRule="auto"/>
                                    <w:ind w:firstLine="0"/>
                                    <w:jc w:val="right"/>
                                    <w:rPr>
                                      <w:spacing w:val="5"/>
                                      <w:kern w:val="2"/>
                                      <w:sz w:val="18"/>
                                      <w:szCs w:val="18"/>
                                    </w:rPr>
                                  </w:pPr>
                                  <w:r w:rsidRPr="00C3043F">
                                    <w:rPr>
                                      <w:color w:val="000000"/>
                                      <w:sz w:val="18"/>
                                      <w:szCs w:val="18"/>
                                    </w:rPr>
                                    <w:t>6738.8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B732937" w14:textId="58AB2B09" w:rsidR="00D03FC9" w:rsidRPr="00C3043F" w:rsidRDefault="00D03FC9" w:rsidP="0074131A">
                                  <w:pPr>
                                    <w:spacing w:line="240" w:lineRule="auto"/>
                                    <w:ind w:firstLine="0"/>
                                    <w:jc w:val="right"/>
                                    <w:rPr>
                                      <w:spacing w:val="5"/>
                                      <w:kern w:val="2"/>
                                      <w:sz w:val="18"/>
                                      <w:szCs w:val="18"/>
                                    </w:rPr>
                                  </w:pPr>
                                  <w:r w:rsidRPr="00C3043F">
                                    <w:rPr>
                                      <w:color w:val="000000"/>
                                      <w:sz w:val="18"/>
                                      <w:szCs w:val="18"/>
                                    </w:rPr>
                                    <w:t>125.79</w:t>
                                  </w:r>
                                </w:p>
                              </w:tc>
                            </w:tr>
                            <w:tr w:rsidR="00D03FC9" w:rsidRPr="004534C9" w14:paraId="076E5B25"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A384C41" w14:textId="724D6024" w:rsidR="00D03FC9" w:rsidRPr="004534C9" w:rsidRDefault="00D03FC9" w:rsidP="0074131A">
                                  <w:pPr>
                                    <w:spacing w:line="240" w:lineRule="auto"/>
                                    <w:ind w:firstLine="0"/>
                                    <w:jc w:val="center"/>
                                    <w:rPr>
                                      <w:b/>
                                      <w:bCs/>
                                      <w:spacing w:val="5"/>
                                      <w:kern w:val="2"/>
                                      <w:sz w:val="18"/>
                                      <w:szCs w:val="18"/>
                                    </w:rPr>
                                  </w:pPr>
                                  <w:r w:rsidRPr="004534C9">
                                    <w:rPr>
                                      <w:b/>
                                      <w:bCs/>
                                      <w:spacing w:val="5"/>
                                      <w:kern w:val="2"/>
                                      <w:sz w:val="18"/>
                                      <w:szCs w:val="18"/>
                                    </w:rPr>
                                    <w:t>OVLP</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4CD21A80" w14:textId="2784CE03" w:rsidR="00D03FC9" w:rsidRPr="00C3043F" w:rsidRDefault="00D03FC9"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34F85E1" w14:textId="2BC30BFE"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35.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CCFD95D" w14:textId="16A0E7FC" w:rsidR="00D03FC9" w:rsidRPr="00C3043F" w:rsidRDefault="00D03FC9"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30.0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CD28959" w14:textId="62C7C805"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32.9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3EBD686" w14:textId="3E0DA521"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39.09%</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991BF8E" w14:textId="7952F972"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30.83%</w:t>
                                  </w:r>
                                </w:p>
                              </w:tc>
                            </w:tr>
                            <w:tr w:rsidR="00D03FC9" w:rsidRPr="004534C9" w14:paraId="273A6A73"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FAB4288" w14:textId="77777777" w:rsidR="00D03FC9" w:rsidRPr="004534C9" w:rsidRDefault="00D03FC9"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582415B3" w14:textId="368F6821" w:rsidR="00D03FC9" w:rsidRPr="00C3043F" w:rsidRDefault="00D03FC9"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B615A00" w14:textId="62FDBF7F"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73.3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0C6BA5E" w14:textId="443F5BE7" w:rsidR="00D03FC9" w:rsidRPr="00C3043F" w:rsidRDefault="00D03FC9"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80.53%</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2E89877" w14:textId="4786D794"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77.5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02DF1C8" w14:textId="4B6144DF"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76.8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DA17CB8" w14:textId="1675348A"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96.86%</w:t>
                                  </w:r>
                                </w:p>
                              </w:tc>
                            </w:tr>
                            <w:tr w:rsidR="00D03FC9" w:rsidRPr="004534C9" w14:paraId="4C3B7011"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7127BD2" w14:textId="77777777" w:rsidR="00D03FC9" w:rsidRPr="004534C9" w:rsidRDefault="00D03FC9"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6B24EA0C" w14:textId="60D7BA8C" w:rsidR="00D03FC9" w:rsidRPr="00C3043F" w:rsidRDefault="00D03FC9"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233C87F" w14:textId="138AC570" w:rsidR="00D03FC9" w:rsidRPr="00C3043F" w:rsidRDefault="00D03FC9" w:rsidP="0074131A">
                                  <w:pPr>
                                    <w:spacing w:line="240" w:lineRule="auto"/>
                                    <w:ind w:firstLine="0"/>
                                    <w:jc w:val="right"/>
                                    <w:rPr>
                                      <w:spacing w:val="5"/>
                                      <w:kern w:val="2"/>
                                      <w:sz w:val="18"/>
                                      <w:szCs w:val="18"/>
                                    </w:rPr>
                                  </w:pPr>
                                  <w:r w:rsidRPr="00C3043F">
                                    <w:rPr>
                                      <w:color w:val="000000"/>
                                      <w:sz w:val="18"/>
                                      <w:szCs w:val="18"/>
                                    </w:rPr>
                                    <w:t>77.3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179F669D" w14:textId="1DD5BC11" w:rsidR="00D03FC9" w:rsidRPr="00C3043F" w:rsidRDefault="00D03FC9" w:rsidP="0074131A">
                                  <w:pPr>
                                    <w:spacing w:line="240" w:lineRule="auto"/>
                                    <w:ind w:firstLine="0"/>
                                    <w:jc w:val="right"/>
                                    <w:rPr>
                                      <w:color w:val="000000" w:themeColor="text1"/>
                                      <w:spacing w:val="5"/>
                                      <w:kern w:val="2"/>
                                      <w:sz w:val="18"/>
                                      <w:szCs w:val="18"/>
                                    </w:rPr>
                                  </w:pPr>
                                  <w:r w:rsidRPr="00C3043F">
                                    <w:rPr>
                                      <w:color w:val="000000"/>
                                      <w:sz w:val="18"/>
                                      <w:szCs w:val="18"/>
                                    </w:rPr>
                                    <w:t>60.9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9304A89" w14:textId="328BF5FA" w:rsidR="00D03FC9" w:rsidRPr="00C3043F" w:rsidRDefault="00D03FC9" w:rsidP="0074131A">
                                  <w:pPr>
                                    <w:spacing w:line="240" w:lineRule="auto"/>
                                    <w:ind w:firstLine="0"/>
                                    <w:jc w:val="right"/>
                                    <w:rPr>
                                      <w:spacing w:val="5"/>
                                      <w:kern w:val="2"/>
                                      <w:sz w:val="18"/>
                                      <w:szCs w:val="18"/>
                                    </w:rPr>
                                  </w:pPr>
                                  <w:r w:rsidRPr="00C3043F">
                                    <w:rPr>
                                      <w:color w:val="000000"/>
                                      <w:sz w:val="18"/>
                                      <w:szCs w:val="18"/>
                                    </w:rPr>
                                    <w:t>73.5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2CA84EC6" w14:textId="3EE4422D" w:rsidR="00D03FC9" w:rsidRPr="00C3043F" w:rsidRDefault="00D03FC9" w:rsidP="0074131A">
                                  <w:pPr>
                                    <w:spacing w:line="240" w:lineRule="auto"/>
                                    <w:ind w:firstLine="0"/>
                                    <w:jc w:val="right"/>
                                    <w:rPr>
                                      <w:spacing w:val="5"/>
                                      <w:kern w:val="2"/>
                                      <w:sz w:val="18"/>
                                      <w:szCs w:val="18"/>
                                    </w:rPr>
                                  </w:pPr>
                                  <w:r w:rsidRPr="00C3043F">
                                    <w:rPr>
                                      <w:color w:val="000000"/>
                                      <w:sz w:val="18"/>
                                      <w:szCs w:val="18"/>
                                    </w:rPr>
                                    <w:t>77.1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FE2D613" w14:textId="7D695078" w:rsidR="00D03FC9" w:rsidRPr="00C3043F" w:rsidRDefault="00D03FC9" w:rsidP="0074131A">
                                  <w:pPr>
                                    <w:spacing w:line="240" w:lineRule="auto"/>
                                    <w:ind w:firstLine="0"/>
                                    <w:jc w:val="right"/>
                                    <w:rPr>
                                      <w:spacing w:val="5"/>
                                      <w:kern w:val="2"/>
                                      <w:sz w:val="18"/>
                                      <w:szCs w:val="18"/>
                                    </w:rPr>
                                  </w:pPr>
                                  <w:r w:rsidRPr="00C3043F">
                                    <w:rPr>
                                      <w:color w:val="000000"/>
                                      <w:sz w:val="18"/>
                                      <w:szCs w:val="18"/>
                                    </w:rPr>
                                    <w:t>6.75</w:t>
                                  </w:r>
                                </w:p>
                              </w:tc>
                            </w:tr>
                            <w:tr w:rsidR="00D03FC9" w:rsidRPr="004534C9" w14:paraId="65EF8824" w14:textId="77777777" w:rsidTr="00501109">
                              <w:trPr>
                                <w:trHeight w:val="11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1F471BDD" w14:textId="6FF4E7E3" w:rsidR="00D03FC9" w:rsidRPr="004534C9" w:rsidRDefault="00D03FC9" w:rsidP="0074131A">
                                  <w:pPr>
                                    <w:spacing w:line="240" w:lineRule="auto"/>
                                    <w:ind w:firstLine="0"/>
                                    <w:jc w:val="center"/>
                                    <w:rPr>
                                      <w:b/>
                                      <w:bCs/>
                                      <w:spacing w:val="5"/>
                                      <w:kern w:val="2"/>
                                      <w:sz w:val="18"/>
                                      <w:szCs w:val="18"/>
                                    </w:rPr>
                                  </w:pPr>
                                  <w:r w:rsidRPr="004534C9">
                                    <w:rPr>
                                      <w:b/>
                                      <w:bCs/>
                                      <w:spacing w:val="5"/>
                                      <w:kern w:val="2"/>
                                      <w:sz w:val="18"/>
                                      <w:szCs w:val="18"/>
                                    </w:rPr>
                                    <w:t>TAES</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06049F0B" w14:textId="00C4B19E" w:rsidR="00D03FC9" w:rsidRPr="00C3043F" w:rsidRDefault="00D03FC9"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A560D7C" w14:textId="3FB285AD"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17.29%</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250397E" w14:textId="4249102A" w:rsidR="00D03FC9" w:rsidRPr="00C3043F" w:rsidRDefault="00D03FC9"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22.84%</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ABA82E5" w14:textId="35AD8660"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22.1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03C6928" w14:textId="37751EEF"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31.58%</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89ACE76" w14:textId="169B38EB"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12.48%</w:t>
                                  </w:r>
                                </w:p>
                              </w:tc>
                            </w:tr>
                            <w:tr w:rsidR="00D03FC9" w:rsidRPr="004534C9" w14:paraId="1FF237FB" w14:textId="77777777" w:rsidTr="00501109">
                              <w:trPr>
                                <w:trHeight w:val="11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146AFE9" w14:textId="77777777" w:rsidR="00D03FC9" w:rsidRPr="004534C9" w:rsidRDefault="00D03FC9" w:rsidP="0074131A">
                                  <w:pPr>
                                    <w:autoSpaceDE/>
                                    <w:autoSpaceDN/>
                                    <w:spacing w:line="240" w:lineRule="auto"/>
                                    <w:jc w:val="left"/>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7FD74785" w14:textId="3B4B70B1" w:rsidR="00D03FC9" w:rsidRPr="00C3043F" w:rsidRDefault="00D03FC9"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0DFBD45" w14:textId="1E0723B9"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66.0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26CAE99" w14:textId="6E9A7EE2" w:rsidR="00D03FC9" w:rsidRPr="00C3043F" w:rsidRDefault="00D03FC9"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70.4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E72F5B4" w14:textId="53C5CB5D"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66.6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B48E2BA" w14:textId="3256B77A"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64.7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62EE41F" w14:textId="25888322"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95.24%</w:t>
                                  </w:r>
                                </w:p>
                              </w:tc>
                            </w:tr>
                            <w:tr w:rsidR="00D03FC9" w:rsidRPr="004534C9" w14:paraId="123C04F7"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A5A4CEF" w14:textId="77777777" w:rsidR="00D03FC9" w:rsidRPr="004534C9" w:rsidRDefault="00D03FC9" w:rsidP="0074131A">
                                  <w:pPr>
                                    <w:autoSpaceDE/>
                                    <w:autoSpaceDN/>
                                    <w:spacing w:line="240" w:lineRule="auto"/>
                                    <w:jc w:val="left"/>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654641DE" w14:textId="15B62DA5" w:rsidR="00D03FC9" w:rsidRPr="00C3043F" w:rsidRDefault="00D03FC9"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359C1B5" w14:textId="2370BC32" w:rsidR="00D03FC9" w:rsidRPr="00C3043F" w:rsidRDefault="00D03FC9" w:rsidP="0074131A">
                                  <w:pPr>
                                    <w:spacing w:line="240" w:lineRule="auto"/>
                                    <w:ind w:firstLine="0"/>
                                    <w:jc w:val="right"/>
                                    <w:rPr>
                                      <w:spacing w:val="5"/>
                                      <w:kern w:val="2"/>
                                      <w:sz w:val="18"/>
                                      <w:szCs w:val="18"/>
                                    </w:rPr>
                                  </w:pPr>
                                  <w:r w:rsidRPr="00C3043F">
                                    <w:rPr>
                                      <w:color w:val="000000"/>
                                      <w:sz w:val="18"/>
                                      <w:szCs w:val="18"/>
                                    </w:rPr>
                                    <w:t>82.26</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5691159" w14:textId="43DB7522" w:rsidR="00D03FC9" w:rsidRPr="00C3043F" w:rsidRDefault="00D03FC9" w:rsidP="0074131A">
                                  <w:pPr>
                                    <w:spacing w:line="240" w:lineRule="auto"/>
                                    <w:ind w:firstLine="0"/>
                                    <w:jc w:val="right"/>
                                    <w:rPr>
                                      <w:color w:val="000000" w:themeColor="text1"/>
                                      <w:spacing w:val="5"/>
                                      <w:kern w:val="2"/>
                                      <w:sz w:val="18"/>
                                      <w:szCs w:val="18"/>
                                    </w:rPr>
                                  </w:pPr>
                                  <w:r w:rsidRPr="00C3043F">
                                    <w:rPr>
                                      <w:color w:val="000000"/>
                                      <w:sz w:val="18"/>
                                      <w:szCs w:val="18"/>
                                    </w:rPr>
                                    <w:t>68.3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1ACB5FF2" w14:textId="31B95609" w:rsidR="00D03FC9" w:rsidRPr="00C3043F" w:rsidRDefault="00D03FC9" w:rsidP="0074131A">
                                  <w:pPr>
                                    <w:spacing w:line="240" w:lineRule="auto"/>
                                    <w:ind w:firstLine="0"/>
                                    <w:jc w:val="right"/>
                                    <w:rPr>
                                      <w:spacing w:val="5"/>
                                      <w:kern w:val="2"/>
                                      <w:sz w:val="18"/>
                                      <w:szCs w:val="18"/>
                                    </w:rPr>
                                  </w:pPr>
                                  <w:r w:rsidRPr="00C3043F">
                                    <w:rPr>
                                      <w:color w:val="000000"/>
                                      <w:sz w:val="18"/>
                                      <w:szCs w:val="18"/>
                                    </w:rPr>
                                    <w:t>83.0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72C8DE0" w14:textId="118C4AD7" w:rsidR="00D03FC9" w:rsidRPr="00C3043F" w:rsidRDefault="00D03FC9" w:rsidP="0074131A">
                                  <w:pPr>
                                    <w:spacing w:line="240" w:lineRule="auto"/>
                                    <w:ind w:firstLine="0"/>
                                    <w:jc w:val="right"/>
                                    <w:rPr>
                                      <w:spacing w:val="5"/>
                                      <w:kern w:val="2"/>
                                      <w:sz w:val="18"/>
                                      <w:szCs w:val="18"/>
                                    </w:rPr>
                                  </w:pPr>
                                  <w:r w:rsidRPr="00C3043F">
                                    <w:rPr>
                                      <w:color w:val="000000"/>
                                      <w:sz w:val="18"/>
                                      <w:szCs w:val="18"/>
                                    </w:rPr>
                                    <w:t>91.53</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34B7E60" w14:textId="38745864" w:rsidR="00D03FC9" w:rsidRPr="00C3043F" w:rsidRDefault="00D03FC9" w:rsidP="0074131A">
                                  <w:pPr>
                                    <w:spacing w:line="240" w:lineRule="auto"/>
                                    <w:ind w:firstLine="0"/>
                                    <w:jc w:val="right"/>
                                    <w:rPr>
                                      <w:spacing w:val="5"/>
                                      <w:kern w:val="2"/>
                                      <w:sz w:val="18"/>
                                      <w:szCs w:val="18"/>
                                    </w:rPr>
                                  </w:pPr>
                                  <w:r w:rsidRPr="00C3043F">
                                    <w:rPr>
                                      <w:color w:val="000000"/>
                                      <w:sz w:val="18"/>
                                      <w:szCs w:val="18"/>
                                    </w:rPr>
                                    <w:t>7.54</w:t>
                                  </w:r>
                                </w:p>
                              </w:tc>
                            </w:tr>
                          </w:tbl>
                          <w:p w14:paraId="61B3CC1B" w14:textId="77777777" w:rsidR="00D03FC9" w:rsidRDefault="00D03FC9" w:rsidP="00582654">
                            <w:pPr>
                              <w:pStyle w:val="Caption"/>
                              <w:rPr>
                                <w:sz w:val="18"/>
                                <w:szCs w:val="18"/>
                              </w:rPr>
                            </w:pPr>
                          </w:p>
                          <w:p w14:paraId="4CE0CA54" w14:textId="77777777" w:rsidR="00D03FC9" w:rsidRDefault="00D03FC9" w:rsidP="004177D9">
                            <w:pPr>
                              <w:pStyle w:val="Caption"/>
                              <w:rPr>
                                <w:sz w:val="18"/>
                                <w:szCs w:val="18"/>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F536E4D" id="Text Box 26" o:spid="_x0000_s1036" type="#_x0000_t202" style="position:absolute;left:0;text-align:left;margin-left:-2.9pt;margin-top:-.1pt;width:349.45pt;height:247.55pt;z-index:251679744;visibility:visible;mso-wrap-style:square;mso-width-percent:0;mso-height-percent:0;mso-wrap-distance-left:0;mso-wrap-distance-top:0;mso-wrap-distance-right:0;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" o:allowoverlap="f" fillcolor="#e1e1e1" stroked="f">
                <v:fill opacity="0"/>
                <v:textbox inset="0,0,0,0">
                  <w:txbxContent>
                    <w:p w14:paraId="2F3750BF" w14:textId="7A6407EB" w:rsidR="00D03FC9" w:rsidRPr="004534C9" w:rsidRDefault="00D03FC9" w:rsidP="00396548">
                      <w:pPr>
                        <w:pStyle w:val="Caption"/>
                        <w:spacing w:after="120"/>
                        <w:jc w:val="center"/>
                        <w:rPr>
                          <w:sz w:val="18"/>
                          <w:szCs w:val="18"/>
                        </w:rPr>
                      </w:pPr>
                      <w:bookmarkStart w:id="38" w:name="_Ref37544690"/>
                      <w:bookmarkStart w:id="39" w:name="_Ref37544686"/>
                      <w:r w:rsidRPr="004534C9">
                        <w:rPr>
                          <w:b/>
                          <w:bCs/>
                          <w:sz w:val="18"/>
                          <w:szCs w:val="18"/>
                        </w:rPr>
                        <w:t>Table</w:t>
                      </w:r>
                      <w:r>
                        <w:rPr>
                          <w:b/>
                          <w:bCs/>
                          <w:sz w:val="18"/>
                          <w:szCs w:val="18"/>
                        </w:rPr>
                        <w:t> </w:t>
                      </w:r>
                      <w:r w:rsidRPr="004534C9">
                        <w:rPr>
                          <w:sz w:val="18"/>
                          <w:szCs w:val="18"/>
                        </w:rPr>
                        <w:fldChar w:fldCharType="begin"/>
                      </w:r>
                      <w:r w:rsidRPr="004534C9">
                        <w:rPr>
                          <w:b/>
                          <w:bCs/>
                          <w:sz w:val="18"/>
                          <w:szCs w:val="18"/>
                        </w:rPr>
                        <w:instrText xml:space="preserve"> SEQ Table \* ARABIC </w:instrText>
                      </w:r>
                      <w:r w:rsidRPr="004534C9">
                        <w:rPr>
                          <w:sz w:val="18"/>
                          <w:szCs w:val="18"/>
                        </w:rPr>
                        <w:fldChar w:fldCharType="separate"/>
                      </w:r>
                      <w:r w:rsidR="00485CEA">
                        <w:rPr>
                          <w:b/>
                          <w:bCs/>
                          <w:noProof/>
                          <w:sz w:val="18"/>
                          <w:szCs w:val="18"/>
                        </w:rPr>
                        <w:t>2</w:t>
                      </w:r>
                      <w:r w:rsidRPr="004534C9">
                        <w:rPr>
                          <w:sz w:val="18"/>
                          <w:szCs w:val="18"/>
                        </w:rPr>
                        <w:fldChar w:fldCharType="end"/>
                      </w:r>
                      <w:bookmarkEnd w:id="38"/>
                      <w:r w:rsidRPr="004534C9">
                        <w:rPr>
                          <w:b/>
                          <w:bCs/>
                          <w:sz w:val="18"/>
                          <w:szCs w:val="18"/>
                        </w:rPr>
                        <w:t>.</w:t>
                      </w:r>
                      <w:r w:rsidRPr="004534C9">
                        <w:rPr>
                          <w:sz w:val="18"/>
                          <w:szCs w:val="18"/>
                        </w:rPr>
                        <w:t xml:space="preserve"> Performance vs. scoring metric</w:t>
                      </w:r>
                      <w:bookmarkEnd w:id="39"/>
                    </w:p>
                    <w:tbl>
                      <w:tblPr>
                        <w:tblW w:w="6490" w:type="dxa"/>
                        <w:jc w:val="center"/>
                        <w:tblLayout w:type="fixed"/>
                        <w:tblCellMar>
                          <w:left w:w="115" w:type="dxa"/>
                          <w:right w:w="115" w:type="dxa"/>
                        </w:tblCellMar>
                        <w:tblLook w:val="04A0" w:firstRow="1" w:lastRow="0" w:firstColumn="1" w:lastColumn="0" w:noHBand="0" w:noVBand="1"/>
                      </w:tblPr>
                      <w:tblGrid>
                        <w:gridCol w:w="990"/>
                        <w:gridCol w:w="1065"/>
                        <w:gridCol w:w="887"/>
                        <w:gridCol w:w="887"/>
                        <w:gridCol w:w="887"/>
                        <w:gridCol w:w="887"/>
                        <w:gridCol w:w="887"/>
                      </w:tblGrid>
                      <w:tr w:rsidR="00D03FC9" w:rsidRPr="004534C9" w14:paraId="2E74B012" w14:textId="77777777" w:rsidTr="00501109">
                        <w:trPr>
                          <w:trHeight w:val="473"/>
                          <w:jc w:val="center"/>
                        </w:trPr>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7821845A" w14:textId="77777777" w:rsidR="00D03FC9" w:rsidRPr="004534C9" w:rsidRDefault="00D03FC9" w:rsidP="00582654">
                            <w:pPr>
                              <w:spacing w:line="240" w:lineRule="auto"/>
                              <w:ind w:firstLine="0"/>
                              <w:jc w:val="center"/>
                              <w:rPr>
                                <w:b/>
                                <w:bCs/>
                                <w:color w:val="000000" w:themeColor="text1"/>
                                <w:spacing w:val="5"/>
                                <w:kern w:val="2"/>
                                <w:sz w:val="18"/>
                                <w:szCs w:val="18"/>
                              </w:rPr>
                            </w:pPr>
                            <w:r>
                              <w:rPr>
                                <w:b/>
                                <w:bCs/>
                                <w:color w:val="000000" w:themeColor="text1"/>
                                <w:spacing w:val="5"/>
                                <w:kern w:val="2"/>
                                <w:sz w:val="18"/>
                                <w:szCs w:val="18"/>
                              </w:rPr>
                              <w:t>Metric</w:t>
                            </w:r>
                          </w:p>
                        </w:tc>
                        <w:tc>
                          <w:tcPr>
                            <w:tcW w:w="106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8DF7026" w14:textId="77777777" w:rsidR="00D03FC9" w:rsidRPr="004534C9" w:rsidRDefault="00D03FC9"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Measure</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6EDE3A98" w14:textId="77777777" w:rsidR="00D03FC9" w:rsidRPr="004534C9" w:rsidRDefault="00D03FC9"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HMM/</w:t>
                            </w:r>
                            <w:r w:rsidRPr="004534C9">
                              <w:rPr>
                                <w:b/>
                                <w:bCs/>
                                <w:color w:val="000000" w:themeColor="text1"/>
                                <w:spacing w:val="5"/>
                                <w:kern w:val="2"/>
                                <w:sz w:val="18"/>
                                <w:szCs w:val="18"/>
                              </w:rPr>
                              <w:br/>
                              <w:t>SdA</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E7ABC6C" w14:textId="77777777" w:rsidR="00D03FC9" w:rsidRPr="004534C9" w:rsidRDefault="00D03FC9"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HMM/</w:t>
                            </w:r>
                            <w:r w:rsidRPr="004534C9">
                              <w:rPr>
                                <w:b/>
                                <w:bCs/>
                                <w:color w:val="000000" w:themeColor="text1"/>
                                <w:spacing w:val="5"/>
                                <w:kern w:val="2"/>
                                <w:sz w:val="18"/>
                                <w:szCs w:val="18"/>
                              </w:rPr>
                              <w:br/>
                              <w:t>LSTM</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59B67F5" w14:textId="77777777" w:rsidR="00D03FC9" w:rsidRPr="004534C9" w:rsidRDefault="00D03FC9"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IPCA/</w:t>
                            </w:r>
                            <w:r w:rsidRPr="004534C9">
                              <w:rPr>
                                <w:b/>
                                <w:bCs/>
                                <w:color w:val="000000" w:themeColor="text1"/>
                                <w:spacing w:val="5"/>
                                <w:kern w:val="2"/>
                                <w:sz w:val="18"/>
                                <w:szCs w:val="18"/>
                              </w:rPr>
                              <w:br/>
                              <w:t>LSTM</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5EFEAFC" w14:textId="77777777" w:rsidR="00D03FC9" w:rsidRPr="004534C9" w:rsidRDefault="00D03FC9"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CNN/</w:t>
                            </w:r>
                            <w:r w:rsidRPr="004534C9">
                              <w:rPr>
                                <w:b/>
                                <w:bCs/>
                                <w:color w:val="000000" w:themeColor="text1"/>
                                <w:spacing w:val="5"/>
                                <w:kern w:val="2"/>
                                <w:sz w:val="18"/>
                                <w:szCs w:val="18"/>
                              </w:rPr>
                              <w:br/>
                              <w:t>MLP</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70169C3C" w14:textId="77777777" w:rsidR="00D03FC9" w:rsidRPr="004534C9" w:rsidRDefault="00D03FC9"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CNN/</w:t>
                            </w:r>
                            <w:r w:rsidRPr="004534C9">
                              <w:rPr>
                                <w:b/>
                                <w:bCs/>
                                <w:color w:val="000000" w:themeColor="text1"/>
                                <w:spacing w:val="5"/>
                                <w:kern w:val="2"/>
                                <w:sz w:val="18"/>
                                <w:szCs w:val="18"/>
                              </w:rPr>
                              <w:br/>
                              <w:t>LSTM</w:t>
                            </w:r>
                          </w:p>
                        </w:tc>
                      </w:tr>
                      <w:tr w:rsidR="00D03FC9" w:rsidRPr="004534C9" w14:paraId="643E6F83"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D936932" w14:textId="77777777" w:rsidR="00D03FC9" w:rsidRPr="004534C9" w:rsidRDefault="00D03FC9" w:rsidP="00582654">
                            <w:pPr>
                              <w:spacing w:line="240" w:lineRule="auto"/>
                              <w:ind w:firstLine="0"/>
                              <w:jc w:val="center"/>
                              <w:rPr>
                                <w:b/>
                                <w:bCs/>
                                <w:spacing w:val="5"/>
                                <w:kern w:val="2"/>
                                <w:sz w:val="18"/>
                                <w:szCs w:val="18"/>
                              </w:rPr>
                            </w:pPr>
                            <w:r w:rsidRPr="004534C9">
                              <w:rPr>
                                <w:b/>
                                <w:bCs/>
                                <w:spacing w:val="5"/>
                                <w:kern w:val="2"/>
                                <w:sz w:val="18"/>
                                <w:szCs w:val="18"/>
                              </w:rPr>
                              <w:t>ATWV</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2B378805" w14:textId="77777777" w:rsidR="00D03FC9" w:rsidRPr="00C3043F" w:rsidRDefault="00D03FC9" w:rsidP="00582654">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C69EE07" w14:textId="77777777" w:rsidR="00D03FC9" w:rsidRPr="00C3043F" w:rsidRDefault="00D03FC9" w:rsidP="00582654">
                            <w:pPr>
                              <w:spacing w:line="240" w:lineRule="auto"/>
                              <w:ind w:firstLine="0"/>
                              <w:jc w:val="right"/>
                              <w:rPr>
                                <w:spacing w:val="5"/>
                                <w:kern w:val="2"/>
                                <w:sz w:val="18"/>
                                <w:szCs w:val="18"/>
                              </w:rPr>
                            </w:pPr>
                            <w:r w:rsidRPr="00C3043F">
                              <w:rPr>
                                <w:spacing w:val="5"/>
                                <w:kern w:val="2"/>
                                <w:sz w:val="18"/>
                                <w:szCs w:val="18"/>
                              </w:rPr>
                              <w:t>30.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6DD3D96" w14:textId="77777777" w:rsidR="00D03FC9" w:rsidRPr="00C3043F" w:rsidRDefault="00D03FC9" w:rsidP="00582654">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26.7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090826E" w14:textId="77777777" w:rsidR="00D03FC9" w:rsidRPr="00C3043F" w:rsidRDefault="00D03FC9" w:rsidP="00582654">
                            <w:pPr>
                              <w:spacing w:line="240" w:lineRule="auto"/>
                              <w:ind w:firstLine="0"/>
                              <w:jc w:val="right"/>
                              <w:rPr>
                                <w:spacing w:val="5"/>
                                <w:kern w:val="2"/>
                                <w:sz w:val="18"/>
                                <w:szCs w:val="18"/>
                              </w:rPr>
                            </w:pPr>
                            <w:r w:rsidRPr="00C3043F">
                              <w:rPr>
                                <w:spacing w:val="5"/>
                                <w:kern w:val="2"/>
                                <w:sz w:val="18"/>
                                <w:szCs w:val="18"/>
                              </w:rPr>
                              <w:t>24.7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2E86EC2" w14:textId="77777777" w:rsidR="00D03FC9" w:rsidRPr="00C3043F" w:rsidRDefault="00D03FC9" w:rsidP="00582654">
                            <w:pPr>
                              <w:spacing w:line="240" w:lineRule="auto"/>
                              <w:ind w:firstLine="0"/>
                              <w:jc w:val="right"/>
                              <w:rPr>
                                <w:spacing w:val="5"/>
                                <w:kern w:val="2"/>
                                <w:sz w:val="18"/>
                                <w:szCs w:val="18"/>
                              </w:rPr>
                            </w:pPr>
                            <w:r w:rsidRPr="00C3043F">
                              <w:rPr>
                                <w:spacing w:val="5"/>
                                <w:kern w:val="2"/>
                                <w:sz w:val="18"/>
                                <w:szCs w:val="18"/>
                              </w:rPr>
                              <w:t>29.5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9EDD62D" w14:textId="77777777" w:rsidR="00D03FC9" w:rsidRPr="00C3043F" w:rsidRDefault="00D03FC9" w:rsidP="00582654">
                            <w:pPr>
                              <w:spacing w:line="240" w:lineRule="auto"/>
                              <w:ind w:firstLine="0"/>
                              <w:jc w:val="right"/>
                              <w:rPr>
                                <w:spacing w:val="5"/>
                                <w:kern w:val="2"/>
                                <w:sz w:val="18"/>
                                <w:szCs w:val="18"/>
                              </w:rPr>
                            </w:pPr>
                            <w:r w:rsidRPr="00C3043F">
                              <w:rPr>
                                <w:spacing w:val="5"/>
                                <w:kern w:val="2"/>
                                <w:sz w:val="18"/>
                                <w:szCs w:val="18"/>
                              </w:rPr>
                              <w:t>30.34%</w:t>
                            </w:r>
                          </w:p>
                        </w:tc>
                      </w:tr>
                      <w:tr w:rsidR="00D03FC9" w:rsidRPr="004534C9" w14:paraId="034EE048" w14:textId="77777777" w:rsidTr="00501109">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A48D566" w14:textId="77777777" w:rsidR="00D03FC9" w:rsidRPr="004534C9" w:rsidRDefault="00D03FC9" w:rsidP="00582654">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672F779A" w14:textId="77777777" w:rsidR="00D03FC9" w:rsidRPr="00C3043F" w:rsidRDefault="00D03FC9" w:rsidP="00582654">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30C4F13" w14:textId="77777777" w:rsidR="00D03FC9" w:rsidRPr="00C3043F" w:rsidRDefault="00D03FC9" w:rsidP="00582654">
                            <w:pPr>
                              <w:spacing w:line="240" w:lineRule="auto"/>
                              <w:ind w:firstLine="0"/>
                              <w:jc w:val="right"/>
                              <w:rPr>
                                <w:spacing w:val="5"/>
                                <w:kern w:val="2"/>
                                <w:sz w:val="18"/>
                                <w:szCs w:val="18"/>
                              </w:rPr>
                            </w:pPr>
                            <w:r w:rsidRPr="00C3043F">
                              <w:rPr>
                                <w:spacing w:val="5"/>
                                <w:kern w:val="2"/>
                                <w:sz w:val="18"/>
                                <w:szCs w:val="18"/>
                              </w:rPr>
                              <w:t>61.38%</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A42569C" w14:textId="77777777" w:rsidR="00D03FC9" w:rsidRPr="00C3043F" w:rsidRDefault="00D03FC9" w:rsidP="00582654">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68.93%</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E0155D2" w14:textId="77777777" w:rsidR="00D03FC9" w:rsidRPr="00C3043F" w:rsidRDefault="00D03FC9" w:rsidP="00582654">
                            <w:pPr>
                              <w:spacing w:line="240" w:lineRule="auto"/>
                              <w:ind w:firstLine="0"/>
                              <w:jc w:val="right"/>
                              <w:rPr>
                                <w:spacing w:val="5"/>
                                <w:kern w:val="2"/>
                                <w:sz w:val="18"/>
                                <w:szCs w:val="18"/>
                              </w:rPr>
                            </w:pPr>
                            <w:r w:rsidRPr="00C3043F">
                              <w:rPr>
                                <w:spacing w:val="5"/>
                                <w:kern w:val="2"/>
                                <w:sz w:val="18"/>
                                <w:szCs w:val="18"/>
                              </w:rPr>
                              <w:t>64.5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4462724" w14:textId="77777777" w:rsidR="00D03FC9" w:rsidRPr="00C3043F" w:rsidRDefault="00D03FC9" w:rsidP="00582654">
                            <w:pPr>
                              <w:spacing w:line="240" w:lineRule="auto"/>
                              <w:ind w:firstLine="0"/>
                              <w:jc w:val="right"/>
                              <w:rPr>
                                <w:spacing w:val="5"/>
                                <w:kern w:val="2"/>
                                <w:sz w:val="18"/>
                                <w:szCs w:val="18"/>
                              </w:rPr>
                            </w:pPr>
                            <w:r w:rsidRPr="00C3043F">
                              <w:rPr>
                                <w:spacing w:val="5"/>
                                <w:kern w:val="2"/>
                                <w:sz w:val="18"/>
                                <w:szCs w:val="18"/>
                              </w:rPr>
                              <w:t>65.8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2585F5A" w14:textId="77777777" w:rsidR="00D03FC9" w:rsidRPr="00C3043F" w:rsidRDefault="00D03FC9" w:rsidP="00582654">
                            <w:pPr>
                              <w:spacing w:line="240" w:lineRule="auto"/>
                              <w:ind w:firstLine="0"/>
                              <w:jc w:val="right"/>
                              <w:rPr>
                                <w:spacing w:val="5"/>
                                <w:kern w:val="2"/>
                                <w:sz w:val="18"/>
                                <w:szCs w:val="18"/>
                              </w:rPr>
                            </w:pPr>
                            <w:r w:rsidRPr="00C3043F">
                              <w:rPr>
                                <w:spacing w:val="5"/>
                                <w:kern w:val="2"/>
                                <w:sz w:val="18"/>
                                <w:szCs w:val="18"/>
                              </w:rPr>
                              <w:t>93.15%</w:t>
                            </w:r>
                          </w:p>
                        </w:tc>
                      </w:tr>
                      <w:tr w:rsidR="00D03FC9" w:rsidRPr="004534C9" w14:paraId="5990189D" w14:textId="77777777" w:rsidTr="00501109">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3FEE2CE" w14:textId="77777777" w:rsidR="00D03FC9" w:rsidRPr="004534C9" w:rsidRDefault="00D03FC9" w:rsidP="00C3043F">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644FB89A" w14:textId="77777777" w:rsidR="00D03FC9" w:rsidRPr="00C3043F" w:rsidRDefault="00D03FC9" w:rsidP="00C3043F">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169CC84" w14:textId="35AD68C5" w:rsidR="00D03FC9" w:rsidRPr="006C2D92" w:rsidRDefault="00D03FC9" w:rsidP="00C3043F">
                            <w:pPr>
                              <w:spacing w:line="240" w:lineRule="auto"/>
                              <w:ind w:firstLine="0"/>
                              <w:jc w:val="right"/>
                              <w:rPr>
                                <w:bCs/>
                                <w:spacing w:val="5"/>
                                <w:kern w:val="2"/>
                                <w:sz w:val="18"/>
                                <w:szCs w:val="18"/>
                              </w:rPr>
                            </w:pPr>
                            <w:r w:rsidRPr="006C2D92">
                              <w:rPr>
                                <w:bCs/>
                                <w:spacing w:val="5"/>
                                <w:kern w:val="2"/>
                                <w:sz w:val="18"/>
                                <w:szCs w:val="18"/>
                              </w:rPr>
                              <w:t>98.6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2D7DA0B" w14:textId="4F0929F0" w:rsidR="00D03FC9" w:rsidRPr="006C2D92" w:rsidRDefault="00D03FC9" w:rsidP="00C3043F">
                            <w:pPr>
                              <w:spacing w:line="240" w:lineRule="auto"/>
                              <w:ind w:firstLine="0"/>
                              <w:jc w:val="right"/>
                              <w:rPr>
                                <w:bCs/>
                                <w:spacing w:val="5"/>
                                <w:kern w:val="2"/>
                                <w:sz w:val="18"/>
                                <w:szCs w:val="18"/>
                              </w:rPr>
                            </w:pPr>
                            <w:r w:rsidRPr="006C2D92">
                              <w:rPr>
                                <w:bCs/>
                                <w:spacing w:val="5"/>
                                <w:kern w:val="2"/>
                                <w:sz w:val="18"/>
                                <w:szCs w:val="18"/>
                              </w:rPr>
                              <w:t>75.5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DD495AA" w14:textId="23B8F70B" w:rsidR="00D03FC9" w:rsidRPr="006C2D92" w:rsidRDefault="00D03FC9" w:rsidP="00C3043F">
                            <w:pPr>
                              <w:spacing w:line="240" w:lineRule="auto"/>
                              <w:ind w:firstLine="0"/>
                              <w:jc w:val="right"/>
                              <w:rPr>
                                <w:bCs/>
                                <w:spacing w:val="5"/>
                                <w:kern w:val="2"/>
                                <w:sz w:val="18"/>
                                <w:szCs w:val="18"/>
                              </w:rPr>
                            </w:pPr>
                            <w:r w:rsidRPr="006C2D92">
                              <w:rPr>
                                <w:bCs/>
                                <w:spacing w:val="5"/>
                                <w:kern w:val="2"/>
                                <w:sz w:val="18"/>
                                <w:szCs w:val="18"/>
                              </w:rPr>
                              <w:t>94.4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F7E6109" w14:textId="7819C9D8" w:rsidR="00D03FC9" w:rsidRPr="006C2D92" w:rsidRDefault="00D03FC9" w:rsidP="00C3043F">
                            <w:pPr>
                              <w:spacing w:line="240" w:lineRule="auto"/>
                              <w:ind w:firstLine="0"/>
                              <w:jc w:val="right"/>
                              <w:rPr>
                                <w:bCs/>
                                <w:spacing w:val="5"/>
                                <w:kern w:val="2"/>
                                <w:sz w:val="18"/>
                                <w:szCs w:val="18"/>
                              </w:rPr>
                            </w:pPr>
                            <w:r w:rsidRPr="006C2D92">
                              <w:rPr>
                                <w:bCs/>
                                <w:spacing w:val="5"/>
                                <w:kern w:val="2"/>
                                <w:sz w:val="18"/>
                                <w:szCs w:val="18"/>
                              </w:rPr>
                              <w:t>94.2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E5DA502" w14:textId="030011D2" w:rsidR="00D03FC9" w:rsidRPr="006C2D92" w:rsidRDefault="00D03FC9" w:rsidP="00C3043F">
                            <w:pPr>
                              <w:spacing w:line="240" w:lineRule="auto"/>
                              <w:ind w:firstLine="0"/>
                              <w:jc w:val="right"/>
                              <w:rPr>
                                <w:bCs/>
                                <w:spacing w:val="5"/>
                                <w:kern w:val="2"/>
                                <w:sz w:val="18"/>
                                <w:szCs w:val="18"/>
                              </w:rPr>
                            </w:pPr>
                            <w:r w:rsidRPr="006C2D92">
                              <w:rPr>
                                <w:bCs/>
                                <w:spacing w:val="5"/>
                                <w:kern w:val="2"/>
                                <w:sz w:val="18"/>
                                <w:szCs w:val="18"/>
                              </w:rPr>
                              <w:t>12.78</w:t>
                            </w:r>
                          </w:p>
                        </w:tc>
                      </w:tr>
                      <w:tr w:rsidR="00D03FC9" w:rsidRPr="004534C9" w14:paraId="784B2E85" w14:textId="77777777" w:rsidTr="00501109">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80D258A" w14:textId="77777777" w:rsidR="00D03FC9" w:rsidRPr="004534C9" w:rsidRDefault="00D03FC9" w:rsidP="00582654">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7B65E530" w14:textId="77777777" w:rsidR="00D03FC9" w:rsidRPr="00C3043F" w:rsidRDefault="00D03FC9" w:rsidP="00582654">
                            <w:pPr>
                              <w:spacing w:line="240" w:lineRule="auto"/>
                              <w:ind w:firstLine="0"/>
                              <w:jc w:val="center"/>
                              <w:rPr>
                                <w:bCs/>
                                <w:spacing w:val="5"/>
                                <w:kern w:val="2"/>
                                <w:sz w:val="18"/>
                                <w:szCs w:val="18"/>
                              </w:rPr>
                            </w:pPr>
                            <w:r w:rsidRPr="00C3043F">
                              <w:rPr>
                                <w:bCs/>
                                <w:spacing w:val="5"/>
                                <w:kern w:val="2"/>
                                <w:sz w:val="18"/>
                                <w:szCs w:val="18"/>
                              </w:rPr>
                              <w:t>ATWV</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F165C46" w14:textId="77777777" w:rsidR="00D03FC9" w:rsidRPr="00C3043F" w:rsidRDefault="00D03FC9" w:rsidP="00582654">
                            <w:pPr>
                              <w:spacing w:line="240" w:lineRule="auto"/>
                              <w:ind w:firstLine="0"/>
                              <w:jc w:val="right"/>
                              <w:rPr>
                                <w:spacing w:val="5"/>
                                <w:kern w:val="2"/>
                                <w:sz w:val="18"/>
                                <w:szCs w:val="18"/>
                              </w:rPr>
                            </w:pPr>
                            <w:r w:rsidRPr="00C3043F">
                              <w:rPr>
                                <w:spacing w:val="5"/>
                                <w:kern w:val="2"/>
                                <w:sz w:val="18"/>
                                <w:szCs w:val="18"/>
                              </w:rPr>
                              <w:t>-0.839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7DEAA64" w14:textId="77777777" w:rsidR="00D03FC9" w:rsidRPr="00C3043F" w:rsidRDefault="00D03FC9" w:rsidP="00582654">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0.846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43BAAAC" w14:textId="77777777" w:rsidR="00D03FC9" w:rsidRPr="00C3043F" w:rsidRDefault="00D03FC9" w:rsidP="00582654">
                            <w:pPr>
                              <w:spacing w:line="240" w:lineRule="auto"/>
                              <w:ind w:firstLine="0"/>
                              <w:jc w:val="right"/>
                              <w:rPr>
                                <w:spacing w:val="5"/>
                                <w:kern w:val="2"/>
                                <w:sz w:val="18"/>
                                <w:szCs w:val="18"/>
                              </w:rPr>
                            </w:pPr>
                            <w:r w:rsidRPr="00C3043F">
                              <w:rPr>
                                <w:spacing w:val="5"/>
                                <w:kern w:val="2"/>
                                <w:sz w:val="18"/>
                                <w:szCs w:val="18"/>
                              </w:rPr>
                              <w:t>-0.462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00F7B59" w14:textId="77777777" w:rsidR="00D03FC9" w:rsidRPr="00C3043F" w:rsidRDefault="00D03FC9" w:rsidP="00582654">
                            <w:pPr>
                              <w:spacing w:line="240" w:lineRule="auto"/>
                              <w:ind w:firstLine="0"/>
                              <w:jc w:val="right"/>
                              <w:rPr>
                                <w:spacing w:val="5"/>
                                <w:kern w:val="2"/>
                                <w:sz w:val="18"/>
                                <w:szCs w:val="18"/>
                              </w:rPr>
                            </w:pPr>
                            <w:r w:rsidRPr="00C3043F">
                              <w:rPr>
                                <w:spacing w:val="5"/>
                                <w:kern w:val="2"/>
                                <w:sz w:val="18"/>
                                <w:szCs w:val="18"/>
                              </w:rPr>
                              <w:t>-0.797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CFBF0A1" w14:textId="77777777" w:rsidR="00D03FC9" w:rsidRPr="00C3043F" w:rsidRDefault="00D03FC9" w:rsidP="00582654">
                            <w:pPr>
                              <w:spacing w:line="240" w:lineRule="auto"/>
                              <w:ind w:firstLine="0"/>
                              <w:jc w:val="right"/>
                              <w:rPr>
                                <w:spacing w:val="5"/>
                                <w:kern w:val="2"/>
                                <w:sz w:val="18"/>
                                <w:szCs w:val="18"/>
                              </w:rPr>
                            </w:pPr>
                            <w:r w:rsidRPr="00C3043F">
                              <w:rPr>
                                <w:spacing w:val="5"/>
                                <w:kern w:val="2"/>
                                <w:sz w:val="18"/>
                                <w:szCs w:val="18"/>
                              </w:rPr>
                              <w:t>0.1737</w:t>
                            </w:r>
                          </w:p>
                        </w:tc>
                      </w:tr>
                      <w:tr w:rsidR="00D03FC9" w:rsidRPr="004534C9" w14:paraId="7DB5EB8C"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7744A2F1" w14:textId="10B3724D" w:rsidR="00D03FC9" w:rsidRPr="004534C9" w:rsidRDefault="00D03FC9" w:rsidP="0074131A">
                            <w:pPr>
                              <w:spacing w:line="240" w:lineRule="auto"/>
                              <w:ind w:firstLine="0"/>
                              <w:jc w:val="center"/>
                              <w:rPr>
                                <w:b/>
                                <w:bCs/>
                                <w:spacing w:val="5"/>
                                <w:kern w:val="2"/>
                                <w:sz w:val="18"/>
                                <w:szCs w:val="18"/>
                              </w:rPr>
                            </w:pPr>
                            <w:r w:rsidRPr="004534C9">
                              <w:rPr>
                                <w:b/>
                                <w:bCs/>
                                <w:spacing w:val="5"/>
                                <w:kern w:val="2"/>
                                <w:sz w:val="18"/>
                                <w:szCs w:val="18"/>
                              </w:rPr>
                              <w:t>DPALIGN</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1F2BF6DB" w14:textId="31DABA85" w:rsidR="00D03FC9" w:rsidRPr="00C3043F" w:rsidRDefault="00D03FC9"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4A9FA69" w14:textId="380A559A"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44.11%</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7F87998" w14:textId="58D93FF7" w:rsidR="00D03FC9" w:rsidRPr="00C3043F" w:rsidRDefault="00D03FC9"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33.7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25D81FA" w14:textId="0C7957D1"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35.7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85031C7" w14:textId="4A4D38A0"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43.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79296F4" w14:textId="12F6D0B6"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32.46%</w:t>
                            </w:r>
                          </w:p>
                        </w:tc>
                      </w:tr>
                      <w:tr w:rsidR="00D03FC9" w:rsidRPr="004534C9" w14:paraId="13524FA6"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71A630E" w14:textId="77777777" w:rsidR="00D03FC9" w:rsidRPr="004534C9" w:rsidRDefault="00D03FC9"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5A56DA0A" w14:textId="34EC8764" w:rsidR="00D03FC9" w:rsidRPr="00C3043F" w:rsidRDefault="00D03FC9"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0F79630" w14:textId="784A2ED9"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66.8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5498023" w14:textId="429B3043" w:rsidR="00D03FC9" w:rsidRPr="00C3043F" w:rsidRDefault="00D03FC9"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72.9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FC58A3E" w14:textId="047CF1CB"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69.5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85549F5" w14:textId="75DB1BCB"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71.4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B032941" w14:textId="5E3D5DAC"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95.17%</w:t>
                            </w:r>
                          </w:p>
                        </w:tc>
                      </w:tr>
                      <w:tr w:rsidR="00D03FC9" w:rsidRPr="004534C9" w14:paraId="25CE1D38"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7C64D26" w14:textId="77777777" w:rsidR="00D03FC9" w:rsidRPr="004534C9" w:rsidRDefault="00D03FC9"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6D8A8D55" w14:textId="66CEB7BF" w:rsidR="00D03FC9" w:rsidRPr="00C3043F" w:rsidRDefault="00D03FC9"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775CF09C" w14:textId="04A3EBC6" w:rsidR="00D03FC9" w:rsidRPr="00C3043F" w:rsidRDefault="00D03FC9" w:rsidP="0074131A">
                            <w:pPr>
                              <w:spacing w:line="240" w:lineRule="auto"/>
                              <w:ind w:firstLine="0"/>
                              <w:jc w:val="right"/>
                              <w:rPr>
                                <w:spacing w:val="5"/>
                                <w:kern w:val="2"/>
                                <w:sz w:val="18"/>
                                <w:szCs w:val="18"/>
                              </w:rPr>
                            </w:pPr>
                            <w:r w:rsidRPr="00C3043F">
                              <w:rPr>
                                <w:color w:val="000000"/>
                                <w:sz w:val="18"/>
                                <w:szCs w:val="18"/>
                              </w:rPr>
                              <w:t>86.15</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3877EE4" w14:textId="41D32D32" w:rsidR="00D03FC9" w:rsidRPr="00C3043F" w:rsidRDefault="00D03FC9" w:rsidP="0074131A">
                            <w:pPr>
                              <w:spacing w:line="240" w:lineRule="auto"/>
                              <w:ind w:firstLine="0"/>
                              <w:jc w:val="right"/>
                              <w:rPr>
                                <w:color w:val="000000" w:themeColor="text1"/>
                                <w:spacing w:val="5"/>
                                <w:kern w:val="2"/>
                                <w:sz w:val="18"/>
                                <w:szCs w:val="18"/>
                              </w:rPr>
                            </w:pPr>
                            <w:r w:rsidRPr="00C3043F">
                              <w:rPr>
                                <w:color w:val="000000"/>
                                <w:sz w:val="18"/>
                                <w:szCs w:val="18"/>
                              </w:rPr>
                              <w:t>66.9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01BD229" w14:textId="1F3AD40A" w:rsidR="00D03FC9" w:rsidRPr="00C3043F" w:rsidRDefault="00D03FC9" w:rsidP="0074131A">
                            <w:pPr>
                              <w:spacing w:line="240" w:lineRule="auto"/>
                              <w:ind w:firstLine="0"/>
                              <w:jc w:val="right"/>
                              <w:rPr>
                                <w:spacing w:val="5"/>
                                <w:kern w:val="2"/>
                                <w:sz w:val="18"/>
                                <w:szCs w:val="18"/>
                              </w:rPr>
                            </w:pPr>
                            <w:r w:rsidRPr="00C3043F">
                              <w:rPr>
                                <w:color w:val="000000"/>
                                <w:sz w:val="18"/>
                                <w:szCs w:val="18"/>
                              </w:rPr>
                              <w:t>81.17</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65A46DD" w14:textId="2D15211A" w:rsidR="00D03FC9" w:rsidRPr="00C3043F" w:rsidRDefault="00D03FC9" w:rsidP="0074131A">
                            <w:pPr>
                              <w:spacing w:line="240" w:lineRule="auto"/>
                              <w:ind w:firstLine="0"/>
                              <w:jc w:val="right"/>
                              <w:rPr>
                                <w:spacing w:val="5"/>
                                <w:kern w:val="2"/>
                                <w:sz w:val="18"/>
                                <w:szCs w:val="18"/>
                              </w:rPr>
                            </w:pPr>
                            <w:r w:rsidRPr="00C3043F">
                              <w:rPr>
                                <w:color w:val="000000"/>
                                <w:sz w:val="18"/>
                                <w:szCs w:val="18"/>
                              </w:rPr>
                              <w:t>77.67</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05D4934" w14:textId="06593DCA" w:rsidR="00D03FC9" w:rsidRPr="00C3043F" w:rsidRDefault="00D03FC9" w:rsidP="0074131A">
                            <w:pPr>
                              <w:spacing w:line="240" w:lineRule="auto"/>
                              <w:ind w:firstLine="0"/>
                              <w:jc w:val="right"/>
                              <w:rPr>
                                <w:spacing w:val="5"/>
                                <w:kern w:val="2"/>
                                <w:sz w:val="18"/>
                                <w:szCs w:val="18"/>
                              </w:rPr>
                            </w:pPr>
                            <w:r w:rsidRPr="00C3043F">
                              <w:rPr>
                                <w:color w:val="000000"/>
                                <w:sz w:val="18"/>
                                <w:szCs w:val="18"/>
                              </w:rPr>
                              <w:t>10.19</w:t>
                            </w:r>
                          </w:p>
                        </w:tc>
                      </w:tr>
                      <w:tr w:rsidR="00D03FC9" w:rsidRPr="004534C9" w14:paraId="7B1E689A"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6F43B233" w14:textId="49A78EB7" w:rsidR="00D03FC9" w:rsidRPr="004534C9" w:rsidRDefault="00D03FC9" w:rsidP="0074131A">
                            <w:pPr>
                              <w:spacing w:line="240" w:lineRule="auto"/>
                              <w:ind w:firstLine="0"/>
                              <w:jc w:val="center"/>
                              <w:rPr>
                                <w:b/>
                                <w:bCs/>
                                <w:spacing w:val="5"/>
                                <w:kern w:val="2"/>
                                <w:sz w:val="18"/>
                                <w:szCs w:val="18"/>
                              </w:rPr>
                            </w:pPr>
                            <w:r w:rsidRPr="004534C9">
                              <w:rPr>
                                <w:b/>
                                <w:bCs/>
                                <w:spacing w:val="5"/>
                                <w:kern w:val="2"/>
                                <w:sz w:val="18"/>
                                <w:szCs w:val="18"/>
                              </w:rPr>
                              <w:t>EPOCH</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13184BF6" w14:textId="6E9F9AA8" w:rsidR="00D03FC9" w:rsidRPr="00C3043F" w:rsidRDefault="00D03FC9"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626D28B" w14:textId="34EC9D47"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20.71%</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A67DE7C" w14:textId="4D50E487" w:rsidR="00D03FC9" w:rsidRPr="00C3043F" w:rsidRDefault="00D03FC9"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50.46%</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DCF1988" w14:textId="67837D76"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51.0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D13521E" w14:textId="1E118F18"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65.0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9422F52" w14:textId="2281065A"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9.784%</w:t>
                            </w:r>
                          </w:p>
                        </w:tc>
                      </w:tr>
                      <w:tr w:rsidR="00D03FC9" w:rsidRPr="004534C9" w14:paraId="625ACCD4"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89FDA0C" w14:textId="77777777" w:rsidR="00D03FC9" w:rsidRPr="004534C9" w:rsidRDefault="00D03FC9"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077CF32D" w14:textId="29A64D54" w:rsidR="00D03FC9" w:rsidRPr="00C3043F" w:rsidRDefault="00D03FC9"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F89BFA4" w14:textId="27B4161C"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98.22%</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289DC8E" w14:textId="0292E7CD" w:rsidR="00D03FC9" w:rsidRPr="00C3043F" w:rsidRDefault="00D03FC9"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94.82%</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DDF1598" w14:textId="3DDB440A"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94.0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24C322D" w14:textId="3EB6CED4"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91.5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02DA68A" w14:textId="7E63B383"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99.84%</w:t>
                            </w:r>
                          </w:p>
                        </w:tc>
                      </w:tr>
                      <w:tr w:rsidR="00D03FC9" w:rsidRPr="004534C9" w14:paraId="5C00EAB0"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070D2E8" w14:textId="77777777" w:rsidR="00D03FC9" w:rsidRPr="004534C9" w:rsidRDefault="00D03FC9"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1357EBB8" w14:textId="3376D8C4" w:rsidR="00D03FC9" w:rsidRPr="00C3043F" w:rsidRDefault="00D03FC9"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2EFAB8BA" w14:textId="0A01F76C" w:rsidR="00D03FC9" w:rsidRPr="00C3043F" w:rsidRDefault="00D03FC9" w:rsidP="0074131A">
                            <w:pPr>
                              <w:spacing w:line="240" w:lineRule="auto"/>
                              <w:ind w:firstLine="0"/>
                              <w:jc w:val="right"/>
                              <w:rPr>
                                <w:spacing w:val="5"/>
                                <w:kern w:val="2"/>
                                <w:sz w:val="18"/>
                                <w:szCs w:val="18"/>
                              </w:rPr>
                            </w:pPr>
                            <w:r w:rsidRPr="00C3043F">
                              <w:rPr>
                                <w:color w:val="000000"/>
                                <w:sz w:val="18"/>
                                <w:szCs w:val="18"/>
                              </w:rPr>
                              <w:t>1418.0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38D8AF7" w14:textId="5959BB49" w:rsidR="00D03FC9" w:rsidRPr="00C3043F" w:rsidRDefault="00D03FC9" w:rsidP="0074131A">
                            <w:pPr>
                              <w:spacing w:line="240" w:lineRule="auto"/>
                              <w:ind w:firstLine="0"/>
                              <w:jc w:val="right"/>
                              <w:rPr>
                                <w:color w:val="000000" w:themeColor="text1"/>
                                <w:spacing w:val="5"/>
                                <w:kern w:val="2"/>
                                <w:sz w:val="18"/>
                                <w:szCs w:val="18"/>
                              </w:rPr>
                            </w:pPr>
                            <w:r w:rsidRPr="00C3043F">
                              <w:rPr>
                                <w:color w:val="000000"/>
                                <w:sz w:val="18"/>
                                <w:szCs w:val="18"/>
                              </w:rPr>
                              <w:t>4133.34</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81905F0" w14:textId="654C5AF5" w:rsidR="00D03FC9" w:rsidRPr="00C3043F" w:rsidRDefault="00D03FC9" w:rsidP="0074131A">
                            <w:pPr>
                              <w:spacing w:line="240" w:lineRule="auto"/>
                              <w:ind w:firstLine="0"/>
                              <w:jc w:val="right"/>
                              <w:rPr>
                                <w:spacing w:val="5"/>
                                <w:kern w:val="2"/>
                                <w:sz w:val="18"/>
                                <w:szCs w:val="18"/>
                              </w:rPr>
                            </w:pPr>
                            <w:r w:rsidRPr="00C3043F">
                              <w:rPr>
                                <w:color w:val="000000"/>
                                <w:sz w:val="18"/>
                                <w:szCs w:val="18"/>
                              </w:rPr>
                              <w:t>4711.5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305AAB9" w14:textId="6504695D" w:rsidR="00D03FC9" w:rsidRPr="00C3043F" w:rsidRDefault="00D03FC9" w:rsidP="0074131A">
                            <w:pPr>
                              <w:spacing w:line="240" w:lineRule="auto"/>
                              <w:ind w:firstLine="0"/>
                              <w:jc w:val="right"/>
                              <w:rPr>
                                <w:spacing w:val="5"/>
                                <w:kern w:val="2"/>
                                <w:sz w:val="18"/>
                                <w:szCs w:val="18"/>
                              </w:rPr>
                            </w:pPr>
                            <w:r w:rsidRPr="00C3043F">
                              <w:rPr>
                                <w:color w:val="000000"/>
                                <w:sz w:val="18"/>
                                <w:szCs w:val="18"/>
                              </w:rPr>
                              <w:t>6738.8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B732937" w14:textId="58AB2B09" w:rsidR="00D03FC9" w:rsidRPr="00C3043F" w:rsidRDefault="00D03FC9" w:rsidP="0074131A">
                            <w:pPr>
                              <w:spacing w:line="240" w:lineRule="auto"/>
                              <w:ind w:firstLine="0"/>
                              <w:jc w:val="right"/>
                              <w:rPr>
                                <w:spacing w:val="5"/>
                                <w:kern w:val="2"/>
                                <w:sz w:val="18"/>
                                <w:szCs w:val="18"/>
                              </w:rPr>
                            </w:pPr>
                            <w:r w:rsidRPr="00C3043F">
                              <w:rPr>
                                <w:color w:val="000000"/>
                                <w:sz w:val="18"/>
                                <w:szCs w:val="18"/>
                              </w:rPr>
                              <w:t>125.79</w:t>
                            </w:r>
                          </w:p>
                        </w:tc>
                      </w:tr>
                      <w:tr w:rsidR="00D03FC9" w:rsidRPr="004534C9" w14:paraId="076E5B25"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A384C41" w14:textId="724D6024" w:rsidR="00D03FC9" w:rsidRPr="004534C9" w:rsidRDefault="00D03FC9" w:rsidP="0074131A">
                            <w:pPr>
                              <w:spacing w:line="240" w:lineRule="auto"/>
                              <w:ind w:firstLine="0"/>
                              <w:jc w:val="center"/>
                              <w:rPr>
                                <w:b/>
                                <w:bCs/>
                                <w:spacing w:val="5"/>
                                <w:kern w:val="2"/>
                                <w:sz w:val="18"/>
                                <w:szCs w:val="18"/>
                              </w:rPr>
                            </w:pPr>
                            <w:r w:rsidRPr="004534C9">
                              <w:rPr>
                                <w:b/>
                                <w:bCs/>
                                <w:spacing w:val="5"/>
                                <w:kern w:val="2"/>
                                <w:sz w:val="18"/>
                                <w:szCs w:val="18"/>
                              </w:rPr>
                              <w:t>OVLP</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4CD21A80" w14:textId="2784CE03" w:rsidR="00D03FC9" w:rsidRPr="00C3043F" w:rsidRDefault="00D03FC9"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34F85E1" w14:textId="2BC30BFE"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35.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CCFD95D" w14:textId="16A0E7FC" w:rsidR="00D03FC9" w:rsidRPr="00C3043F" w:rsidRDefault="00D03FC9"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30.0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CD28959" w14:textId="62C7C805"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32.9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3EBD686" w14:textId="3E0DA521"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39.09%</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991BF8E" w14:textId="7952F972"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30.83%</w:t>
                            </w:r>
                          </w:p>
                        </w:tc>
                      </w:tr>
                      <w:tr w:rsidR="00D03FC9" w:rsidRPr="004534C9" w14:paraId="273A6A73"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FAB4288" w14:textId="77777777" w:rsidR="00D03FC9" w:rsidRPr="004534C9" w:rsidRDefault="00D03FC9"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582415B3" w14:textId="368F6821" w:rsidR="00D03FC9" w:rsidRPr="00C3043F" w:rsidRDefault="00D03FC9"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B615A00" w14:textId="62FDBF7F"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73.3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0C6BA5E" w14:textId="443F5BE7" w:rsidR="00D03FC9" w:rsidRPr="00C3043F" w:rsidRDefault="00D03FC9"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80.53%</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2E89877" w14:textId="4786D794"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77.5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02DF1C8" w14:textId="4B6144DF"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76.8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DA17CB8" w14:textId="1675348A"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96.86%</w:t>
                            </w:r>
                          </w:p>
                        </w:tc>
                      </w:tr>
                      <w:tr w:rsidR="00D03FC9" w:rsidRPr="004534C9" w14:paraId="4C3B7011"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7127BD2" w14:textId="77777777" w:rsidR="00D03FC9" w:rsidRPr="004534C9" w:rsidRDefault="00D03FC9"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6B24EA0C" w14:textId="60D7BA8C" w:rsidR="00D03FC9" w:rsidRPr="00C3043F" w:rsidRDefault="00D03FC9"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233C87F" w14:textId="138AC570" w:rsidR="00D03FC9" w:rsidRPr="00C3043F" w:rsidRDefault="00D03FC9" w:rsidP="0074131A">
                            <w:pPr>
                              <w:spacing w:line="240" w:lineRule="auto"/>
                              <w:ind w:firstLine="0"/>
                              <w:jc w:val="right"/>
                              <w:rPr>
                                <w:spacing w:val="5"/>
                                <w:kern w:val="2"/>
                                <w:sz w:val="18"/>
                                <w:szCs w:val="18"/>
                              </w:rPr>
                            </w:pPr>
                            <w:r w:rsidRPr="00C3043F">
                              <w:rPr>
                                <w:color w:val="000000"/>
                                <w:sz w:val="18"/>
                                <w:szCs w:val="18"/>
                              </w:rPr>
                              <w:t>77.3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179F669D" w14:textId="1DD5BC11" w:rsidR="00D03FC9" w:rsidRPr="00C3043F" w:rsidRDefault="00D03FC9" w:rsidP="0074131A">
                            <w:pPr>
                              <w:spacing w:line="240" w:lineRule="auto"/>
                              <w:ind w:firstLine="0"/>
                              <w:jc w:val="right"/>
                              <w:rPr>
                                <w:color w:val="000000" w:themeColor="text1"/>
                                <w:spacing w:val="5"/>
                                <w:kern w:val="2"/>
                                <w:sz w:val="18"/>
                                <w:szCs w:val="18"/>
                              </w:rPr>
                            </w:pPr>
                            <w:r w:rsidRPr="00C3043F">
                              <w:rPr>
                                <w:color w:val="000000"/>
                                <w:sz w:val="18"/>
                                <w:szCs w:val="18"/>
                              </w:rPr>
                              <w:t>60.9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9304A89" w14:textId="328BF5FA" w:rsidR="00D03FC9" w:rsidRPr="00C3043F" w:rsidRDefault="00D03FC9" w:rsidP="0074131A">
                            <w:pPr>
                              <w:spacing w:line="240" w:lineRule="auto"/>
                              <w:ind w:firstLine="0"/>
                              <w:jc w:val="right"/>
                              <w:rPr>
                                <w:spacing w:val="5"/>
                                <w:kern w:val="2"/>
                                <w:sz w:val="18"/>
                                <w:szCs w:val="18"/>
                              </w:rPr>
                            </w:pPr>
                            <w:r w:rsidRPr="00C3043F">
                              <w:rPr>
                                <w:color w:val="000000"/>
                                <w:sz w:val="18"/>
                                <w:szCs w:val="18"/>
                              </w:rPr>
                              <w:t>73.5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2CA84EC6" w14:textId="3EE4422D" w:rsidR="00D03FC9" w:rsidRPr="00C3043F" w:rsidRDefault="00D03FC9" w:rsidP="0074131A">
                            <w:pPr>
                              <w:spacing w:line="240" w:lineRule="auto"/>
                              <w:ind w:firstLine="0"/>
                              <w:jc w:val="right"/>
                              <w:rPr>
                                <w:spacing w:val="5"/>
                                <w:kern w:val="2"/>
                                <w:sz w:val="18"/>
                                <w:szCs w:val="18"/>
                              </w:rPr>
                            </w:pPr>
                            <w:r w:rsidRPr="00C3043F">
                              <w:rPr>
                                <w:color w:val="000000"/>
                                <w:sz w:val="18"/>
                                <w:szCs w:val="18"/>
                              </w:rPr>
                              <w:t>77.1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FE2D613" w14:textId="7D695078" w:rsidR="00D03FC9" w:rsidRPr="00C3043F" w:rsidRDefault="00D03FC9" w:rsidP="0074131A">
                            <w:pPr>
                              <w:spacing w:line="240" w:lineRule="auto"/>
                              <w:ind w:firstLine="0"/>
                              <w:jc w:val="right"/>
                              <w:rPr>
                                <w:spacing w:val="5"/>
                                <w:kern w:val="2"/>
                                <w:sz w:val="18"/>
                                <w:szCs w:val="18"/>
                              </w:rPr>
                            </w:pPr>
                            <w:r w:rsidRPr="00C3043F">
                              <w:rPr>
                                <w:color w:val="000000"/>
                                <w:sz w:val="18"/>
                                <w:szCs w:val="18"/>
                              </w:rPr>
                              <w:t>6.75</w:t>
                            </w:r>
                          </w:p>
                        </w:tc>
                      </w:tr>
                      <w:tr w:rsidR="00D03FC9" w:rsidRPr="004534C9" w14:paraId="65EF8824" w14:textId="77777777" w:rsidTr="00501109">
                        <w:trPr>
                          <w:trHeight w:val="11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1F471BDD" w14:textId="6FF4E7E3" w:rsidR="00D03FC9" w:rsidRPr="004534C9" w:rsidRDefault="00D03FC9" w:rsidP="0074131A">
                            <w:pPr>
                              <w:spacing w:line="240" w:lineRule="auto"/>
                              <w:ind w:firstLine="0"/>
                              <w:jc w:val="center"/>
                              <w:rPr>
                                <w:b/>
                                <w:bCs/>
                                <w:spacing w:val="5"/>
                                <w:kern w:val="2"/>
                                <w:sz w:val="18"/>
                                <w:szCs w:val="18"/>
                              </w:rPr>
                            </w:pPr>
                            <w:r w:rsidRPr="004534C9">
                              <w:rPr>
                                <w:b/>
                                <w:bCs/>
                                <w:spacing w:val="5"/>
                                <w:kern w:val="2"/>
                                <w:sz w:val="18"/>
                                <w:szCs w:val="18"/>
                              </w:rPr>
                              <w:t>TAES</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06049F0B" w14:textId="00C4B19E" w:rsidR="00D03FC9" w:rsidRPr="00C3043F" w:rsidRDefault="00D03FC9"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A560D7C" w14:textId="3FB285AD"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17.29%</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250397E" w14:textId="4249102A" w:rsidR="00D03FC9" w:rsidRPr="00C3043F" w:rsidRDefault="00D03FC9"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22.84%</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ABA82E5" w14:textId="35AD8660"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22.1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03C6928" w14:textId="37751EEF"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31.58%</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89ACE76" w14:textId="169B38EB"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12.48%</w:t>
                            </w:r>
                          </w:p>
                        </w:tc>
                      </w:tr>
                      <w:tr w:rsidR="00D03FC9" w:rsidRPr="004534C9" w14:paraId="1FF237FB" w14:textId="77777777" w:rsidTr="00501109">
                        <w:trPr>
                          <w:trHeight w:val="11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146AFE9" w14:textId="77777777" w:rsidR="00D03FC9" w:rsidRPr="004534C9" w:rsidRDefault="00D03FC9" w:rsidP="0074131A">
                            <w:pPr>
                              <w:autoSpaceDE/>
                              <w:autoSpaceDN/>
                              <w:spacing w:line="240" w:lineRule="auto"/>
                              <w:jc w:val="left"/>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7FD74785" w14:textId="3B4B70B1" w:rsidR="00D03FC9" w:rsidRPr="00C3043F" w:rsidRDefault="00D03FC9"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0DFBD45" w14:textId="1E0723B9"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66.0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26CAE99" w14:textId="6E9A7EE2" w:rsidR="00D03FC9" w:rsidRPr="00C3043F" w:rsidRDefault="00D03FC9"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70.4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E72F5B4" w14:textId="53C5CB5D"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66.6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B48E2BA" w14:textId="3256B77A"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64.7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62EE41F" w14:textId="25888322" w:rsidR="00D03FC9" w:rsidRPr="00C3043F" w:rsidRDefault="00D03FC9" w:rsidP="0074131A">
                            <w:pPr>
                              <w:spacing w:line="240" w:lineRule="auto"/>
                              <w:ind w:firstLine="0"/>
                              <w:jc w:val="right"/>
                              <w:rPr>
                                <w:spacing w:val="5"/>
                                <w:kern w:val="2"/>
                                <w:sz w:val="18"/>
                                <w:szCs w:val="18"/>
                              </w:rPr>
                            </w:pPr>
                            <w:r w:rsidRPr="00C3043F">
                              <w:rPr>
                                <w:spacing w:val="5"/>
                                <w:kern w:val="2"/>
                                <w:sz w:val="18"/>
                                <w:szCs w:val="18"/>
                              </w:rPr>
                              <w:t>95.24%</w:t>
                            </w:r>
                          </w:p>
                        </w:tc>
                      </w:tr>
                      <w:tr w:rsidR="00D03FC9" w:rsidRPr="004534C9" w14:paraId="123C04F7"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A5A4CEF" w14:textId="77777777" w:rsidR="00D03FC9" w:rsidRPr="004534C9" w:rsidRDefault="00D03FC9" w:rsidP="0074131A">
                            <w:pPr>
                              <w:autoSpaceDE/>
                              <w:autoSpaceDN/>
                              <w:spacing w:line="240" w:lineRule="auto"/>
                              <w:jc w:val="left"/>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654641DE" w14:textId="15B62DA5" w:rsidR="00D03FC9" w:rsidRPr="00C3043F" w:rsidRDefault="00D03FC9"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359C1B5" w14:textId="2370BC32" w:rsidR="00D03FC9" w:rsidRPr="00C3043F" w:rsidRDefault="00D03FC9" w:rsidP="0074131A">
                            <w:pPr>
                              <w:spacing w:line="240" w:lineRule="auto"/>
                              <w:ind w:firstLine="0"/>
                              <w:jc w:val="right"/>
                              <w:rPr>
                                <w:spacing w:val="5"/>
                                <w:kern w:val="2"/>
                                <w:sz w:val="18"/>
                                <w:szCs w:val="18"/>
                              </w:rPr>
                            </w:pPr>
                            <w:r w:rsidRPr="00C3043F">
                              <w:rPr>
                                <w:color w:val="000000"/>
                                <w:sz w:val="18"/>
                                <w:szCs w:val="18"/>
                              </w:rPr>
                              <w:t>82.26</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5691159" w14:textId="43DB7522" w:rsidR="00D03FC9" w:rsidRPr="00C3043F" w:rsidRDefault="00D03FC9" w:rsidP="0074131A">
                            <w:pPr>
                              <w:spacing w:line="240" w:lineRule="auto"/>
                              <w:ind w:firstLine="0"/>
                              <w:jc w:val="right"/>
                              <w:rPr>
                                <w:color w:val="000000" w:themeColor="text1"/>
                                <w:spacing w:val="5"/>
                                <w:kern w:val="2"/>
                                <w:sz w:val="18"/>
                                <w:szCs w:val="18"/>
                              </w:rPr>
                            </w:pPr>
                            <w:r w:rsidRPr="00C3043F">
                              <w:rPr>
                                <w:color w:val="000000"/>
                                <w:sz w:val="18"/>
                                <w:szCs w:val="18"/>
                              </w:rPr>
                              <w:t>68.3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1ACB5FF2" w14:textId="31B95609" w:rsidR="00D03FC9" w:rsidRPr="00C3043F" w:rsidRDefault="00D03FC9" w:rsidP="0074131A">
                            <w:pPr>
                              <w:spacing w:line="240" w:lineRule="auto"/>
                              <w:ind w:firstLine="0"/>
                              <w:jc w:val="right"/>
                              <w:rPr>
                                <w:spacing w:val="5"/>
                                <w:kern w:val="2"/>
                                <w:sz w:val="18"/>
                                <w:szCs w:val="18"/>
                              </w:rPr>
                            </w:pPr>
                            <w:r w:rsidRPr="00C3043F">
                              <w:rPr>
                                <w:color w:val="000000"/>
                                <w:sz w:val="18"/>
                                <w:szCs w:val="18"/>
                              </w:rPr>
                              <w:t>83.0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72C8DE0" w14:textId="118C4AD7" w:rsidR="00D03FC9" w:rsidRPr="00C3043F" w:rsidRDefault="00D03FC9" w:rsidP="0074131A">
                            <w:pPr>
                              <w:spacing w:line="240" w:lineRule="auto"/>
                              <w:ind w:firstLine="0"/>
                              <w:jc w:val="right"/>
                              <w:rPr>
                                <w:spacing w:val="5"/>
                                <w:kern w:val="2"/>
                                <w:sz w:val="18"/>
                                <w:szCs w:val="18"/>
                              </w:rPr>
                            </w:pPr>
                            <w:r w:rsidRPr="00C3043F">
                              <w:rPr>
                                <w:color w:val="000000"/>
                                <w:sz w:val="18"/>
                                <w:szCs w:val="18"/>
                              </w:rPr>
                              <w:t>91.53</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34B7E60" w14:textId="38745864" w:rsidR="00D03FC9" w:rsidRPr="00C3043F" w:rsidRDefault="00D03FC9" w:rsidP="0074131A">
                            <w:pPr>
                              <w:spacing w:line="240" w:lineRule="auto"/>
                              <w:ind w:firstLine="0"/>
                              <w:jc w:val="right"/>
                              <w:rPr>
                                <w:spacing w:val="5"/>
                                <w:kern w:val="2"/>
                                <w:sz w:val="18"/>
                                <w:szCs w:val="18"/>
                              </w:rPr>
                            </w:pPr>
                            <w:r w:rsidRPr="00C3043F">
                              <w:rPr>
                                <w:color w:val="000000"/>
                                <w:sz w:val="18"/>
                                <w:szCs w:val="18"/>
                              </w:rPr>
                              <w:t>7.54</w:t>
                            </w:r>
                          </w:p>
                        </w:tc>
                      </w:tr>
                    </w:tbl>
                    <w:p w14:paraId="61B3CC1B" w14:textId="77777777" w:rsidR="00D03FC9" w:rsidRDefault="00D03FC9" w:rsidP="00582654">
                      <w:pPr>
                        <w:pStyle w:val="Caption"/>
                        <w:rPr>
                          <w:sz w:val="18"/>
                          <w:szCs w:val="18"/>
                        </w:rPr>
                      </w:pPr>
                    </w:p>
                    <w:p w14:paraId="4CE0CA54" w14:textId="77777777" w:rsidR="00D03FC9" w:rsidRDefault="00D03FC9" w:rsidP="004177D9">
                      <w:pPr>
                        <w:pStyle w:val="Caption"/>
                        <w:rPr>
                          <w:sz w:val="18"/>
                          <w:szCs w:val="18"/>
                        </w:rPr>
                      </w:pPr>
                    </w:p>
                  </w:txbxContent>
                </v:textbox>
                <w10:wrap type="square" anchorx="margin" anchory="margin"/>
              </v:shape>
            </w:pict>
          </mc:Fallback>
        </mc:AlternateContent>
      </w:r>
      <w:r w:rsidR="000D154E">
        <w:t>Detection Error Trade-off Analysis</w:t>
      </w:r>
    </w:p>
    <w:p w14:paraId="41F101E2" w14:textId="01036908" w:rsidR="00C44AE8" w:rsidRDefault="00D029E9" w:rsidP="00C44AE8">
      <w:pPr>
        <w:pStyle w:val="BodyText"/>
        <w:rPr>
          <w:noProof/>
        </w:rPr>
      </w:pPr>
      <w:r w:rsidRPr="000F0AD1">
        <w:t xml:space="preserve">Evaluating systems from a single operating point is always a bit tenuous. </w:t>
      </w:r>
      <w:r w:rsidR="00254735">
        <w:t>It is very difficult to compare the performance of various systems when only two values are reported (e.g. sensitivity and specificity)</w:t>
      </w:r>
      <w:r w:rsidR="00AC0F6A">
        <w:t xml:space="preserve"> because these systems might simply be designed to balance the four basic error categories differently (e.g., using a different threshold to reject FPs). </w:t>
      </w:r>
      <w:r w:rsidR="000D154E">
        <w:t xml:space="preserve">For example, </w:t>
      </w:r>
      <w:r w:rsidR="00254735">
        <w:t>in seizure detection, the a</w:t>
      </w:r>
      <w:r w:rsidR="000D154E">
        <w:t> </w:t>
      </w:r>
      <w:r w:rsidR="00254735">
        <w:t xml:space="preserve">priori probability of a seizure is very low, which means assessment of background events dominate the error calculations. </w:t>
      </w:r>
      <w:r w:rsidR="00D02E7A">
        <w:t xml:space="preserve">The degree to which </w:t>
      </w:r>
      <w:r w:rsidR="00AC0F6A">
        <w:t xml:space="preserve">a system is </w:t>
      </w:r>
      <w:r w:rsidR="00D02E7A">
        <w:t xml:space="preserve">capable of producing a </w:t>
      </w:r>
      <w:proofErr w:type="gramStart"/>
      <w:r w:rsidR="00AC0F6A">
        <w:t>seizure hypotheses</w:t>
      </w:r>
      <w:proofErr w:type="gramEnd"/>
      <w:r w:rsidR="00AC0F6A">
        <w:t xml:space="preserve"> will greatly impact its specificity. Further, sensitivity varies significantly when the FA rate </w:t>
      </w:r>
      <w:r w:rsidR="00AC0F6A">
        <w:lastRenderedPageBreak/>
        <w:t xml:space="preserve">is very low. </w:t>
      </w:r>
      <w:r w:rsidR="006E67DF">
        <w:t>Therefore, comparing systems that differ significantly in FA rate can be misleading. Often,</w:t>
      </w:r>
      <w:r>
        <w:t xml:space="preserve"> we prefer </w:t>
      </w:r>
      <w:r w:rsidR="00254735">
        <w:t xml:space="preserve">a more holistic view </w:t>
      </w:r>
      <w:r>
        <w:t xml:space="preserve">of performance that is provided by a </w:t>
      </w:r>
      <w:r w:rsidR="00254735">
        <w:t xml:space="preserve">Receiver Operating Characteristic (ROC) </w:t>
      </w:r>
      <w:r>
        <w:t xml:space="preserve">curve </w:t>
      </w:r>
      <w:r w:rsidR="00254735">
        <w:t>or a Detection Error Trade-off (DET) curv</w:t>
      </w:r>
      <w:r w:rsidR="000D1EA5">
        <w:t>e</w:t>
      </w:r>
      <w:r w:rsidR="00254735">
        <w:t xml:space="preserve">. </w:t>
      </w:r>
      <w:r w:rsidR="000D1EA5">
        <w:t>A</w:t>
      </w:r>
      <w:r w:rsidR="00254735">
        <w:t xml:space="preserve"> ROC curve displays</w:t>
      </w:r>
      <w:r w:rsidR="00AC0F6A">
        <w:t xml:space="preserve"> </w:t>
      </w:r>
      <w:r w:rsidR="00254735">
        <w:t>TP as a function of FP while a DET curve displays FN as a function of FP</w:t>
      </w:r>
      <w:r w:rsidR="00AC0F6A">
        <w:t>.</w:t>
      </w:r>
    </w:p>
    <w:p w14:paraId="492D362D" w14:textId="75440F6D" w:rsidR="000D1EA5" w:rsidRDefault="00D029E9" w:rsidP="000D1EA5">
      <w:pPr>
        <w:pStyle w:val="BodyText"/>
      </w:pPr>
      <w:r>
        <w:t>I</w:t>
      </w:r>
      <w:r w:rsidR="000F0AD1" w:rsidRPr="000F0AD1">
        <w:t xml:space="preserve">n </w:t>
      </w:r>
      <w:fldSimple w:instr=" REF _Ref499137849 \* mergeformat">
        <w:r w:rsidR="00485CEA" w:rsidRPr="00485CEA">
          <w:t>Figure 11</w:t>
        </w:r>
      </w:fldSimple>
      <w:r w:rsidR="000F0AD1" w:rsidRPr="000F0AD1">
        <w:t>, we provide DET curves for the systems</w:t>
      </w:r>
      <w:r>
        <w:t xml:space="preserve"> presented </w:t>
      </w:r>
      <w:r w:rsidR="002A1756">
        <w:t xml:space="preserve">in </w:t>
      </w:r>
      <w:fldSimple w:instr=" REF _Ref37544690  \* MERGEFORMAT ">
        <w:r w:rsidR="00485CEA" w:rsidRPr="00485CEA">
          <w:t>Table 2</w:t>
        </w:r>
      </w:fldSimple>
      <w:r>
        <w:t xml:space="preserve">. We refer to this analysis as a derived measure because these curves require calculations of the four error categories, which in turn requires the selection of a scoring metric. </w:t>
      </w:r>
      <w:r w:rsidR="000F0AD1" w:rsidRPr="000F0AD1">
        <w:t xml:space="preserve">The DET curves </w:t>
      </w:r>
      <w:r>
        <w:t>i</w:t>
      </w:r>
      <w:r w:rsidRPr="000F0AD1">
        <w:t xml:space="preserve">n </w:t>
      </w:r>
      <w:fldSimple w:instr=" REF _Ref499137849 \* mergeformat">
        <w:r w:rsidR="00485CEA" w:rsidRPr="00485CEA">
          <w:t>Figure 11</w:t>
        </w:r>
      </w:fldSimple>
      <w:r>
        <w:t xml:space="preserve"> </w:t>
      </w:r>
      <w:r w:rsidR="000F0AD1" w:rsidRPr="000F0AD1">
        <w:t xml:space="preserve">were derived from output </w:t>
      </w:r>
      <w:r>
        <w:t xml:space="preserve">generated using </w:t>
      </w:r>
      <w:r w:rsidR="000F0AD1" w:rsidRPr="000F0AD1">
        <w:t>the OVLP scoring metric. The shapes of the DET curves do not change significantly with the scoring metric though the absolute numbers vary similarly to what we s</w:t>
      </w:r>
      <w:r>
        <w:t>ee</w:t>
      </w:r>
      <w:r w:rsidR="000D1EA5">
        <w:t xml:space="preserve"> </w:t>
      </w:r>
      <w:r w:rsidR="000F0AD1" w:rsidRPr="000F0AD1">
        <w:t xml:space="preserve">in </w:t>
      </w:r>
      <w:r w:rsidR="002A1756">
        <w:t xml:space="preserve">in </w:t>
      </w:r>
      <w:fldSimple w:instr=" REF _Ref37544690  \* MERGEFORMAT ">
        <w:r w:rsidR="00485CEA" w:rsidRPr="00485CEA">
          <w:t>Table 2</w:t>
        </w:r>
      </w:fldSimple>
      <w:r w:rsidR="002A1756">
        <w:t>.</w:t>
      </w:r>
    </w:p>
    <w:p w14:paraId="7FFB2C58" w14:textId="35E5B0BA" w:rsidR="000F0AD1" w:rsidRPr="000F0AD1" w:rsidRDefault="006E67DF" w:rsidP="00661663">
      <w:pPr>
        <w:pStyle w:val="BodyText"/>
        <w:ind w:firstLine="230"/>
      </w:pPr>
      <w:r>
        <w:rPr>
          <w:noProof/>
          <w:sz w:val="24"/>
          <w:szCs w:val="24"/>
        </w:rPr>
        <mc:AlternateContent>
          <mc:Choice Requires="wps">
            <w:drawing>
              <wp:anchor distT="137160" distB="137160" distL="137160" distR="137160" simplePos="0" relativeHeight="251681792" behindDoc="0" locked="0" layoutInCell="1" allowOverlap="0" wp14:anchorId="4D561A68" wp14:editId="17738261">
                <wp:simplePos x="0" y="0"/>
                <wp:positionH relativeFrom="margin">
                  <wp:align>center</wp:align>
                </wp:positionH>
                <wp:positionV relativeFrom="margin">
                  <wp:align>bottom</wp:align>
                </wp:positionV>
                <wp:extent cx="4370832" cy="3438144"/>
                <wp:effectExtent l="0" t="0" r="10795" b="16510"/>
                <wp:wrapSquare wrapText="bothSides"/>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0832" cy="3438144"/>
                        </a:xfrm>
                        <a:prstGeom prst="rect">
                          <a:avLst/>
                        </a:prstGeom>
                        <a:solidFill>
                          <a:srgbClr val="FFFFFF"/>
                        </a:solidFill>
                        <a:ln w="9525">
                          <a:solidFill>
                            <a:schemeClr val="bg1">
                              <a:lumMod val="100000"/>
                              <a:lumOff val="0"/>
                            </a:schemeClr>
                          </a:solidFill>
                          <a:miter lim="800000"/>
                          <a:headEnd/>
                          <a:tailEnd/>
                        </a:ln>
                      </wps:spPr>
                      <wps:txbx>
                        <w:txbxContent>
                          <w:p w14:paraId="5B0A7617" w14:textId="5A54A3C7" w:rsidR="00D03FC9" w:rsidRDefault="00D03FC9" w:rsidP="00C44AE8">
                            <w:pPr>
                              <w:pStyle w:val="Caption"/>
                              <w:spacing w:after="0"/>
                              <w:jc w:val="center"/>
                            </w:pPr>
                            <w:r>
                              <w:rPr>
                                <w:noProof/>
                                <w:sz w:val="20"/>
                                <w:szCs w:val="20"/>
                              </w:rPr>
                              <w:drawing>
                                <wp:inline distT="0" distB="0" distL="0" distR="0" wp14:anchorId="7B3FD63A" wp14:editId="72E1535D">
                                  <wp:extent cx="4392930" cy="3268980"/>
                                  <wp:effectExtent l="0" t="0" r="762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6">
                                            <a:extLst>
                                              <a:ext uri="{28A0092B-C50C-407E-A947-70E740481C1C}">
                                                <a14:useLocalDpi xmlns:a14="http://schemas.microsoft.com/office/drawing/2010/main" val="0"/>
                                              </a:ext>
                                            </a:extLst>
                                          </a:blip>
                                          <a:srcRect t="6615" r="5759"/>
                                          <a:stretch>
                                            <a:fillRect/>
                                          </a:stretch>
                                        </pic:blipFill>
                                        <pic:spPr bwMode="auto">
                                          <a:xfrm>
                                            <a:off x="0" y="0"/>
                                            <a:ext cx="4392930" cy="3268980"/>
                                          </a:xfrm>
                                          <a:prstGeom prst="rect">
                                            <a:avLst/>
                                          </a:prstGeom>
                                          <a:noFill/>
                                          <a:ln>
                                            <a:noFill/>
                                          </a:ln>
                                        </pic:spPr>
                                      </pic:pic>
                                    </a:graphicData>
                                  </a:graphic>
                                </wp:inline>
                              </w:drawing>
                            </w:r>
                          </w:p>
                          <w:p w14:paraId="3B61367C" w14:textId="28B21CC1" w:rsidR="00D03FC9" w:rsidRPr="006B1D14" w:rsidRDefault="00D03FC9" w:rsidP="00C44AE8">
                            <w:pPr>
                              <w:pStyle w:val="Caption"/>
                              <w:jc w:val="center"/>
                              <w:rPr>
                                <w:noProof/>
                                <w:sz w:val="18"/>
                                <w:szCs w:val="18"/>
                              </w:rPr>
                            </w:pPr>
                            <w:bookmarkStart w:id="40" w:name="_Ref499137849"/>
                            <w:bookmarkStart w:id="41" w:name="_Ref492906849"/>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sidR="00485CEA">
                              <w:rPr>
                                <w:b/>
                                <w:bCs/>
                                <w:noProof/>
                                <w:sz w:val="18"/>
                                <w:szCs w:val="18"/>
                              </w:rPr>
                              <w:t>11</w:t>
                            </w:r>
                            <w:r w:rsidRPr="006B1D14">
                              <w:rPr>
                                <w:sz w:val="18"/>
                                <w:szCs w:val="18"/>
                              </w:rPr>
                              <w:fldChar w:fldCharType="end"/>
                            </w:r>
                            <w:bookmarkEnd w:id="40"/>
                            <w:r w:rsidRPr="006B1D14">
                              <w:rPr>
                                <w:b/>
                                <w:bCs/>
                                <w:sz w:val="18"/>
                                <w:szCs w:val="18"/>
                              </w:rPr>
                              <w:t>.</w:t>
                            </w:r>
                            <w:r w:rsidRPr="006B1D14">
                              <w:rPr>
                                <w:sz w:val="18"/>
                                <w:szCs w:val="18"/>
                              </w:rPr>
                              <w:t xml:space="preserve"> A comparison of DET curves</w:t>
                            </w:r>
                          </w:p>
                          <w:bookmarkEnd w:id="41"/>
                          <w:p w14:paraId="1B73FCA1" w14:textId="77777777" w:rsidR="00D03FC9" w:rsidRDefault="00D03FC9" w:rsidP="00C44AE8">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D561A68" id="Text Box 28" o:spid="_x0000_s1037" type="#_x0000_t202" style="position:absolute;left:0;text-align:left;margin-left:0;margin-top:0;width:344.15pt;height:270.7pt;z-index:251681792;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" o:allowoverlap="f" strokecolor="white [3212]">
                <v:textbox inset="0,0,0,0">
                  <w:txbxContent>
                    <w:p w14:paraId="5B0A7617" w14:textId="5A54A3C7" w:rsidR="00D03FC9" w:rsidRDefault="00D03FC9" w:rsidP="00C44AE8">
                      <w:pPr>
                        <w:pStyle w:val="Caption"/>
                        <w:spacing w:after="0"/>
                        <w:jc w:val="center"/>
                      </w:pPr>
                      <w:r>
                        <w:rPr>
                          <w:noProof/>
                          <w:sz w:val="20"/>
                          <w:szCs w:val="20"/>
                        </w:rPr>
                        <w:drawing>
                          <wp:inline distT="0" distB="0" distL="0" distR="0" wp14:anchorId="7B3FD63A" wp14:editId="72E1535D">
                            <wp:extent cx="4392930" cy="3268980"/>
                            <wp:effectExtent l="0" t="0" r="762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7">
                                      <a:extLst>
                                        <a:ext uri="{28A0092B-C50C-407E-A947-70E740481C1C}">
                                          <a14:useLocalDpi xmlns:a14="http://schemas.microsoft.com/office/drawing/2010/main" val="0"/>
                                        </a:ext>
                                      </a:extLst>
                                    </a:blip>
                                    <a:srcRect t="6615" r="5759"/>
                                    <a:stretch>
                                      <a:fillRect/>
                                    </a:stretch>
                                  </pic:blipFill>
                                  <pic:spPr bwMode="auto">
                                    <a:xfrm>
                                      <a:off x="0" y="0"/>
                                      <a:ext cx="4392930" cy="3268980"/>
                                    </a:xfrm>
                                    <a:prstGeom prst="rect">
                                      <a:avLst/>
                                    </a:prstGeom>
                                    <a:noFill/>
                                    <a:ln>
                                      <a:noFill/>
                                    </a:ln>
                                  </pic:spPr>
                                </pic:pic>
                              </a:graphicData>
                            </a:graphic>
                          </wp:inline>
                        </w:drawing>
                      </w:r>
                    </w:p>
                    <w:p w14:paraId="3B61367C" w14:textId="28B21CC1" w:rsidR="00D03FC9" w:rsidRPr="006B1D14" w:rsidRDefault="00D03FC9" w:rsidP="00C44AE8">
                      <w:pPr>
                        <w:pStyle w:val="Caption"/>
                        <w:jc w:val="center"/>
                        <w:rPr>
                          <w:noProof/>
                          <w:sz w:val="18"/>
                          <w:szCs w:val="18"/>
                        </w:rPr>
                      </w:pPr>
                      <w:bookmarkStart w:id="61" w:name="_Ref499137849"/>
                      <w:bookmarkStart w:id="62" w:name="_Ref492906849"/>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sidR="00485CEA">
                        <w:rPr>
                          <w:b/>
                          <w:bCs/>
                          <w:noProof/>
                          <w:sz w:val="18"/>
                          <w:szCs w:val="18"/>
                        </w:rPr>
                        <w:t>11</w:t>
                      </w:r>
                      <w:r w:rsidRPr="006B1D14">
                        <w:rPr>
                          <w:sz w:val="18"/>
                          <w:szCs w:val="18"/>
                        </w:rPr>
                        <w:fldChar w:fldCharType="end"/>
                      </w:r>
                      <w:bookmarkEnd w:id="61"/>
                      <w:r w:rsidRPr="006B1D14">
                        <w:rPr>
                          <w:b/>
                          <w:bCs/>
                          <w:sz w:val="18"/>
                          <w:szCs w:val="18"/>
                        </w:rPr>
                        <w:t>.</w:t>
                      </w:r>
                      <w:r w:rsidRPr="006B1D14">
                        <w:rPr>
                          <w:sz w:val="18"/>
                          <w:szCs w:val="18"/>
                        </w:rPr>
                        <w:t xml:space="preserve"> A comparison of DET curves</w:t>
                      </w:r>
                    </w:p>
                    <w:bookmarkEnd w:id="62"/>
                    <w:p w14:paraId="1B73FCA1" w14:textId="77777777" w:rsidR="00D03FC9" w:rsidRDefault="00D03FC9" w:rsidP="00C44AE8">
                      <w:pPr>
                        <w:rPr>
                          <w:sz w:val="22"/>
                          <w:szCs w:val="22"/>
                        </w:rPr>
                      </w:pPr>
                    </w:p>
                  </w:txbxContent>
                </v:textbox>
                <w10:wrap type="square" anchorx="margin" anchory="margin"/>
              </v:shape>
            </w:pict>
          </mc:Fallback>
        </mc:AlternateContent>
      </w:r>
      <w:r w:rsidR="007E28B7">
        <w:t>From this data i</w:t>
      </w:r>
      <w:r w:rsidR="000F0AD1" w:rsidRPr="000F0AD1">
        <w:t>t is clear that CNN/LSTM performance is significantly different from the other systems. This is primarily because of its low FA rate. For this particular application, sensitivity drops rapidly as the FA rate is lowered. Therefore, comparing a single data point for each system is dangerous because the systems are most likely operating at different points on a DET curve if the sensitivities are significantly different. We find tuning these systems to have a comparable FA rate is important when comparing two systems only based on sensitivity.</w:t>
      </w:r>
    </w:p>
    <w:p w14:paraId="41ADC4E3" w14:textId="15855371" w:rsidR="00C44AE8" w:rsidRDefault="00F117BF" w:rsidP="00C44AE8">
      <w:pPr>
        <w:pStyle w:val="BodyText"/>
      </w:pPr>
      <w:r>
        <w:t>T</w:t>
      </w:r>
      <w:r w:rsidR="000F0AD1">
        <w:t xml:space="preserve">he sensitivity </w:t>
      </w:r>
      <w:r>
        <w:t xml:space="preserve">for each </w:t>
      </w:r>
      <w:r w:rsidR="000F0AD1">
        <w:t>metric</w:t>
      </w:r>
      <w:r>
        <w:t xml:space="preserve"> is given </w:t>
      </w:r>
      <w:r w:rsidR="002A1756">
        <w:t xml:space="preserve">in </w:t>
      </w:r>
      <w:fldSimple w:instr=" REF _Ref37544690  \* MERGEFORMAT ">
        <w:r w:rsidR="00485CEA" w:rsidRPr="00485CEA">
          <w:t>Table 2</w:t>
        </w:r>
      </w:fldSimple>
      <w:r>
        <w:t xml:space="preserve">. </w:t>
      </w:r>
      <w:r w:rsidR="000F0AD1">
        <w:t xml:space="preserve">For example, for HMM/SdA, we see the lowest sensitivities are produced by </w:t>
      </w:r>
      <w:r w:rsidR="00F35083">
        <w:t xml:space="preserve">the </w:t>
      </w:r>
      <w:r w:rsidR="000F0AD1">
        <w:t xml:space="preserve">TAES and EPOCH </w:t>
      </w:r>
      <w:r w:rsidR="00F35083">
        <w:t>metrics</w:t>
      </w:r>
      <w:r w:rsidR="000F0AD1">
        <w:t xml:space="preserve">, while the </w:t>
      </w:r>
      <w:r w:rsidR="000F0AD1">
        <w:lastRenderedPageBreak/>
        <w:t>highest sensitivities are produced by OVLP and DPALIGN. This makes sense because OVLP and DPALIGN are very forgiving of time alignment errors, while TAES and EPOCH penalize time alignment errors heavily. We see similar trends for CNN/LSTM though the range of differences between the three highest scoring metrics is smaller. We also see that the five algorithms are ranked similarly by each scoring metric</w:t>
      </w:r>
      <w:r w:rsidR="00F35083">
        <w:t xml:space="preserve"> even though the scale of the numbers varies by metric</w:t>
      </w:r>
      <w:r w:rsidR="000F0AD1">
        <w:t>. HMM/SdA consistently scores the lowest and CNN/LSTM consistently scores the highest. The other three systems are very similar in their performance.</w:t>
      </w:r>
    </w:p>
    <w:p w14:paraId="6F975848" w14:textId="22C28AF5" w:rsidR="00EF5E13" w:rsidRDefault="000F0AD1" w:rsidP="00C44AE8">
      <w:pPr>
        <w:pStyle w:val="BodyText"/>
      </w:pPr>
      <w:r>
        <w:t xml:space="preserve">The ATWV scores for all algorithms are extremely low. The ATWV scores are below </w:t>
      </w:r>
      <w:r w:rsidRPr="000F0AD1">
        <w:t>0.5</w:t>
      </w:r>
      <w:r>
        <w:t xml:space="preserve"> which indicates that overall performance is poor. However, the ATWV score for CNN/LSTM is significantly higher than the other four systems. ATWV attempts to reduce the information contained in a DET curve to a single number, and does a good job reflecting the results shown in </w:t>
      </w:r>
      <w:fldSimple w:instr=" REF _Ref499137849 \* mergeformat">
        <w:r w:rsidR="00485CEA" w:rsidRPr="00485CEA">
          <w:t>Figure 11</w:t>
        </w:r>
      </w:fldSimple>
      <w:r>
        <w:t xml:space="preserve">. The DET curves for HMM/LSTM and HMM/SdA overlap considerably for an FP rate between </w:t>
      </w:r>
      <w:r w:rsidRPr="000F0AD1">
        <w:t>0.25</w:t>
      </w:r>
      <w:r>
        <w:t xml:space="preserve"> and </w:t>
      </w:r>
      <w:r w:rsidRPr="000F0AD1">
        <w:t>1.0</w:t>
      </w:r>
      <w:r>
        <w:t>, and this is a primary reason why their ATWV scores are similar. However, for</w:t>
      </w:r>
      <w:r w:rsidR="00D029E9">
        <w:t xml:space="preserve"> </w:t>
      </w:r>
      <w:r>
        <w:t>seizure detection</w:t>
      </w:r>
      <w:r w:rsidR="00D029E9">
        <w:t xml:space="preserve"> </w:t>
      </w:r>
      <w:r>
        <w:t>we are primarily interested in the low FP rate region, and in that range, HMM/LSTM and IPCA/LSTM perform similarly.</w:t>
      </w:r>
    </w:p>
    <w:p w14:paraId="373F86E7" w14:textId="58F61E20" w:rsidR="00F35083" w:rsidRDefault="00F35083" w:rsidP="00F35083">
      <w:pPr>
        <w:pStyle w:val="BodyText"/>
      </w:pPr>
      <w:r>
        <w:t xml:space="preserve">When a single metric is preferred, the area under a </w:t>
      </w:r>
      <w:r w:rsidR="00FD0776">
        <w:t xml:space="preserve">DET or </w:t>
      </w:r>
      <w:r>
        <w:t xml:space="preserve">ROC curve (AUC) is also an effective way of comparing the performance. A random guessing approach to classification, assuming equal priors for each class, will give an AUC of </w:t>
      </w:r>
      <w:r w:rsidRPr="005611CC">
        <w:t>0.5</w:t>
      </w:r>
      <w:r>
        <w:t xml:space="preserve"> while a perfect classifier will give an AUC of </w:t>
      </w:r>
      <w:r w:rsidRPr="005611CC">
        <w:t>1.0</w:t>
      </w:r>
      <w:r>
        <w:t>.</w:t>
      </w:r>
      <w:r w:rsidRPr="008378D6">
        <w:rPr>
          <w:noProof/>
        </w:rPr>
        <w:t xml:space="preserve"> </w:t>
      </w:r>
      <w:r>
        <w:rPr>
          <w:noProof/>
        </w:rPr>
        <w:t>I</w:t>
      </w:r>
      <w:r w:rsidRPr="000F0AD1">
        <w:t xml:space="preserve">n </w:t>
      </w:r>
      <w:fldSimple w:instr=" REF _Ref510733589 \* mergeformat">
        <w:r w:rsidR="00485CEA" w:rsidRPr="00485CEA">
          <w:t>Table 3</w:t>
        </w:r>
      </w:fldSimple>
      <w:r w:rsidRPr="000F0AD1">
        <w:t xml:space="preserve"> we provide AUCs for these DET curves calculated using OVLP and TAES for comparison.</w:t>
      </w:r>
      <w:r>
        <w:t xml:space="preserve"> AUC values in </w:t>
      </w:r>
      <w:fldSimple w:instr=" REF _Ref510733589 \* mergeformat">
        <w:r w:rsidR="00485CEA" w:rsidRPr="00485CEA">
          <w:t>Table 3</w:t>
        </w:r>
      </w:fldSimple>
      <w:r w:rsidRPr="000F0AD1">
        <w:t xml:space="preserve"> also follow </w:t>
      </w:r>
      <w:r>
        <w:t xml:space="preserve">a </w:t>
      </w:r>
      <w:r w:rsidRPr="000F0AD1">
        <w:t>similar trend</w:t>
      </w:r>
      <w:r>
        <w:t xml:space="preserve"> </w:t>
      </w:r>
      <w:r w:rsidRPr="000F0AD1">
        <w:t xml:space="preserve">but the differences </w:t>
      </w:r>
      <w:r>
        <w:t xml:space="preserve">are </w:t>
      </w:r>
      <w:r w:rsidRPr="000F0AD1">
        <w:t xml:space="preserve">less pronounced </w:t>
      </w:r>
      <w:r>
        <w:t xml:space="preserve">than in </w:t>
      </w:r>
      <w:fldSimple w:instr=" REF _Ref499137849 \* mergeformat">
        <w:r w:rsidR="00485CEA" w:rsidRPr="00485CEA">
          <w:t>Figure 11</w:t>
        </w:r>
      </w:fldSimple>
      <w:r>
        <w:t xml:space="preserve"> or </w:t>
      </w:r>
      <w:r w:rsidR="002A1756">
        <w:t xml:space="preserve">in </w:t>
      </w:r>
      <w:fldSimple w:instr=" REF _Ref37544690  \* MERGEFORMAT ">
        <w:r w:rsidR="00485CEA" w:rsidRPr="00485CEA">
          <w:t>Table 2</w:t>
        </w:r>
      </w:fldSimple>
      <w:r w:rsidR="002A1756">
        <w:t>.</w:t>
      </w:r>
    </w:p>
    <w:p w14:paraId="6BE6692D" w14:textId="63B70E07" w:rsidR="00D325F3" w:rsidRDefault="0090670B" w:rsidP="00F35083">
      <w:pPr>
        <w:pStyle w:val="BodyText"/>
      </w:pPr>
      <w:r>
        <w:rPr>
          <w:noProof/>
          <w:sz w:val="24"/>
          <w:szCs w:val="24"/>
        </w:rPr>
        <mc:AlternateContent>
          <mc:Choice Requires="wps">
            <w:drawing>
              <wp:anchor distT="137160" distB="137160" distL="137160" distR="137160" simplePos="0" relativeHeight="251683840" behindDoc="0" locked="0" layoutInCell="1" allowOverlap="0" wp14:anchorId="1B901DFF" wp14:editId="3D41F78D">
                <wp:simplePos x="0" y="0"/>
                <wp:positionH relativeFrom="margin">
                  <wp:posOffset>2253615</wp:posOffset>
                </wp:positionH>
                <wp:positionV relativeFrom="margin">
                  <wp:posOffset>3808095</wp:posOffset>
                </wp:positionV>
                <wp:extent cx="2139315" cy="1325880"/>
                <wp:effectExtent l="0" t="0" r="0" b="0"/>
                <wp:wrapSquare wrapText="bothSides"/>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9315" cy="1325880"/>
                        </a:xfrm>
                        <a:prstGeom prst="rect">
                          <a:avLst/>
                        </a:prstGeom>
                        <a:solidFill>
                          <a:srgbClr val="E1E1E1">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DB77E9" w14:textId="388D52E6" w:rsidR="00D03FC9" w:rsidRPr="006B1D14" w:rsidRDefault="00D03FC9" w:rsidP="000D1EA5">
                            <w:pPr>
                              <w:pStyle w:val="Caption"/>
                              <w:spacing w:after="120"/>
                              <w:jc w:val="center"/>
                              <w:rPr>
                                <w:sz w:val="18"/>
                                <w:szCs w:val="18"/>
                              </w:rPr>
                            </w:pPr>
                            <w:bookmarkStart w:id="42" w:name="_Ref510733589"/>
                            <w:r w:rsidRPr="006B1D14">
                              <w:rPr>
                                <w:b/>
                                <w:bCs/>
                                <w:sz w:val="18"/>
                                <w:szCs w:val="18"/>
                              </w:rPr>
                              <w:t>Table</w:t>
                            </w:r>
                            <w:r>
                              <w:rPr>
                                <w:b/>
                                <w:bCs/>
                                <w:sz w:val="18"/>
                                <w:szCs w:val="18"/>
                              </w:rPr>
                              <w:t>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sidR="00485CEA">
                              <w:rPr>
                                <w:b/>
                                <w:bCs/>
                                <w:noProof/>
                                <w:sz w:val="18"/>
                                <w:szCs w:val="18"/>
                              </w:rPr>
                              <w:t>3</w:t>
                            </w:r>
                            <w:r w:rsidRPr="006B1D14">
                              <w:rPr>
                                <w:sz w:val="18"/>
                                <w:szCs w:val="18"/>
                              </w:rPr>
                              <w:fldChar w:fldCharType="end"/>
                            </w:r>
                            <w:bookmarkEnd w:id="42"/>
                            <w:r w:rsidRPr="006B1D14">
                              <w:rPr>
                                <w:b/>
                                <w:bCs/>
                                <w:sz w:val="18"/>
                                <w:szCs w:val="18"/>
                              </w:rPr>
                              <w:t>.</w:t>
                            </w:r>
                            <w:r w:rsidRPr="006B1D14">
                              <w:rPr>
                                <w:sz w:val="18"/>
                                <w:szCs w:val="18"/>
                              </w:rPr>
                              <w:t xml:space="preserve"> AUC comparison</w:t>
                            </w:r>
                          </w:p>
                          <w:tbl>
                            <w:tblPr>
                              <w:tblW w:w="31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4" w:type="dxa"/>
                                <w:left w:w="58" w:type="dxa"/>
                                <w:bottom w:w="14" w:type="dxa"/>
                                <w:right w:w="58" w:type="dxa"/>
                              </w:tblCellMar>
                              <w:tblLook w:val="04A0" w:firstRow="1" w:lastRow="0" w:firstColumn="1" w:lastColumn="0" w:noHBand="0" w:noVBand="1"/>
                            </w:tblPr>
                            <w:tblGrid>
                              <w:gridCol w:w="1255"/>
                              <w:gridCol w:w="945"/>
                              <w:gridCol w:w="945"/>
                            </w:tblGrid>
                            <w:tr w:rsidR="00D03FC9" w14:paraId="1696444A" w14:textId="77777777" w:rsidTr="0093372E">
                              <w:trPr>
                                <w:trHeight w:val="162"/>
                                <w:jc w:val="center"/>
                              </w:trPr>
                              <w:tc>
                                <w:tcPr>
                                  <w:tcW w:w="125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4" w:type="dxa"/>
                                    <w:left w:w="58" w:type="dxa"/>
                                    <w:bottom w:w="14" w:type="dxa"/>
                                    <w:right w:w="58" w:type="dxa"/>
                                  </w:tcMar>
                                  <w:vAlign w:val="center"/>
                                  <w:hideMark/>
                                </w:tcPr>
                                <w:p w14:paraId="3893E8EE" w14:textId="77777777" w:rsidR="00D03FC9" w:rsidRPr="00D325F3" w:rsidRDefault="00D03FC9" w:rsidP="0093372E">
                                  <w:pPr>
                                    <w:spacing w:line="240" w:lineRule="auto"/>
                                    <w:ind w:firstLine="29"/>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Algorithm</w:t>
                                  </w:r>
                                </w:p>
                              </w:tc>
                              <w:tc>
                                <w:tcPr>
                                  <w:tcW w:w="9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4" w:type="dxa"/>
                                    <w:left w:w="58" w:type="dxa"/>
                                    <w:bottom w:w="14" w:type="dxa"/>
                                    <w:right w:w="58" w:type="dxa"/>
                                  </w:tcMar>
                                  <w:vAlign w:val="center"/>
                                  <w:hideMark/>
                                </w:tcPr>
                                <w:p w14:paraId="1D5BD0A7" w14:textId="77777777" w:rsidR="00D03FC9" w:rsidRPr="00D325F3" w:rsidRDefault="00D03FC9" w:rsidP="0093372E">
                                  <w:pPr>
                                    <w:spacing w:line="240" w:lineRule="auto"/>
                                    <w:ind w:firstLine="29"/>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AUC (OVLP)</w:t>
                                  </w:r>
                                </w:p>
                              </w:tc>
                              <w:tc>
                                <w:tcPr>
                                  <w:tcW w:w="9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4" w:type="dxa"/>
                                    <w:left w:w="58" w:type="dxa"/>
                                    <w:bottom w:w="14" w:type="dxa"/>
                                    <w:right w:w="58" w:type="dxa"/>
                                  </w:tcMar>
                                  <w:vAlign w:val="center"/>
                                  <w:hideMark/>
                                </w:tcPr>
                                <w:p w14:paraId="66604725" w14:textId="77777777" w:rsidR="00D03FC9" w:rsidRPr="00D325F3" w:rsidRDefault="00D03FC9" w:rsidP="0093372E">
                                  <w:pPr>
                                    <w:spacing w:line="240" w:lineRule="auto"/>
                                    <w:ind w:firstLine="29"/>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AUC (TAES)</w:t>
                                  </w:r>
                                </w:p>
                              </w:tc>
                            </w:tr>
                            <w:tr w:rsidR="00D03FC9" w14:paraId="551F5100" w14:textId="77777777" w:rsidTr="00D325F3">
                              <w:trPr>
                                <w:trHeight w:val="105"/>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1DC6894D" w14:textId="77777777" w:rsidR="00D03FC9" w:rsidRPr="00D325F3" w:rsidRDefault="00D03FC9"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HMM/SdA</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648E0E36" w14:textId="77777777" w:rsidR="00D03FC9" w:rsidRPr="00D325F3" w:rsidRDefault="00D03FC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44</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38C41325" w14:textId="77777777" w:rsidR="00D03FC9" w:rsidRPr="00D325F3" w:rsidRDefault="00D03FC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72</w:t>
                                  </w:r>
                                </w:p>
                              </w:tc>
                            </w:tr>
                            <w:tr w:rsidR="00D03FC9" w14:paraId="45278DBA" w14:textId="77777777" w:rsidTr="00D325F3">
                              <w:trPr>
                                <w:trHeight w:val="87"/>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2D734FAF" w14:textId="77777777" w:rsidR="00D03FC9" w:rsidRPr="00D325F3" w:rsidRDefault="00D03FC9"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HMM/LSTM</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3BC4A884" w14:textId="77777777" w:rsidR="00D03FC9" w:rsidRPr="00D325F3" w:rsidRDefault="00D03FC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44</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0281B5C9" w14:textId="77777777" w:rsidR="00D03FC9" w:rsidRPr="00D325F3" w:rsidRDefault="00D03FC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71</w:t>
                                  </w:r>
                                </w:p>
                              </w:tc>
                            </w:tr>
                            <w:tr w:rsidR="00D03FC9" w14:paraId="596C0767" w14:textId="77777777" w:rsidTr="00D325F3">
                              <w:trPr>
                                <w:trHeight w:val="188"/>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1974EAC6" w14:textId="77777777" w:rsidR="00D03FC9" w:rsidRPr="00D325F3" w:rsidRDefault="00D03FC9"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IPCA/LSTM</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355F5C03" w14:textId="77777777" w:rsidR="00D03FC9" w:rsidRPr="00D325F3" w:rsidRDefault="00D03FC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39</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2659ADC4" w14:textId="77777777" w:rsidR="00D03FC9" w:rsidRPr="00D325F3" w:rsidRDefault="00D03FC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72</w:t>
                                  </w:r>
                                </w:p>
                              </w:tc>
                            </w:tr>
                            <w:tr w:rsidR="00D03FC9" w14:paraId="3E7A0048" w14:textId="77777777" w:rsidTr="00D325F3">
                              <w:trPr>
                                <w:trHeight w:val="115"/>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2064D409" w14:textId="77777777" w:rsidR="00D03FC9" w:rsidRPr="00D325F3" w:rsidRDefault="00D03FC9"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CNN/MLP</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57271A09" w14:textId="77777777" w:rsidR="00D03FC9" w:rsidRPr="00D325F3" w:rsidRDefault="00D03FC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38</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121EB106" w14:textId="77777777" w:rsidR="00D03FC9" w:rsidRPr="00D325F3" w:rsidRDefault="00D03FC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65</w:t>
                                  </w:r>
                                </w:p>
                              </w:tc>
                            </w:tr>
                            <w:tr w:rsidR="00D03FC9" w14:paraId="7186EE0C" w14:textId="77777777" w:rsidTr="0093372E">
                              <w:trPr>
                                <w:trHeight w:val="223"/>
                                <w:jc w:val="center"/>
                              </w:trPr>
                              <w:tc>
                                <w:tcPr>
                                  <w:tcW w:w="125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4" w:type="dxa"/>
                                    <w:left w:w="58" w:type="dxa"/>
                                    <w:bottom w:w="14" w:type="dxa"/>
                                    <w:right w:w="58" w:type="dxa"/>
                                  </w:tcMar>
                                  <w:vAlign w:val="center"/>
                                  <w:hideMark/>
                                </w:tcPr>
                                <w:p w14:paraId="6969A079" w14:textId="77777777" w:rsidR="00D03FC9" w:rsidRPr="00D325F3" w:rsidRDefault="00D03FC9"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CNN/LSTM</w:t>
                                  </w:r>
                                </w:p>
                              </w:tc>
                              <w:tc>
                                <w:tcPr>
                                  <w:tcW w:w="9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4" w:type="dxa"/>
                                    <w:left w:w="58" w:type="dxa"/>
                                    <w:bottom w:w="14" w:type="dxa"/>
                                    <w:right w:w="58" w:type="dxa"/>
                                  </w:tcMar>
                                  <w:vAlign w:val="center"/>
                                  <w:hideMark/>
                                </w:tcPr>
                                <w:p w14:paraId="143E2564" w14:textId="77777777" w:rsidR="00D03FC9" w:rsidRPr="00D325F3" w:rsidRDefault="00D03FC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21</w:t>
                                  </w:r>
                                </w:p>
                              </w:tc>
                              <w:tc>
                                <w:tcPr>
                                  <w:tcW w:w="9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4" w:type="dxa"/>
                                    <w:left w:w="58" w:type="dxa"/>
                                    <w:bottom w:w="14" w:type="dxa"/>
                                    <w:right w:w="58" w:type="dxa"/>
                                  </w:tcMar>
                                  <w:vAlign w:val="center"/>
                                  <w:hideMark/>
                                </w:tcPr>
                                <w:p w14:paraId="2F2D223B" w14:textId="77777777" w:rsidR="00D03FC9" w:rsidRPr="00D325F3" w:rsidRDefault="00D03FC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56</w:t>
                                  </w:r>
                                </w:p>
                              </w:tc>
                            </w:tr>
                          </w:tbl>
                          <w:p w14:paraId="60674089" w14:textId="77777777" w:rsidR="00D03FC9" w:rsidRDefault="00D03FC9" w:rsidP="000D1EA5">
                            <w:pPr>
                              <w:ind w:firstLine="0"/>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B901DFF" id="Text Box 29" o:spid="_x0000_s1038" type="#_x0000_t202" style="position:absolute;left:0;text-align:left;margin-left:177.45pt;margin-top:299.85pt;width:168.45pt;height:104.4pt;z-index:251683840;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" o:allowoverlap="f" fillcolor="#e1e1e1" stroked="f">
                <v:fill opacity="0"/>
                <v:textbox inset="0,0,0,0">
                  <w:txbxContent>
                    <w:p w14:paraId="02DB77E9" w14:textId="388D52E6" w:rsidR="00D03FC9" w:rsidRPr="006B1D14" w:rsidRDefault="00D03FC9" w:rsidP="000D1EA5">
                      <w:pPr>
                        <w:pStyle w:val="Caption"/>
                        <w:spacing w:after="120"/>
                        <w:jc w:val="center"/>
                        <w:rPr>
                          <w:sz w:val="18"/>
                          <w:szCs w:val="18"/>
                        </w:rPr>
                      </w:pPr>
                      <w:bookmarkStart w:id="43" w:name="_Ref510733589"/>
                      <w:r w:rsidRPr="006B1D14">
                        <w:rPr>
                          <w:b/>
                          <w:bCs/>
                          <w:sz w:val="18"/>
                          <w:szCs w:val="18"/>
                        </w:rPr>
                        <w:t>Table</w:t>
                      </w:r>
                      <w:r>
                        <w:rPr>
                          <w:b/>
                          <w:bCs/>
                          <w:sz w:val="18"/>
                          <w:szCs w:val="18"/>
                        </w:rPr>
                        <w:t>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sidR="00485CEA">
                        <w:rPr>
                          <w:b/>
                          <w:bCs/>
                          <w:noProof/>
                          <w:sz w:val="18"/>
                          <w:szCs w:val="18"/>
                        </w:rPr>
                        <w:t>3</w:t>
                      </w:r>
                      <w:r w:rsidRPr="006B1D14">
                        <w:rPr>
                          <w:sz w:val="18"/>
                          <w:szCs w:val="18"/>
                        </w:rPr>
                        <w:fldChar w:fldCharType="end"/>
                      </w:r>
                      <w:bookmarkEnd w:id="43"/>
                      <w:r w:rsidRPr="006B1D14">
                        <w:rPr>
                          <w:b/>
                          <w:bCs/>
                          <w:sz w:val="18"/>
                          <w:szCs w:val="18"/>
                        </w:rPr>
                        <w:t>.</w:t>
                      </w:r>
                      <w:r w:rsidRPr="006B1D14">
                        <w:rPr>
                          <w:sz w:val="18"/>
                          <w:szCs w:val="18"/>
                        </w:rPr>
                        <w:t xml:space="preserve"> AUC comparison</w:t>
                      </w:r>
                    </w:p>
                    <w:tbl>
                      <w:tblPr>
                        <w:tblW w:w="31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4" w:type="dxa"/>
                          <w:left w:w="58" w:type="dxa"/>
                          <w:bottom w:w="14" w:type="dxa"/>
                          <w:right w:w="58" w:type="dxa"/>
                        </w:tblCellMar>
                        <w:tblLook w:val="04A0" w:firstRow="1" w:lastRow="0" w:firstColumn="1" w:lastColumn="0" w:noHBand="0" w:noVBand="1"/>
                      </w:tblPr>
                      <w:tblGrid>
                        <w:gridCol w:w="1255"/>
                        <w:gridCol w:w="945"/>
                        <w:gridCol w:w="945"/>
                      </w:tblGrid>
                      <w:tr w:rsidR="00D03FC9" w14:paraId="1696444A" w14:textId="77777777" w:rsidTr="0093372E">
                        <w:trPr>
                          <w:trHeight w:val="162"/>
                          <w:jc w:val="center"/>
                        </w:trPr>
                        <w:tc>
                          <w:tcPr>
                            <w:tcW w:w="125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4" w:type="dxa"/>
                              <w:left w:w="58" w:type="dxa"/>
                              <w:bottom w:w="14" w:type="dxa"/>
                              <w:right w:w="58" w:type="dxa"/>
                            </w:tcMar>
                            <w:vAlign w:val="center"/>
                            <w:hideMark/>
                          </w:tcPr>
                          <w:p w14:paraId="3893E8EE" w14:textId="77777777" w:rsidR="00D03FC9" w:rsidRPr="00D325F3" w:rsidRDefault="00D03FC9" w:rsidP="0093372E">
                            <w:pPr>
                              <w:spacing w:line="240" w:lineRule="auto"/>
                              <w:ind w:firstLine="29"/>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Algorithm</w:t>
                            </w:r>
                          </w:p>
                        </w:tc>
                        <w:tc>
                          <w:tcPr>
                            <w:tcW w:w="9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4" w:type="dxa"/>
                              <w:left w:w="58" w:type="dxa"/>
                              <w:bottom w:w="14" w:type="dxa"/>
                              <w:right w:w="58" w:type="dxa"/>
                            </w:tcMar>
                            <w:vAlign w:val="center"/>
                            <w:hideMark/>
                          </w:tcPr>
                          <w:p w14:paraId="1D5BD0A7" w14:textId="77777777" w:rsidR="00D03FC9" w:rsidRPr="00D325F3" w:rsidRDefault="00D03FC9" w:rsidP="0093372E">
                            <w:pPr>
                              <w:spacing w:line="240" w:lineRule="auto"/>
                              <w:ind w:firstLine="29"/>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AUC (OVLP)</w:t>
                            </w:r>
                          </w:p>
                        </w:tc>
                        <w:tc>
                          <w:tcPr>
                            <w:tcW w:w="9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4" w:type="dxa"/>
                              <w:left w:w="58" w:type="dxa"/>
                              <w:bottom w:w="14" w:type="dxa"/>
                              <w:right w:w="58" w:type="dxa"/>
                            </w:tcMar>
                            <w:vAlign w:val="center"/>
                            <w:hideMark/>
                          </w:tcPr>
                          <w:p w14:paraId="66604725" w14:textId="77777777" w:rsidR="00D03FC9" w:rsidRPr="00D325F3" w:rsidRDefault="00D03FC9" w:rsidP="0093372E">
                            <w:pPr>
                              <w:spacing w:line="240" w:lineRule="auto"/>
                              <w:ind w:firstLine="29"/>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AUC (TAES)</w:t>
                            </w:r>
                          </w:p>
                        </w:tc>
                      </w:tr>
                      <w:tr w:rsidR="00D03FC9" w14:paraId="551F5100" w14:textId="77777777" w:rsidTr="00D325F3">
                        <w:trPr>
                          <w:trHeight w:val="105"/>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1DC6894D" w14:textId="77777777" w:rsidR="00D03FC9" w:rsidRPr="00D325F3" w:rsidRDefault="00D03FC9"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HMM/SdA</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648E0E36" w14:textId="77777777" w:rsidR="00D03FC9" w:rsidRPr="00D325F3" w:rsidRDefault="00D03FC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44</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38C41325" w14:textId="77777777" w:rsidR="00D03FC9" w:rsidRPr="00D325F3" w:rsidRDefault="00D03FC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72</w:t>
                            </w:r>
                          </w:p>
                        </w:tc>
                      </w:tr>
                      <w:tr w:rsidR="00D03FC9" w14:paraId="45278DBA" w14:textId="77777777" w:rsidTr="00D325F3">
                        <w:trPr>
                          <w:trHeight w:val="87"/>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2D734FAF" w14:textId="77777777" w:rsidR="00D03FC9" w:rsidRPr="00D325F3" w:rsidRDefault="00D03FC9"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HMM/LSTM</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3BC4A884" w14:textId="77777777" w:rsidR="00D03FC9" w:rsidRPr="00D325F3" w:rsidRDefault="00D03FC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44</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0281B5C9" w14:textId="77777777" w:rsidR="00D03FC9" w:rsidRPr="00D325F3" w:rsidRDefault="00D03FC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71</w:t>
                            </w:r>
                          </w:p>
                        </w:tc>
                      </w:tr>
                      <w:tr w:rsidR="00D03FC9" w14:paraId="596C0767" w14:textId="77777777" w:rsidTr="00D325F3">
                        <w:trPr>
                          <w:trHeight w:val="188"/>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1974EAC6" w14:textId="77777777" w:rsidR="00D03FC9" w:rsidRPr="00D325F3" w:rsidRDefault="00D03FC9"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IPCA/LSTM</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355F5C03" w14:textId="77777777" w:rsidR="00D03FC9" w:rsidRPr="00D325F3" w:rsidRDefault="00D03FC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39</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2659ADC4" w14:textId="77777777" w:rsidR="00D03FC9" w:rsidRPr="00D325F3" w:rsidRDefault="00D03FC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72</w:t>
                            </w:r>
                          </w:p>
                        </w:tc>
                      </w:tr>
                      <w:tr w:rsidR="00D03FC9" w14:paraId="3E7A0048" w14:textId="77777777" w:rsidTr="00D325F3">
                        <w:trPr>
                          <w:trHeight w:val="115"/>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2064D409" w14:textId="77777777" w:rsidR="00D03FC9" w:rsidRPr="00D325F3" w:rsidRDefault="00D03FC9"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CNN/MLP</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57271A09" w14:textId="77777777" w:rsidR="00D03FC9" w:rsidRPr="00D325F3" w:rsidRDefault="00D03FC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38</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121EB106" w14:textId="77777777" w:rsidR="00D03FC9" w:rsidRPr="00D325F3" w:rsidRDefault="00D03FC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65</w:t>
                            </w:r>
                          </w:p>
                        </w:tc>
                      </w:tr>
                      <w:tr w:rsidR="00D03FC9" w14:paraId="7186EE0C" w14:textId="77777777" w:rsidTr="0093372E">
                        <w:trPr>
                          <w:trHeight w:val="223"/>
                          <w:jc w:val="center"/>
                        </w:trPr>
                        <w:tc>
                          <w:tcPr>
                            <w:tcW w:w="125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4" w:type="dxa"/>
                              <w:left w:w="58" w:type="dxa"/>
                              <w:bottom w:w="14" w:type="dxa"/>
                              <w:right w:w="58" w:type="dxa"/>
                            </w:tcMar>
                            <w:vAlign w:val="center"/>
                            <w:hideMark/>
                          </w:tcPr>
                          <w:p w14:paraId="6969A079" w14:textId="77777777" w:rsidR="00D03FC9" w:rsidRPr="00D325F3" w:rsidRDefault="00D03FC9"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CNN/LSTM</w:t>
                            </w:r>
                          </w:p>
                        </w:tc>
                        <w:tc>
                          <w:tcPr>
                            <w:tcW w:w="9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4" w:type="dxa"/>
                              <w:left w:w="58" w:type="dxa"/>
                              <w:bottom w:w="14" w:type="dxa"/>
                              <w:right w:w="58" w:type="dxa"/>
                            </w:tcMar>
                            <w:vAlign w:val="center"/>
                            <w:hideMark/>
                          </w:tcPr>
                          <w:p w14:paraId="143E2564" w14:textId="77777777" w:rsidR="00D03FC9" w:rsidRPr="00D325F3" w:rsidRDefault="00D03FC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21</w:t>
                            </w:r>
                          </w:p>
                        </w:tc>
                        <w:tc>
                          <w:tcPr>
                            <w:tcW w:w="9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4" w:type="dxa"/>
                              <w:left w:w="58" w:type="dxa"/>
                              <w:bottom w:w="14" w:type="dxa"/>
                              <w:right w:w="58" w:type="dxa"/>
                            </w:tcMar>
                            <w:vAlign w:val="center"/>
                            <w:hideMark/>
                          </w:tcPr>
                          <w:p w14:paraId="2F2D223B" w14:textId="77777777" w:rsidR="00D03FC9" w:rsidRPr="00D325F3" w:rsidRDefault="00D03FC9"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56</w:t>
                            </w:r>
                          </w:p>
                        </w:tc>
                      </w:tr>
                    </w:tbl>
                    <w:p w14:paraId="60674089" w14:textId="77777777" w:rsidR="00D03FC9" w:rsidRDefault="00D03FC9" w:rsidP="000D1EA5">
                      <w:pPr>
                        <w:ind w:firstLine="0"/>
                        <w:rPr>
                          <w:sz w:val="22"/>
                          <w:szCs w:val="22"/>
                        </w:rPr>
                      </w:pPr>
                    </w:p>
                  </w:txbxContent>
                </v:textbox>
                <w10:wrap type="square" anchorx="margin" anchory="margin"/>
              </v:shape>
            </w:pict>
          </mc:Fallback>
        </mc:AlternateContent>
      </w:r>
      <w:r w:rsidR="00F35083">
        <w:t>Note that the AUC value for the presumptive best system, CNN/LSTM</w:t>
      </w:r>
      <w:r w:rsidR="00D325F3">
        <w:t>, is significantly lower than the other four systems. If we examined the AUC in the FPR range of [0.0,</w:t>
      </w:r>
      <w:r>
        <w:t> </w:t>
      </w:r>
      <w:r w:rsidR="00D325F3">
        <w:t>0.2], which corresponds to a low FA rate, and is the region of greatest interest, CNN/LSTM is still significantly better than the other algorithms, but the margin of difference shrinks slightly. The difference in the FPR range of [0.2,</w:t>
      </w:r>
      <w:r>
        <w:t> </w:t>
      </w:r>
      <w:r w:rsidR="00D325F3">
        <w:t>0</w:t>
      </w:r>
      <w:r w:rsidR="0093372E">
        <w:t>.</w:t>
      </w:r>
      <w:r w:rsidR="00D325F3">
        <w:t>8] is more pronounced. This is something we often see when evaluating new machine learning algorithms. They tend to deliver their best performance in the upper ranges of FPR but are not as impressive when the FPR rate is very low. This suggests the major issues an algorithm need</w:t>
      </w:r>
      <w:r>
        <w:t>s</w:t>
      </w:r>
      <w:r w:rsidR="00D325F3">
        <w:t xml:space="preserve"> to address </w:t>
      </w:r>
      <w:r w:rsidR="00D029E9">
        <w:t xml:space="preserve">in the low FPR region </w:t>
      </w:r>
      <w:r w:rsidR="00D325F3">
        <w:t xml:space="preserve">are more related to auxiliary issues such as </w:t>
      </w:r>
      <w:r w:rsidR="00D029E9">
        <w:t xml:space="preserve">segmentation and </w:t>
      </w:r>
      <w:r w:rsidR="00D325F3">
        <w:t>noise rejection rather than optimal modeling of a complex decision surface.</w:t>
      </w:r>
      <w:r w:rsidR="00D029E9">
        <w:t xml:space="preserve"> It is not uncommon that in machine learning applications involving real-world applications, such as clinical data, low-level issues such as segmentation of the data and robustness to spurious noises ultimately limit performance.</w:t>
      </w:r>
    </w:p>
    <w:p w14:paraId="26B1A340" w14:textId="51AD31BA" w:rsidR="00D26B52" w:rsidRPr="00D26B52" w:rsidRDefault="000F0AD1" w:rsidP="00D26B52">
      <w:pPr>
        <w:pStyle w:val="heading2"/>
      </w:pPr>
      <w:r>
        <w:lastRenderedPageBreak/>
        <w:t>Accuracy</w:t>
      </w:r>
      <w:r w:rsidR="00D93FCE">
        <w:t xml:space="preserve"> and Other Derived Scores</w:t>
      </w:r>
    </w:p>
    <w:p w14:paraId="30895AD0" w14:textId="62966306" w:rsidR="000F0AD1" w:rsidRDefault="000F0AD1" w:rsidP="000F0AD1">
      <w:pPr>
        <w:pStyle w:val="BodyText"/>
      </w:pPr>
      <w:r>
        <w:t xml:space="preserve">A </w:t>
      </w:r>
      <w:r w:rsidRPr="000F0AD1">
        <w:t xml:space="preserve">commonly used metric in the machine learning community that is somewhat intuitive is accuracy. </w:t>
      </w:r>
      <w:r>
        <w:t>The accurac</w:t>
      </w:r>
      <w:r w:rsidR="009B5A9D">
        <w:t xml:space="preserve">ies </w:t>
      </w:r>
      <w:r>
        <w:t xml:space="preserve">of the five systems </w:t>
      </w:r>
      <w:r w:rsidR="009B5A9D">
        <w:t xml:space="preserve">are </w:t>
      </w:r>
      <w:r>
        <w:t xml:space="preserve">shown in </w:t>
      </w:r>
      <w:fldSimple w:instr=" REF _Ref499158033 \* mergeformat">
        <w:r w:rsidR="00485CEA" w:rsidRPr="00485CEA">
          <w:t>Table 4</w:t>
        </w:r>
      </w:fldSimple>
      <w:r>
        <w:t xml:space="preserve">. Accuracy </w:t>
      </w:r>
      <w:r w:rsidR="00D029E9">
        <w:t xml:space="preserve">places </w:t>
      </w:r>
      <w:r w:rsidR="0090670B">
        <w:t xml:space="preserve">an </w:t>
      </w:r>
      <w:r w:rsidR="00D029E9">
        <w:t xml:space="preserve">equal </w:t>
      </w:r>
      <w:r>
        <w:t>weight</w:t>
      </w:r>
      <w:r w:rsidR="0090670B">
        <w:t xml:space="preserve"> </w:t>
      </w:r>
      <w:r w:rsidR="00D029E9">
        <w:t xml:space="preserve">on </w:t>
      </w:r>
      <w:r w:rsidR="0090670B">
        <w:t xml:space="preserve">each </w:t>
      </w:r>
      <w:r>
        <w:t>type of error</w:t>
      </w:r>
      <w:r w:rsidR="0090670B">
        <w:t xml:space="preserve"> </w:t>
      </w:r>
      <w:r w:rsidR="00D029E9">
        <w:t>(though i</w:t>
      </w:r>
      <w:r w:rsidR="00D471BB">
        <w:t>t is possible to apply heuristic weights in practice)</w:t>
      </w:r>
      <w:r>
        <w:t xml:space="preserve">. This is acceptable if the dataset is balanced. However, for many bioengineering applications, such as seizure detection, the target class, or class of interest, occurs infrequently. </w:t>
      </w:r>
      <w:r w:rsidR="00D471BB">
        <w:t xml:space="preserve">According to the accuracies presented in </w:t>
      </w:r>
      <w:fldSimple w:instr=" REF _Ref499158033 \* mergeformat">
        <w:r w:rsidR="00485CEA" w:rsidRPr="00485CEA">
          <w:t>Table 4</w:t>
        </w:r>
      </w:fldSimple>
      <w:r w:rsidR="00D471BB">
        <w:t>, w</w:t>
      </w:r>
      <w:r>
        <w:t xml:space="preserve">e see that CNN/LSTM is </w:t>
      </w:r>
      <w:r w:rsidR="009B5A9D">
        <w:t xml:space="preserve">still </w:t>
      </w:r>
      <w:r>
        <w:t>significantly more accurate than the other four systems</w:t>
      </w:r>
      <w:r w:rsidR="00D471BB">
        <w:t xml:space="preserve"> and </w:t>
      </w:r>
      <w:r>
        <w:t>the differences between the</w:t>
      </w:r>
      <w:r w:rsidR="009B5A9D">
        <w:t xml:space="preserve"> </w:t>
      </w:r>
      <w:r>
        <w:t xml:space="preserve">remaining four systems </w:t>
      </w:r>
      <w:r w:rsidR="00D471BB">
        <w:t xml:space="preserve">are </w:t>
      </w:r>
      <w:r>
        <w:t>minimal</w:t>
      </w:r>
      <w:r w:rsidR="009B5A9D">
        <w:t>.</w:t>
      </w:r>
    </w:p>
    <w:p w14:paraId="1A2638F6" w14:textId="39796618" w:rsidR="00D325F3" w:rsidRDefault="000F0AD1" w:rsidP="009B5A9D">
      <w:pPr>
        <w:pStyle w:val="BodyText"/>
      </w:pPr>
      <w:r w:rsidRPr="000F0AD1">
        <w:t xml:space="preserve">Another popular metric that attempts to aggregate performance into a single data point, and is popular in </w:t>
      </w:r>
      <w:r>
        <w:t>the information retrieval communities, is the F</w:t>
      </w:r>
      <w:r w:rsidRPr="000F0AD1">
        <w:t>1</w:t>
      </w:r>
      <w:r>
        <w:t xml:space="preserve"> score. </w:t>
      </w:r>
      <w:r w:rsidR="00D471BB">
        <w:t xml:space="preserve">F1 </w:t>
      </w:r>
      <w:r>
        <w:t xml:space="preserve">scores for the five systems are shown in </w:t>
      </w:r>
      <w:fldSimple w:instr=" REF _Ref499394444 \* mergeformat">
        <w:r w:rsidR="00485CEA" w:rsidRPr="00485CEA">
          <w:t>Table 5</w:t>
        </w:r>
      </w:fldSimple>
      <w:r>
        <w:t xml:space="preserve">. We see there are significant variations </w:t>
      </w:r>
      <w:r w:rsidR="00D471BB">
        <w:t xml:space="preserve">between the systems and the results don’t completely correlate with </w:t>
      </w:r>
      <w:fldSimple w:instr=" REF _Ref499158033 \* mergeformat">
        <w:r w:rsidR="00485CEA" w:rsidRPr="00485CEA">
          <w:t>Table 4</w:t>
        </w:r>
      </w:fldSimple>
      <w:r w:rsidR="00D471BB">
        <w:t xml:space="preserve">. </w:t>
      </w:r>
      <w:r>
        <w:t>For example, for the TAES and EPOCH metrics, which stress time alignments, the best performing system is not CNN/LSTM. F</w:t>
      </w:r>
      <w:r w:rsidRPr="000F0AD1">
        <w:t>1</w:t>
      </w:r>
      <w:r>
        <w:t xml:space="preserve"> scores </w:t>
      </w:r>
      <w:r w:rsidR="00D471BB">
        <w:t xml:space="preserve">in our experience </w:t>
      </w:r>
      <w:r>
        <w:t xml:space="preserve">do not adequately emphasize </w:t>
      </w:r>
      <w:r w:rsidR="00D471BB">
        <w:t xml:space="preserve">the </w:t>
      </w:r>
      <w:r>
        <w:t>FA</w:t>
      </w:r>
      <w:r w:rsidR="00D471BB">
        <w:t xml:space="preserve"> rate </w:t>
      </w:r>
      <w:r>
        <w:t>for applications such as seizure detection</w:t>
      </w:r>
      <w:r w:rsidR="00D471BB">
        <w:t xml:space="preserve"> where the classes are imbalanced</w:t>
      </w:r>
      <w:r>
        <w:t>.</w:t>
      </w:r>
    </w:p>
    <w:p w14:paraId="0943FA70" w14:textId="6CEBBB59" w:rsidR="001B44A7" w:rsidRPr="001B44A7" w:rsidRDefault="00FE6F96" w:rsidP="001B44A7">
      <w:pPr>
        <w:pStyle w:val="BodyText"/>
      </w:pPr>
      <w:r>
        <w:t>The Matthews Correlation Coefficient (</w:t>
      </w:r>
      <w:r w:rsidR="00D93FCE">
        <w:t>MCC</w:t>
      </w:r>
      <w:r>
        <w:t>) </w:t>
      </w:r>
      <w:r>
        <w:fldChar w:fldCharType="begin"/>
      </w:r>
      <w:r>
        <w:instrText xml:space="preserve"> REF _Ref37166924 \n </w:instrText>
      </w:r>
      <w:r w:rsidR="001B44A7">
        <w:instrText xml:space="preserve"> \* MERGEFORMAT </w:instrText>
      </w:r>
      <w:r>
        <w:fldChar w:fldCharType="separate"/>
      </w:r>
      <w:r w:rsidR="00485CEA">
        <w:t>[28]</w:t>
      </w:r>
      <w:r>
        <w:fldChar w:fldCharType="end"/>
      </w:r>
      <w:r w:rsidR="001B44A7">
        <w:t xml:space="preserve"> is a</w:t>
      </w:r>
      <w:r w:rsidRPr="001B44A7">
        <w:t xml:space="preserve">n effective solution </w:t>
      </w:r>
      <w:r w:rsidR="001B44A7">
        <w:t xml:space="preserve">when a significant </w:t>
      </w:r>
      <w:r w:rsidRPr="001B44A7">
        <w:t>class imbalance</w:t>
      </w:r>
      <w:r w:rsidR="001B44A7">
        <w:t xml:space="preserve"> exists</w:t>
      </w:r>
      <w:r w:rsidR="00D471BB">
        <w:t xml:space="preserve">. </w:t>
      </w:r>
      <w:r w:rsidR="007B7B69">
        <w:t xml:space="preserve">MCC </w:t>
      </w:r>
      <w:r w:rsidR="001B44A7" w:rsidRPr="001B44A7">
        <w:t>is a contingency matrix method of calculating the </w:t>
      </w:r>
      <w:r w:rsidR="001B44A7" w:rsidRPr="007B7B69">
        <w:t>Pearson product-moment correlation coefficient</w:t>
      </w:r>
      <w:r w:rsidR="007B7B69">
        <w:t> </w:t>
      </w:r>
      <w:fldSimple w:instr=" REF _Ref37508893 \n  \* MERGEFORMAT ">
        <w:r w:rsidR="00485CEA">
          <w:t>[46]</w:t>
        </w:r>
      </w:fldSimple>
      <w:r w:rsidR="007B7B69">
        <w:t xml:space="preserve"> </w:t>
      </w:r>
      <w:r w:rsidR="001B44A7" w:rsidRPr="001B44A7">
        <w:t xml:space="preserve">between actual and predicted values. </w:t>
      </w:r>
      <w:r w:rsidR="001B44A7">
        <w:t>R</w:t>
      </w:r>
      <w:r w:rsidRPr="001B44A7">
        <w:t>ecall (</w:t>
      </w:r>
      <w:r w:rsidR="00D471BB">
        <w:t xml:space="preserve">sensitivity) </w:t>
      </w:r>
      <w:r w:rsidR="00905B3A">
        <w:t>is t</w:t>
      </w:r>
      <w:r w:rsidRPr="001B44A7">
        <w:t xml:space="preserve">he fraction of relevant samples that are correctly retrieved. </w:t>
      </w:r>
      <w:r w:rsidR="00D471BB">
        <w:t>I</w:t>
      </w:r>
      <w:r w:rsidRPr="001B44A7">
        <w:t xml:space="preserve">ts dual metric, precision, </w:t>
      </w:r>
      <w:r w:rsidR="00905B3A">
        <w:t>is t</w:t>
      </w:r>
      <w:r w:rsidRPr="001B44A7">
        <w:t xml:space="preserve">he fraction of retrieved </w:t>
      </w:r>
      <w:r w:rsidR="00905B3A">
        <w:t xml:space="preserve">samples </w:t>
      </w:r>
      <w:r w:rsidRPr="001B44A7">
        <w:t>that are relevant. Meaningfully combining precision and recall generates alternative performance evaluation measures</w:t>
      </w:r>
      <w:r w:rsidR="00905B3A">
        <w:t xml:space="preserve"> such as the F1 ratio, which combines these scores </w:t>
      </w:r>
      <w:r w:rsidR="001B44A7">
        <w:t xml:space="preserve">using a geometric mean. </w:t>
      </w:r>
      <w:r w:rsidR="007B7B69" w:rsidRPr="001B44A7">
        <w:t>MCC takes into account all four values in the confusion matrix</w:t>
      </w:r>
      <w:r w:rsidR="007B7B69">
        <w:t xml:space="preserve">. A </w:t>
      </w:r>
      <w:r w:rsidR="007B7B69" w:rsidRPr="007B7B69">
        <w:t>value</w:t>
      </w:r>
      <w:r w:rsidR="007B7B69">
        <w:t xml:space="preserve"> </w:t>
      </w:r>
      <w:r w:rsidR="007B7B69" w:rsidRPr="007B7B69">
        <w:t>close to 1</w:t>
      </w:r>
      <w:r w:rsidR="007B7B69">
        <w:t xml:space="preserve"> </w:t>
      </w:r>
      <w:r w:rsidR="007B7B69" w:rsidRPr="007B7B69">
        <w:t>means that both classes are predicted well</w:t>
      </w:r>
      <w:r w:rsidR="007B7B69" w:rsidRPr="001B44A7">
        <w:t>,</w:t>
      </w:r>
      <w:r w:rsidR="007B7B69" w:rsidRPr="007B7B69">
        <w:t> </w:t>
      </w:r>
      <w:r w:rsidR="007B7B69" w:rsidRPr="001B44A7">
        <w:t>even if one class is disproportionately</w:t>
      </w:r>
      <w:r w:rsidR="007B7B69">
        <w:t xml:space="preserve"> </w:t>
      </w:r>
      <w:r w:rsidR="007B7B69" w:rsidRPr="001B44A7">
        <w:t>represented.</w:t>
      </w:r>
      <w:r w:rsidR="007B7B69">
        <w:t xml:space="preserve"> Since </w:t>
      </w:r>
      <w:r w:rsidR="001B44A7" w:rsidRPr="001B44A7">
        <w:t>MCC</w:t>
      </w:r>
      <w:r w:rsidR="007B7B69">
        <w:t xml:space="preserve"> is a correlation coefficient, it ranges from </w:t>
      </w:r>
      <w:r w:rsidR="001B44A7" w:rsidRPr="001B44A7">
        <w:t>[−1,</w:t>
      </w:r>
      <w:r w:rsidR="00D25562">
        <w:t> </w:t>
      </w:r>
      <w:r w:rsidR="001B44A7" w:rsidRPr="001B44A7">
        <w:t>1]</w:t>
      </w:r>
      <w:r w:rsidR="007B7B69">
        <w:t>. P</w:t>
      </w:r>
      <w:r w:rsidR="001B44A7" w:rsidRPr="001B44A7">
        <w:t>erfect misclassification</w:t>
      </w:r>
      <w:r w:rsidR="007B7B69">
        <w:t xml:space="preserve"> corresponds to a value of -1, </w:t>
      </w:r>
      <w:r w:rsidR="001B44A7" w:rsidRPr="001B44A7">
        <w:t>perfect classification</w:t>
      </w:r>
      <w:r w:rsidR="007B7B69">
        <w:t xml:space="preserve"> corresponds to a value of</w:t>
      </w:r>
      <w:r w:rsidR="00D25562">
        <w:t> </w:t>
      </w:r>
      <w:r w:rsidR="007B7B69">
        <w:t xml:space="preserve">1, and random guessing with equal priors corresponds to a value of 0. Since no class </w:t>
      </w:r>
      <w:r w:rsidR="001B44A7" w:rsidRPr="001B44A7">
        <w:t>is more important than the other</w:t>
      </w:r>
      <w:r w:rsidR="007B7B69">
        <w:t>, MCC is symmetric.</w:t>
      </w:r>
    </w:p>
    <w:p w14:paraId="120F89F2" w14:textId="3FE9E89A" w:rsidR="007B7B69" w:rsidRDefault="00AF5B60" w:rsidP="007B7B69">
      <w:pPr>
        <w:pStyle w:val="BodyText"/>
      </w:pPr>
      <w:r>
        <w:t xml:space="preserve">In </w:t>
      </w:r>
      <w:fldSimple w:instr=" REF _Ref37507470  \* MERGEFORMAT ">
        <w:r w:rsidR="00485CEA" w:rsidRPr="00485CEA">
          <w:t>Table 6</w:t>
        </w:r>
      </w:fldSimple>
      <w:r>
        <w:t xml:space="preserve">, we present </w:t>
      </w:r>
      <w:r w:rsidR="00905B3A">
        <w:t xml:space="preserve">MCC </w:t>
      </w:r>
      <w:r>
        <w:t xml:space="preserve">results for the five systems and the five metrics. It is interesting to note that </w:t>
      </w:r>
      <w:r w:rsidR="00D43764">
        <w:t xml:space="preserve">for the overall best system CNN/LSTM, </w:t>
      </w:r>
      <w:r>
        <w:t>MCC produces higher correlations for the first three metrics (ATWV, DPALIGN and OVLP). These metrics are based less on time alignments of the hypotheses. The latter two metrics (EPOCH and TAES) weigh the time alignments more heavily and generally produce lower scores because their matching criteria are more stringent.</w:t>
      </w:r>
    </w:p>
    <w:p w14:paraId="55AF5C57" w14:textId="0CEA30B8" w:rsidR="00D93FCE" w:rsidRPr="009B5A9D" w:rsidRDefault="00D43764" w:rsidP="007B7B69">
      <w:pPr>
        <w:pStyle w:val="BodyText"/>
      </w:pPr>
      <w:r>
        <w:t>IRA is an extremely useful measure for the development of reference annotations. It is not uncommon that a team of annotators will be involved in the annotation of a large corpus. Individual annotators are evaluated and compared using IRA </w:t>
      </w:r>
      <w:fldSimple w:instr=" REF _Ref37509553 \n ">
        <w:r w:rsidR="00485CEA">
          <w:t>[47]</w:t>
        </w:r>
      </w:fldSimple>
      <w:r>
        <w:t xml:space="preserve">. Though there are numerous ways to measure IRA, Cohen’s </w:t>
      </w:r>
      <w:r w:rsidR="00D93FCE">
        <w:t>Kappa</w:t>
      </w:r>
      <w:r>
        <w:t xml:space="preserve"> statistic, as shown in Eq. (</w:t>
      </w:r>
      <w:fldSimple w:instr=" REF equation_kappa ">
        <w:r w:rsidR="00485CEA">
          <w:rPr>
            <w:noProof/>
            <w:sz w:val="18"/>
            <w:szCs w:val="18"/>
          </w:rPr>
          <w:t>14</w:t>
        </w:r>
      </w:fldSimple>
      <w:r>
        <w:t xml:space="preserve">), is one of the most popular ways to compute IRA. In </w:t>
      </w:r>
      <w:fldSimple w:instr=" REF _Ref37509930  \* MERGEFORMAT ">
        <w:r w:rsidR="00485CEA" w:rsidRPr="00485CEA">
          <w:t>Table 7</w:t>
        </w:r>
      </w:fldSimple>
      <w:r>
        <w:t xml:space="preserve">, we show IRA values for the five systems. </w:t>
      </w:r>
      <w:r w:rsidR="00D64B05">
        <w:t>Again,</w:t>
      </w:r>
      <w:r>
        <w:t xml:space="preserve"> we observe that CNN/LSTM has higher IRA values </w:t>
      </w:r>
      <w:r>
        <w:lastRenderedPageBreak/>
        <w:t>than the other systems, except for the EPOCH metric. Both MCC and IRA report similar trends for CNN/LSTM v</w:t>
      </w:r>
      <w:r w:rsidR="00D64B05">
        <w:t>ersus the other four systems for the EPOCH metric.</w:t>
      </w:r>
    </w:p>
    <w:p w14:paraId="5BA42F57" w14:textId="341FC00B" w:rsidR="000F0AD1" w:rsidRDefault="0090670B" w:rsidP="00D64B05">
      <w:pPr>
        <w:pStyle w:val="heading2"/>
        <w:keepNext w:val="0"/>
        <w:keepLines w:val="0"/>
        <w:widowControl w:val="0"/>
        <w:ind w:left="562" w:hanging="562"/>
      </w:pPr>
      <w:r>
        <w:rPr>
          <w:noProof/>
          <w:sz w:val="24"/>
          <w:szCs w:val="24"/>
        </w:rPr>
        <mc:AlternateContent>
          <mc:Choice Requires="wps">
            <w:drawing>
              <wp:anchor distT="137160" distB="137160" distL="137160" distR="137160" simplePos="0" relativeHeight="251685888" behindDoc="0" locked="0" layoutInCell="1" allowOverlap="0" wp14:anchorId="1E8BA5FC" wp14:editId="27448E04">
                <wp:simplePos x="0" y="0"/>
                <wp:positionH relativeFrom="margin">
                  <wp:posOffset>-1075</wp:posOffset>
                </wp:positionH>
                <wp:positionV relativeFrom="margin">
                  <wp:posOffset>-977</wp:posOffset>
                </wp:positionV>
                <wp:extent cx="4389120" cy="5415915"/>
                <wp:effectExtent l="0" t="0" r="0" b="0"/>
                <wp:wrapSquare wrapText="bothSides"/>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9120" cy="5416062"/>
                        </a:xfrm>
                        <a:prstGeom prst="rect">
                          <a:avLst/>
                        </a:prstGeom>
                        <a:solidFill>
                          <a:srgbClr val="E1E1E1">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6B6D91" w14:textId="28F5E12A" w:rsidR="00D03FC9" w:rsidRPr="006B1D14" w:rsidRDefault="00D03FC9" w:rsidP="00C44AE8">
                            <w:pPr>
                              <w:pStyle w:val="Caption"/>
                              <w:spacing w:after="120"/>
                              <w:jc w:val="center"/>
                              <w:rPr>
                                <w:sz w:val="18"/>
                                <w:szCs w:val="18"/>
                              </w:rPr>
                            </w:pPr>
                            <w:bookmarkStart w:id="44" w:name="_Ref499158033"/>
                            <w:bookmarkStart w:id="45" w:name="_Ref499161641"/>
                            <w:bookmarkStart w:id="46" w:name="_Ref492906506"/>
                            <w:r w:rsidRPr="006B1D14">
                              <w:rPr>
                                <w:b/>
                                <w:bCs/>
                                <w:sz w:val="18"/>
                                <w:szCs w:val="18"/>
                              </w:rPr>
                              <w:t>Table</w:t>
                            </w:r>
                            <w:r>
                              <w:rPr>
                                <w:b/>
                                <w:bCs/>
                                <w:sz w:val="18"/>
                                <w:szCs w:val="18"/>
                              </w:rPr>
                              <w:t>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sidR="00485CEA">
                              <w:rPr>
                                <w:b/>
                                <w:bCs/>
                                <w:noProof/>
                                <w:sz w:val="18"/>
                                <w:szCs w:val="18"/>
                              </w:rPr>
                              <w:t>4</w:t>
                            </w:r>
                            <w:r w:rsidRPr="006B1D14">
                              <w:rPr>
                                <w:sz w:val="18"/>
                                <w:szCs w:val="18"/>
                              </w:rPr>
                              <w:fldChar w:fldCharType="end"/>
                            </w:r>
                            <w:bookmarkEnd w:id="44"/>
                            <w:r w:rsidRPr="006B1D14">
                              <w:rPr>
                                <w:b/>
                                <w:bCs/>
                                <w:sz w:val="18"/>
                                <w:szCs w:val="18"/>
                              </w:rPr>
                              <w:t>.</w:t>
                            </w:r>
                            <w:r w:rsidRPr="006B1D14">
                              <w:rPr>
                                <w:sz w:val="18"/>
                                <w:szCs w:val="18"/>
                              </w:rPr>
                              <w:t xml:space="preserve"> Accuracy vs.</w:t>
                            </w:r>
                            <w:r>
                              <w:rPr>
                                <w:sz w:val="18"/>
                                <w:szCs w:val="18"/>
                              </w:rPr>
                              <w:t xml:space="preserve"> </w:t>
                            </w:r>
                            <w:r w:rsidRPr="006B1D14">
                              <w:rPr>
                                <w:sz w:val="18"/>
                                <w:szCs w:val="18"/>
                              </w:rPr>
                              <w:t>metric</w:t>
                            </w:r>
                          </w:p>
                          <w:tbl>
                            <w:tblPr>
                              <w:tblW w:w="67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1128"/>
                              <w:gridCol w:w="1128"/>
                              <w:gridCol w:w="1128"/>
                              <w:gridCol w:w="1128"/>
                              <w:gridCol w:w="1128"/>
                              <w:gridCol w:w="1128"/>
                            </w:tblGrid>
                            <w:tr w:rsidR="00D03FC9" w14:paraId="3FFFEC5B" w14:textId="77777777" w:rsidTr="00396548">
                              <w:trPr>
                                <w:trHeight w:val="15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2A573648" w14:textId="77777777" w:rsidR="00D03FC9" w:rsidRPr="00D325F3" w:rsidRDefault="00D03FC9" w:rsidP="0093372E">
                                  <w:pPr>
                                    <w:spacing w:line="256"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hideMark/>
                                </w:tcPr>
                                <w:p w14:paraId="6ECA437E" w14:textId="1C951567" w:rsidR="00D03FC9" w:rsidRPr="00D325F3" w:rsidRDefault="00D03FC9"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HMM/</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08C22B8" w14:textId="1E62D847" w:rsidR="00D03FC9" w:rsidRPr="00D325F3" w:rsidRDefault="00D03FC9"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HMM/</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B1CE70C" w14:textId="510FD6B0" w:rsidR="00D03FC9" w:rsidRPr="00D325F3" w:rsidRDefault="00D03FC9"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IPCA/</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ED8C161" w14:textId="67ABEEEF" w:rsidR="00D03FC9" w:rsidRPr="00D325F3" w:rsidRDefault="00D03FC9"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CNN/</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MLP</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C7F7030" w14:textId="49FA2E3A" w:rsidR="00D03FC9" w:rsidRPr="00D325F3" w:rsidRDefault="00D03FC9"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CNN/|</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LSTM</w:t>
                                  </w:r>
                                </w:p>
                              </w:tc>
                            </w:tr>
                            <w:tr w:rsidR="00D03FC9" w14:paraId="0A7D440C" w14:textId="77777777" w:rsidTr="00396548">
                              <w:trPr>
                                <w:trHeight w:val="10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581B2FE8" w14:textId="77777777" w:rsidR="00D03FC9" w:rsidRPr="00D325F3" w:rsidRDefault="00D03FC9" w:rsidP="00D325F3">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2609B0BF" w14:textId="77777777" w:rsidR="00D03FC9" w:rsidRPr="00D325F3" w:rsidRDefault="00D03FC9"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4.0%</w:t>
                                  </w:r>
                                </w:p>
                              </w:tc>
                              <w:tc>
                                <w:tcPr>
                                  <w:tcW w:w="1128" w:type="dxa"/>
                                  <w:tcBorders>
                                    <w:top w:val="single" w:sz="4" w:space="0" w:color="auto"/>
                                    <w:left w:val="single" w:sz="4" w:space="0" w:color="auto"/>
                                    <w:bottom w:val="single" w:sz="4" w:space="0" w:color="auto"/>
                                    <w:right w:val="single" w:sz="4" w:space="0" w:color="auto"/>
                                  </w:tcBorders>
                                  <w:hideMark/>
                                </w:tcPr>
                                <w:p w14:paraId="5CCE6494" w14:textId="77777777" w:rsidR="00D03FC9" w:rsidRPr="00D325F3" w:rsidRDefault="00D03FC9"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4.0%</w:t>
                                  </w:r>
                                </w:p>
                              </w:tc>
                              <w:tc>
                                <w:tcPr>
                                  <w:tcW w:w="1128" w:type="dxa"/>
                                  <w:tcBorders>
                                    <w:top w:val="single" w:sz="4" w:space="0" w:color="auto"/>
                                    <w:left w:val="single" w:sz="4" w:space="0" w:color="auto"/>
                                    <w:bottom w:val="single" w:sz="4" w:space="0" w:color="auto"/>
                                    <w:right w:val="single" w:sz="4" w:space="0" w:color="auto"/>
                                  </w:tcBorders>
                                  <w:hideMark/>
                                </w:tcPr>
                                <w:p w14:paraId="74F56FC2" w14:textId="77777777" w:rsidR="00D03FC9" w:rsidRPr="00D325F3" w:rsidRDefault="00D03FC9"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2.1%</w:t>
                                  </w:r>
                                </w:p>
                              </w:tc>
                              <w:tc>
                                <w:tcPr>
                                  <w:tcW w:w="1128" w:type="dxa"/>
                                  <w:tcBorders>
                                    <w:top w:val="single" w:sz="4" w:space="0" w:color="auto"/>
                                    <w:left w:val="single" w:sz="4" w:space="0" w:color="auto"/>
                                    <w:bottom w:val="single" w:sz="4" w:space="0" w:color="auto"/>
                                    <w:right w:val="single" w:sz="4" w:space="0" w:color="auto"/>
                                  </w:tcBorders>
                                  <w:hideMark/>
                                </w:tcPr>
                                <w:p w14:paraId="06CD5832" w14:textId="77777777" w:rsidR="00D03FC9" w:rsidRPr="00D325F3" w:rsidRDefault="00D03FC9"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4.9%</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EBD2D3D" w14:textId="77777777" w:rsidR="00D03FC9" w:rsidRPr="00D325F3" w:rsidRDefault="00D03FC9"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70.7%</w:t>
                                  </w:r>
                                </w:p>
                              </w:tc>
                            </w:tr>
                            <w:tr w:rsidR="00D03FC9" w14:paraId="3053A760" w14:textId="77777777" w:rsidTr="00396548">
                              <w:trPr>
                                <w:trHeight w:val="8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02A82D65" w14:textId="33B9C51C" w:rsidR="00D03FC9" w:rsidRPr="00D325F3" w:rsidRDefault="00D03FC9"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08E2358A" w14:textId="36648CFD"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1.5%</w:t>
                                  </w:r>
                                </w:p>
                              </w:tc>
                              <w:tc>
                                <w:tcPr>
                                  <w:tcW w:w="1128" w:type="dxa"/>
                                  <w:tcBorders>
                                    <w:top w:val="single" w:sz="4" w:space="0" w:color="auto"/>
                                    <w:left w:val="single" w:sz="4" w:space="0" w:color="auto"/>
                                    <w:bottom w:val="single" w:sz="4" w:space="0" w:color="auto"/>
                                    <w:right w:val="single" w:sz="4" w:space="0" w:color="auto"/>
                                  </w:tcBorders>
                                  <w:hideMark/>
                                </w:tcPr>
                                <w:p w14:paraId="692CAB4D" w14:textId="661485E0"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0.2%</w:t>
                                  </w:r>
                                </w:p>
                              </w:tc>
                              <w:tc>
                                <w:tcPr>
                                  <w:tcW w:w="1128" w:type="dxa"/>
                                  <w:tcBorders>
                                    <w:top w:val="single" w:sz="4" w:space="0" w:color="auto"/>
                                    <w:left w:val="single" w:sz="4" w:space="0" w:color="auto"/>
                                    <w:bottom w:val="single" w:sz="4" w:space="0" w:color="auto"/>
                                    <w:right w:val="single" w:sz="4" w:space="0" w:color="auto"/>
                                  </w:tcBorders>
                                  <w:hideMark/>
                                </w:tcPr>
                                <w:p w14:paraId="71B49455" w14:textId="669A1638"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9.2%</w:t>
                                  </w:r>
                                </w:p>
                              </w:tc>
                              <w:tc>
                                <w:tcPr>
                                  <w:tcW w:w="1128" w:type="dxa"/>
                                  <w:tcBorders>
                                    <w:top w:val="single" w:sz="4" w:space="0" w:color="auto"/>
                                    <w:left w:val="single" w:sz="4" w:space="0" w:color="auto"/>
                                    <w:bottom w:val="single" w:sz="4" w:space="0" w:color="auto"/>
                                    <w:right w:val="single" w:sz="4" w:space="0" w:color="auto"/>
                                  </w:tcBorders>
                                  <w:hideMark/>
                                </w:tcPr>
                                <w:p w14:paraId="37AB7CF6" w14:textId="56F60931"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2.9%</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8E5BB6A" w14:textId="124B91FF"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73.6%</w:t>
                                  </w:r>
                                </w:p>
                              </w:tc>
                            </w:tr>
                            <w:tr w:rsidR="00D03FC9" w14:paraId="05EEE5C9" w14:textId="77777777" w:rsidTr="00396548">
                              <w:trPr>
                                <w:trHeight w:val="184"/>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1448EDDC" w14:textId="62B5D72D" w:rsidR="00D03FC9" w:rsidRPr="00D325F3" w:rsidRDefault="00D03FC9"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4CD9DE8C" w14:textId="087BADFA"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2.3%</w:t>
                                  </w:r>
                                </w:p>
                              </w:tc>
                              <w:tc>
                                <w:tcPr>
                                  <w:tcW w:w="1128" w:type="dxa"/>
                                  <w:tcBorders>
                                    <w:top w:val="single" w:sz="4" w:space="0" w:color="auto"/>
                                    <w:left w:val="single" w:sz="4" w:space="0" w:color="auto"/>
                                    <w:bottom w:val="single" w:sz="4" w:space="0" w:color="auto"/>
                                    <w:right w:val="single" w:sz="4" w:space="0" w:color="auto"/>
                                  </w:tcBorders>
                                  <w:hideMark/>
                                </w:tcPr>
                                <w:p w14:paraId="5D3B8197" w14:textId="799AC9B1"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1.5%</w:t>
                                  </w:r>
                                </w:p>
                              </w:tc>
                              <w:tc>
                                <w:tcPr>
                                  <w:tcW w:w="1128" w:type="dxa"/>
                                  <w:tcBorders>
                                    <w:top w:val="single" w:sz="4" w:space="0" w:color="auto"/>
                                    <w:left w:val="single" w:sz="4" w:space="0" w:color="auto"/>
                                    <w:bottom w:val="single" w:sz="4" w:space="0" w:color="auto"/>
                                    <w:right w:val="single" w:sz="4" w:space="0" w:color="auto"/>
                                  </w:tcBorders>
                                  <w:hideMark/>
                                </w:tcPr>
                                <w:p w14:paraId="4EE76ACD" w14:textId="0D60F038"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0.8%</w:t>
                                  </w:r>
                                </w:p>
                              </w:tc>
                              <w:tc>
                                <w:tcPr>
                                  <w:tcW w:w="1128" w:type="dxa"/>
                                  <w:tcBorders>
                                    <w:top w:val="single" w:sz="4" w:space="0" w:color="auto"/>
                                    <w:left w:val="single" w:sz="4" w:space="0" w:color="auto"/>
                                    <w:bottom w:val="single" w:sz="4" w:space="0" w:color="auto"/>
                                    <w:right w:val="single" w:sz="4" w:space="0" w:color="auto"/>
                                  </w:tcBorders>
                                  <w:hideMark/>
                                </w:tcPr>
                                <w:p w14:paraId="1EF9185C" w14:textId="356C7662"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89.5%</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5284BC0" w14:textId="1AB54079"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1.5%</w:t>
                                  </w:r>
                                </w:p>
                              </w:tc>
                            </w:tr>
                            <w:tr w:rsidR="00D03FC9" w14:paraId="2D99E169" w14:textId="77777777" w:rsidTr="00396548">
                              <w:trPr>
                                <w:trHeight w:val="11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38F20C1D" w14:textId="4E407882" w:rsidR="00D03FC9" w:rsidRPr="00D325F3" w:rsidRDefault="00D03FC9"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38C781F0" w14:textId="550F866C"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5.1%</w:t>
                                  </w:r>
                                </w:p>
                              </w:tc>
                              <w:tc>
                                <w:tcPr>
                                  <w:tcW w:w="1128" w:type="dxa"/>
                                  <w:tcBorders>
                                    <w:top w:val="single" w:sz="4" w:space="0" w:color="auto"/>
                                    <w:left w:val="single" w:sz="4" w:space="0" w:color="auto"/>
                                    <w:bottom w:val="single" w:sz="4" w:space="0" w:color="auto"/>
                                    <w:right w:val="single" w:sz="4" w:space="0" w:color="auto"/>
                                  </w:tcBorders>
                                  <w:hideMark/>
                                </w:tcPr>
                                <w:p w14:paraId="58D0A004" w14:textId="7F0CEEAE"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6.5%</w:t>
                                  </w:r>
                                </w:p>
                              </w:tc>
                              <w:tc>
                                <w:tcPr>
                                  <w:tcW w:w="1128" w:type="dxa"/>
                                  <w:tcBorders>
                                    <w:top w:val="single" w:sz="4" w:space="0" w:color="auto"/>
                                    <w:left w:val="single" w:sz="4" w:space="0" w:color="auto"/>
                                    <w:bottom w:val="single" w:sz="4" w:space="0" w:color="auto"/>
                                    <w:right w:val="single" w:sz="4" w:space="0" w:color="auto"/>
                                  </w:tcBorders>
                                  <w:hideMark/>
                                </w:tcPr>
                                <w:p w14:paraId="56978C66" w14:textId="23D81B03"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5.6%</w:t>
                                  </w:r>
                                </w:p>
                              </w:tc>
                              <w:tc>
                                <w:tcPr>
                                  <w:tcW w:w="1128" w:type="dxa"/>
                                  <w:tcBorders>
                                    <w:top w:val="single" w:sz="4" w:space="0" w:color="auto"/>
                                    <w:left w:val="single" w:sz="4" w:space="0" w:color="auto"/>
                                    <w:bottom w:val="single" w:sz="4" w:space="0" w:color="auto"/>
                                    <w:right w:val="single" w:sz="4" w:space="0" w:color="auto"/>
                                  </w:tcBorders>
                                  <w:hideMark/>
                                </w:tcPr>
                                <w:p w14:paraId="0EF201D2" w14:textId="3C767BD1"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6.9%</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53C83D1" w14:textId="3E8A4D18"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78.9%</w:t>
                                  </w:r>
                                </w:p>
                              </w:tc>
                            </w:tr>
                            <w:tr w:rsidR="00D03FC9" w14:paraId="3FFF393C" w14:textId="77777777" w:rsidTr="00396548">
                              <w:trPr>
                                <w:trHeight w:val="11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036955FC" w14:textId="54DC7A97" w:rsidR="00D03FC9" w:rsidRPr="00D325F3" w:rsidRDefault="00D03FC9"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7B145A0B" w14:textId="2C4B4CAF"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6.6%</w:t>
                                  </w:r>
                                </w:p>
                              </w:tc>
                              <w:tc>
                                <w:tcPr>
                                  <w:tcW w:w="1128" w:type="dxa"/>
                                  <w:tcBorders>
                                    <w:top w:val="single" w:sz="4" w:space="0" w:color="auto"/>
                                    <w:left w:val="single" w:sz="4" w:space="0" w:color="auto"/>
                                    <w:bottom w:val="single" w:sz="4" w:space="0" w:color="auto"/>
                                    <w:right w:val="single" w:sz="4" w:space="0" w:color="auto"/>
                                  </w:tcBorders>
                                  <w:hideMark/>
                                </w:tcPr>
                                <w:p w14:paraId="56CF4C5C" w14:textId="57BFE2A7"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7.3%</w:t>
                                  </w:r>
                                </w:p>
                              </w:tc>
                              <w:tc>
                                <w:tcPr>
                                  <w:tcW w:w="1128" w:type="dxa"/>
                                  <w:tcBorders>
                                    <w:top w:val="single" w:sz="4" w:space="0" w:color="auto"/>
                                    <w:left w:val="single" w:sz="4" w:space="0" w:color="auto"/>
                                    <w:bottom w:val="single" w:sz="4" w:space="0" w:color="auto"/>
                                    <w:right w:val="single" w:sz="4" w:space="0" w:color="auto"/>
                                  </w:tcBorders>
                                  <w:hideMark/>
                                </w:tcPr>
                                <w:p w14:paraId="69B142B5" w14:textId="45F56FC4"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5.4%</w:t>
                                  </w:r>
                                </w:p>
                              </w:tc>
                              <w:tc>
                                <w:tcPr>
                                  <w:tcW w:w="1128" w:type="dxa"/>
                                  <w:tcBorders>
                                    <w:top w:val="single" w:sz="4" w:space="0" w:color="auto"/>
                                    <w:left w:val="single" w:sz="4" w:space="0" w:color="auto"/>
                                    <w:bottom w:val="single" w:sz="4" w:space="0" w:color="auto"/>
                                    <w:right w:val="single" w:sz="4" w:space="0" w:color="auto"/>
                                  </w:tcBorders>
                                  <w:hideMark/>
                                </w:tcPr>
                                <w:p w14:paraId="5058F910" w14:textId="31EF37BC"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7.2%</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057B674" w14:textId="6813FB5A"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9.7%</w:t>
                                  </w:r>
                                </w:p>
                              </w:tc>
                            </w:tr>
                          </w:tbl>
                          <w:p w14:paraId="3D439C5F" w14:textId="00A6C94E" w:rsidR="00D03FC9" w:rsidRPr="006B1D14" w:rsidRDefault="00D03FC9" w:rsidP="009B5A9D">
                            <w:pPr>
                              <w:pStyle w:val="Caption"/>
                              <w:keepNext/>
                              <w:spacing w:before="240" w:after="120"/>
                              <w:jc w:val="center"/>
                              <w:rPr>
                                <w:b/>
                                <w:sz w:val="18"/>
                                <w:szCs w:val="18"/>
                              </w:rPr>
                            </w:pPr>
                            <w:bookmarkStart w:id="47" w:name="_Ref499394444"/>
                            <w:r w:rsidRPr="006B1D14">
                              <w:rPr>
                                <w:b/>
                                <w:sz w:val="18"/>
                                <w:szCs w:val="18"/>
                              </w:rPr>
                              <w:t>Table</w:t>
                            </w:r>
                            <w:r>
                              <w:rPr>
                                <w:b/>
                                <w:sz w:val="18"/>
                                <w:szCs w:val="18"/>
                              </w:rPr>
                              <w:t>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sidR="00485CEA">
                              <w:rPr>
                                <w:b/>
                                <w:noProof/>
                                <w:sz w:val="18"/>
                                <w:szCs w:val="18"/>
                              </w:rPr>
                              <w:t>5</w:t>
                            </w:r>
                            <w:r w:rsidRPr="006B1D14">
                              <w:rPr>
                                <w:sz w:val="18"/>
                                <w:szCs w:val="18"/>
                              </w:rPr>
                              <w:fldChar w:fldCharType="end"/>
                            </w:r>
                            <w:bookmarkEnd w:id="45"/>
                            <w:bookmarkEnd w:id="47"/>
                            <w:r w:rsidRPr="006B1D14">
                              <w:rPr>
                                <w:b/>
                                <w:sz w:val="18"/>
                                <w:szCs w:val="18"/>
                              </w:rPr>
                              <w:t>.</w:t>
                            </w:r>
                            <w:r w:rsidRPr="006B1D14">
                              <w:rPr>
                                <w:sz w:val="18"/>
                                <w:szCs w:val="18"/>
                              </w:rPr>
                              <w:t xml:space="preserve"> F</w:t>
                            </w:r>
                            <w:r>
                              <w:rPr>
                                <w:sz w:val="18"/>
                                <w:szCs w:val="18"/>
                              </w:rPr>
                              <w:t xml:space="preserve">1 </w:t>
                            </w:r>
                            <w:r w:rsidRPr="006B1D14">
                              <w:rPr>
                                <w:sz w:val="18"/>
                                <w:szCs w:val="18"/>
                              </w:rPr>
                              <w:t>vs.</w:t>
                            </w:r>
                            <w:r>
                              <w:rPr>
                                <w:sz w:val="18"/>
                                <w:szCs w:val="18"/>
                              </w:rPr>
                              <w:t xml:space="preserve"> </w:t>
                            </w:r>
                            <w:r w:rsidRPr="006B1D14">
                              <w:rPr>
                                <w:sz w:val="18"/>
                                <w:szCs w:val="18"/>
                              </w:rPr>
                              <w:t>metric</w:t>
                            </w:r>
                            <w:bookmarkEnd w:id="46"/>
                          </w:p>
                          <w:tbl>
                            <w:tblPr>
                              <w:tblW w:w="67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8"/>
                              <w:gridCol w:w="1128"/>
                              <w:gridCol w:w="1128"/>
                              <w:gridCol w:w="1128"/>
                              <w:gridCol w:w="1128"/>
                              <w:gridCol w:w="1129"/>
                            </w:tblGrid>
                            <w:tr w:rsidR="00D03FC9" w:rsidRPr="00C44AE8" w14:paraId="07CCFB4A" w14:textId="77777777" w:rsidTr="00396548">
                              <w:trPr>
                                <w:trHeight w:val="24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5D2CE1D" w14:textId="77777777" w:rsidR="00D03FC9" w:rsidRPr="0093372E" w:rsidRDefault="00D03FC9" w:rsidP="0093372E">
                                  <w:pPr>
                                    <w:spacing w:line="256"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33A1410" w14:textId="3ECB3C62" w:rsidR="00D03FC9" w:rsidRPr="0093372E" w:rsidRDefault="00D03FC9"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 xml:space="preserve">HMM/ </w:t>
                                  </w:r>
                                  <w:r w:rsidRPr="0093372E">
                                    <w:rPr>
                                      <w:rFonts w:asciiTheme="majorBidi" w:hAnsiTheme="majorBidi" w:cstheme="majorBidi"/>
                                      <w:b/>
                                      <w:bCs/>
                                      <w:spacing w:val="5"/>
                                      <w:kern w:val="2"/>
                                      <w:sz w:val="18"/>
                                      <w:szCs w:val="18"/>
                                    </w:rPr>
                                    <w:b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620885F" w14:textId="15D85046" w:rsidR="00D03FC9" w:rsidRPr="0093372E" w:rsidRDefault="00D03FC9"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HMM/</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91C8731" w14:textId="268C4AA6" w:rsidR="00D03FC9" w:rsidRPr="0093372E" w:rsidRDefault="00D03FC9"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IPCA/</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67B451C" w14:textId="6F188523" w:rsidR="00D03FC9" w:rsidRPr="0093372E" w:rsidRDefault="00D03FC9"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MLP</w:t>
                                  </w:r>
                                </w:p>
                              </w:tc>
                              <w:tc>
                                <w:tcPr>
                                  <w:tcW w:w="112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21702A3" w14:textId="1AB890D2" w:rsidR="00D03FC9" w:rsidRPr="0093372E" w:rsidRDefault="00D03FC9"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LSTM</w:t>
                                  </w:r>
                                </w:p>
                              </w:tc>
                            </w:tr>
                            <w:tr w:rsidR="00D03FC9" w:rsidRPr="00C44AE8" w14:paraId="72607258" w14:textId="77777777" w:rsidTr="00396548">
                              <w:trPr>
                                <w:trHeight w:val="11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5DD0F1B7" w14:textId="77777777" w:rsidR="00D03FC9" w:rsidRPr="0093372E" w:rsidRDefault="00D03FC9" w:rsidP="0093372E">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33D5DD49" w14:textId="77777777" w:rsidR="00D03FC9" w:rsidRPr="0093372E" w:rsidRDefault="00D03FC9"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E971143" w14:textId="77777777" w:rsidR="00D03FC9" w:rsidRPr="0093372E" w:rsidRDefault="00D03FC9"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8</w:t>
                                  </w:r>
                                </w:p>
                              </w:tc>
                              <w:tc>
                                <w:tcPr>
                                  <w:tcW w:w="1128" w:type="dxa"/>
                                  <w:tcBorders>
                                    <w:top w:val="single" w:sz="4" w:space="0" w:color="auto"/>
                                    <w:left w:val="single" w:sz="4" w:space="0" w:color="auto"/>
                                    <w:bottom w:val="single" w:sz="4" w:space="0" w:color="auto"/>
                                    <w:right w:val="single" w:sz="4" w:space="0" w:color="auto"/>
                                  </w:tcBorders>
                                  <w:vAlign w:val="center"/>
                                  <w:hideMark/>
                                </w:tcPr>
                                <w:p w14:paraId="747E05B6" w14:textId="77777777" w:rsidR="00D03FC9" w:rsidRPr="0093372E" w:rsidRDefault="00D03FC9"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1AE172C" w14:textId="77777777" w:rsidR="00D03FC9" w:rsidRPr="0093372E" w:rsidRDefault="00D03FC9"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8</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EBBB6CC" w14:textId="77777777" w:rsidR="00D03FC9" w:rsidRPr="0093372E" w:rsidRDefault="00D03FC9"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2</w:t>
                                  </w:r>
                                </w:p>
                              </w:tc>
                            </w:tr>
                            <w:tr w:rsidR="00D03FC9" w:rsidRPr="00C44AE8" w14:paraId="5DAACED6" w14:textId="77777777" w:rsidTr="00396548">
                              <w:trPr>
                                <w:trHeight w:val="11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90F89AF" w14:textId="646836D3" w:rsidR="00D03FC9" w:rsidRPr="0093372E" w:rsidRDefault="00D03FC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6421F82E" w14:textId="24CA65CF"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5</w:t>
                                  </w:r>
                                </w:p>
                              </w:tc>
                              <w:tc>
                                <w:tcPr>
                                  <w:tcW w:w="1128" w:type="dxa"/>
                                  <w:tcBorders>
                                    <w:top w:val="single" w:sz="4" w:space="0" w:color="auto"/>
                                    <w:left w:val="single" w:sz="4" w:space="0" w:color="auto"/>
                                    <w:bottom w:val="single" w:sz="4" w:space="0" w:color="auto"/>
                                    <w:right w:val="single" w:sz="4" w:space="0" w:color="auto"/>
                                  </w:tcBorders>
                                  <w:vAlign w:val="center"/>
                                  <w:hideMark/>
                                </w:tcPr>
                                <w:p w14:paraId="063AF56D" w14:textId="23AA4E50"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1EE5FB9D" w14:textId="0DA8D53C"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5</w:t>
                                  </w:r>
                                </w:p>
                              </w:tc>
                              <w:tc>
                                <w:tcPr>
                                  <w:tcW w:w="1128" w:type="dxa"/>
                                  <w:tcBorders>
                                    <w:top w:val="single" w:sz="4" w:space="0" w:color="auto"/>
                                    <w:left w:val="single" w:sz="4" w:space="0" w:color="auto"/>
                                    <w:bottom w:val="single" w:sz="4" w:space="0" w:color="auto"/>
                                    <w:right w:val="single" w:sz="4" w:space="0" w:color="auto"/>
                                  </w:tcBorders>
                                  <w:vAlign w:val="center"/>
                                  <w:hideMark/>
                                </w:tcPr>
                                <w:p w14:paraId="77F28588" w14:textId="7761B2D1"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2</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DF9A7E5" w14:textId="39900310"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5</w:t>
                                  </w:r>
                                </w:p>
                              </w:tc>
                            </w:tr>
                            <w:tr w:rsidR="00D03FC9" w:rsidRPr="00C44AE8" w14:paraId="710C8303" w14:textId="77777777" w:rsidTr="00396548">
                              <w:trPr>
                                <w:trHeight w:val="249"/>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CCDCEFD" w14:textId="247D98E0" w:rsidR="00D03FC9" w:rsidRPr="0093372E" w:rsidRDefault="00D03FC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7E8ACBA6" w14:textId="2266D7AB"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9</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DB3965E" w14:textId="04E3B255"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7</w:t>
                                  </w:r>
                                </w:p>
                              </w:tc>
                              <w:tc>
                                <w:tcPr>
                                  <w:tcW w:w="1128" w:type="dxa"/>
                                  <w:tcBorders>
                                    <w:top w:val="single" w:sz="4" w:space="0" w:color="auto"/>
                                    <w:left w:val="single" w:sz="4" w:space="0" w:color="auto"/>
                                    <w:bottom w:val="single" w:sz="4" w:space="0" w:color="auto"/>
                                    <w:right w:val="single" w:sz="4" w:space="0" w:color="auto"/>
                                  </w:tcBorders>
                                  <w:vAlign w:val="center"/>
                                  <w:hideMark/>
                                </w:tcPr>
                                <w:p w14:paraId="5D9C5FC0" w14:textId="780C5388"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53122D27" w14:textId="3073D374"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9</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B5B1A4A" w14:textId="6D23234B"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14</w:t>
                                  </w:r>
                                </w:p>
                              </w:tc>
                            </w:tr>
                            <w:tr w:rsidR="00D03FC9" w:rsidRPr="00C44AE8" w14:paraId="0DDF42A8" w14:textId="77777777" w:rsidTr="00396548">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080B0D4B" w14:textId="7212D7EF" w:rsidR="00D03FC9" w:rsidRPr="0093372E" w:rsidRDefault="00D03FC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2B09ABD2" w14:textId="1E021288"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1</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D116C42" w14:textId="683F85CB"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3</w:t>
                                  </w:r>
                                </w:p>
                              </w:tc>
                              <w:tc>
                                <w:tcPr>
                                  <w:tcW w:w="1128" w:type="dxa"/>
                                  <w:tcBorders>
                                    <w:top w:val="single" w:sz="4" w:space="0" w:color="auto"/>
                                    <w:left w:val="single" w:sz="4" w:space="0" w:color="auto"/>
                                    <w:bottom w:val="single" w:sz="4" w:space="0" w:color="auto"/>
                                    <w:right w:val="single" w:sz="4" w:space="0" w:color="auto"/>
                                  </w:tcBorders>
                                  <w:vAlign w:val="center"/>
                                  <w:hideMark/>
                                </w:tcPr>
                                <w:p w14:paraId="1072F912" w14:textId="60F0213D"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5C9D9E5" w14:textId="3CF4FA85"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8</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BB8DC11" w14:textId="14506E4A"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5</w:t>
                                  </w:r>
                                </w:p>
                              </w:tc>
                            </w:tr>
                            <w:tr w:rsidR="00D03FC9" w:rsidRPr="00C44AE8" w14:paraId="7203AA7F" w14:textId="77777777" w:rsidTr="00396548">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490CEFA3" w14:textId="38C81E37" w:rsidR="00D03FC9" w:rsidRPr="0093372E" w:rsidRDefault="00D03FC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10521A6F" w14:textId="4779DEFD"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1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38CCBC1D" w14:textId="3F04FDB7"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1596952" w14:textId="602E2A52"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7E2A3EE2" w14:textId="20E43EB1"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1</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5BB6AF9" w14:textId="65DA58EC"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19</w:t>
                                  </w:r>
                                </w:p>
                              </w:tc>
                            </w:tr>
                          </w:tbl>
                          <w:p w14:paraId="10486491" w14:textId="4F340C97" w:rsidR="00D03FC9" w:rsidRPr="006B1D14" w:rsidRDefault="00D03FC9" w:rsidP="00D26B52">
                            <w:pPr>
                              <w:pStyle w:val="Caption"/>
                              <w:keepNext/>
                              <w:spacing w:before="240" w:after="120"/>
                              <w:jc w:val="center"/>
                              <w:rPr>
                                <w:b/>
                                <w:sz w:val="18"/>
                                <w:szCs w:val="18"/>
                              </w:rPr>
                            </w:pPr>
                            <w:bookmarkStart w:id="48" w:name="_Ref37507470"/>
                            <w:bookmarkStart w:id="49" w:name="_Hlk509088602"/>
                            <w:r w:rsidRPr="006B1D14">
                              <w:rPr>
                                <w:b/>
                                <w:sz w:val="18"/>
                                <w:szCs w:val="18"/>
                              </w:rPr>
                              <w:t>Table</w:t>
                            </w:r>
                            <w:r>
                              <w:rPr>
                                <w:b/>
                                <w:sz w:val="18"/>
                                <w:szCs w:val="18"/>
                              </w:rPr>
                              <w:t>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sidR="00485CEA">
                              <w:rPr>
                                <w:b/>
                                <w:noProof/>
                                <w:sz w:val="18"/>
                                <w:szCs w:val="18"/>
                              </w:rPr>
                              <w:t>6</w:t>
                            </w:r>
                            <w:r w:rsidRPr="006B1D14">
                              <w:rPr>
                                <w:sz w:val="18"/>
                                <w:szCs w:val="18"/>
                              </w:rPr>
                              <w:fldChar w:fldCharType="end"/>
                            </w:r>
                            <w:bookmarkEnd w:id="48"/>
                            <w:r w:rsidRPr="006B1D14">
                              <w:rPr>
                                <w:b/>
                                <w:sz w:val="18"/>
                                <w:szCs w:val="18"/>
                              </w:rPr>
                              <w:t>.</w:t>
                            </w:r>
                            <w:r w:rsidRPr="006B1D14">
                              <w:rPr>
                                <w:sz w:val="18"/>
                                <w:szCs w:val="18"/>
                              </w:rPr>
                              <w:t xml:space="preserve"> </w:t>
                            </w:r>
                            <w:r>
                              <w:rPr>
                                <w:sz w:val="18"/>
                                <w:szCs w:val="18"/>
                              </w:rPr>
                              <w:t>MCC vs. metric</w:t>
                            </w:r>
                          </w:p>
                          <w:tbl>
                            <w:tblPr>
                              <w:tblW w:w="67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8"/>
                              <w:gridCol w:w="1128"/>
                              <w:gridCol w:w="1128"/>
                              <w:gridCol w:w="1128"/>
                              <w:gridCol w:w="1128"/>
                              <w:gridCol w:w="1129"/>
                            </w:tblGrid>
                            <w:tr w:rsidR="00D03FC9" w:rsidRPr="00C44AE8" w14:paraId="28E8A316" w14:textId="77777777" w:rsidTr="00D26B52">
                              <w:trPr>
                                <w:trHeight w:val="24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4446BCC2" w14:textId="77777777" w:rsidR="00D03FC9" w:rsidRPr="0093372E" w:rsidRDefault="00D03FC9" w:rsidP="00D26B52">
                                  <w:pPr>
                                    <w:spacing w:line="256"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8C42D26" w14:textId="77777777" w:rsidR="00D03FC9" w:rsidRPr="0093372E" w:rsidRDefault="00D03FC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 xml:space="preserve">HMM/ </w:t>
                                  </w:r>
                                  <w:r w:rsidRPr="0093372E">
                                    <w:rPr>
                                      <w:rFonts w:asciiTheme="majorBidi" w:hAnsiTheme="majorBidi" w:cstheme="majorBidi"/>
                                      <w:b/>
                                      <w:bCs/>
                                      <w:spacing w:val="5"/>
                                      <w:kern w:val="2"/>
                                      <w:sz w:val="18"/>
                                      <w:szCs w:val="18"/>
                                    </w:rPr>
                                    <w:b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905005E" w14:textId="77777777" w:rsidR="00D03FC9" w:rsidRPr="0093372E" w:rsidRDefault="00D03FC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HMM/</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FEBEFC3" w14:textId="77777777" w:rsidR="00D03FC9" w:rsidRPr="0093372E" w:rsidRDefault="00D03FC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IPCA/</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959EEF8" w14:textId="77777777" w:rsidR="00D03FC9" w:rsidRPr="0093372E" w:rsidRDefault="00D03FC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MLP</w:t>
                                  </w:r>
                                </w:p>
                              </w:tc>
                              <w:tc>
                                <w:tcPr>
                                  <w:tcW w:w="112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A3185DA" w14:textId="77777777" w:rsidR="00D03FC9" w:rsidRPr="0093372E" w:rsidRDefault="00D03FC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LSTM</w:t>
                                  </w:r>
                                </w:p>
                              </w:tc>
                            </w:tr>
                            <w:tr w:rsidR="00D03FC9" w:rsidRPr="00C44AE8" w14:paraId="299406CE" w14:textId="77777777" w:rsidTr="00D26B52">
                              <w:trPr>
                                <w:trHeight w:val="11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FC540E1" w14:textId="77777777" w:rsidR="00D03FC9" w:rsidRPr="0093372E" w:rsidRDefault="00D03FC9" w:rsidP="00D26B52">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4D56F94A" w14:textId="768B16E1" w:rsidR="00D03FC9" w:rsidRPr="0093372E" w:rsidRDefault="00D03FC9"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CA667F9" w14:textId="701D8C2A" w:rsidR="00D03FC9" w:rsidRPr="0093372E" w:rsidRDefault="00D03FC9"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4</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36EF7800" w14:textId="764297B0" w:rsidR="00D03FC9" w:rsidRPr="0093372E" w:rsidRDefault="00D03FC9"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BDB68DA" w14:textId="7DD3219D" w:rsidR="00D03FC9" w:rsidRPr="0093372E" w:rsidRDefault="00D03FC9"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B52264C" w14:textId="3DDDCCD0" w:rsidR="00D03FC9" w:rsidRPr="0093372E" w:rsidRDefault="00D03FC9"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w:t>
                                  </w:r>
                                  <w:r>
                                    <w:rPr>
                                      <w:rFonts w:asciiTheme="majorBidi" w:hAnsiTheme="majorBidi" w:cstheme="majorBidi"/>
                                      <w:spacing w:val="5"/>
                                      <w:kern w:val="2"/>
                                      <w:sz w:val="18"/>
                                      <w:szCs w:val="18"/>
                                    </w:rPr>
                                    <w:t>30</w:t>
                                  </w:r>
                                </w:p>
                              </w:tc>
                            </w:tr>
                            <w:tr w:rsidR="00D03FC9" w:rsidRPr="00C44AE8" w14:paraId="6951B99B" w14:textId="77777777" w:rsidTr="00D26B52">
                              <w:trPr>
                                <w:trHeight w:val="11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ED5D478" w14:textId="55080AE8" w:rsidR="00D03FC9" w:rsidRPr="0093372E" w:rsidRDefault="00D03FC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C44CBF2" w14:textId="348C820E"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5650E046" w14:textId="2523C2C5"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7B8C3B4" w14:textId="0E309BC1"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5</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638CE46" w14:textId="525DE990"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C4E0CE6" w14:textId="69CF1AAB"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35</w:t>
                                  </w:r>
                                </w:p>
                              </w:tc>
                            </w:tr>
                            <w:tr w:rsidR="00D03FC9" w:rsidRPr="00C44AE8" w14:paraId="392D8017" w14:textId="77777777" w:rsidTr="00D26B52">
                              <w:trPr>
                                <w:trHeight w:val="249"/>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F4A5848" w14:textId="5D578CC0" w:rsidR="00D03FC9" w:rsidRPr="0093372E" w:rsidRDefault="00D03FC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6229AE5A" w14:textId="069645CD"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8</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412979F" w14:textId="01175DDB"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w:t>
                                  </w:r>
                                  <w:r>
                                    <w:rPr>
                                      <w:rFonts w:asciiTheme="majorBidi" w:hAnsiTheme="majorBidi" w:cstheme="majorBidi"/>
                                      <w:spacing w:val="5"/>
                                      <w:kern w:val="2"/>
                                      <w:sz w:val="18"/>
                                      <w:szCs w:val="18"/>
                                    </w:rPr>
                                    <w:t>3</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84FA24E" w14:textId="3A7EBF22"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2124168" w14:textId="1ACFD8B3"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w:t>
                                  </w:r>
                                  <w:r>
                                    <w:rPr>
                                      <w:rFonts w:asciiTheme="majorBidi" w:hAnsiTheme="majorBidi" w:cstheme="majorBidi"/>
                                      <w:spacing w:val="5"/>
                                      <w:kern w:val="2"/>
                                      <w:sz w:val="18"/>
                                      <w:szCs w:val="18"/>
                                    </w:rPr>
                                    <w:t>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1642007" w14:textId="02A8B742"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3</w:t>
                                  </w:r>
                                </w:p>
                              </w:tc>
                            </w:tr>
                            <w:tr w:rsidR="00D03FC9" w:rsidRPr="00C44AE8" w14:paraId="58FFB3E7"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197BA24" w14:textId="5979E381" w:rsidR="00D03FC9" w:rsidRPr="0093372E" w:rsidRDefault="00D03FC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4CCAB01" w14:textId="58134F42"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8</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4AC91A7B" w14:textId="2E011C31"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2009C7B6" w14:textId="42B14C41"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323F6197" w14:textId="428F4081"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6</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48FBAD7" w14:textId="7FC213F1"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w:t>
                                  </w:r>
                                  <w:r>
                                    <w:rPr>
                                      <w:rFonts w:asciiTheme="majorBidi" w:hAnsiTheme="majorBidi" w:cstheme="majorBidi"/>
                                      <w:spacing w:val="5"/>
                                      <w:kern w:val="2"/>
                                      <w:sz w:val="18"/>
                                      <w:szCs w:val="18"/>
                                    </w:rPr>
                                    <w:t>1</w:t>
                                  </w:r>
                                </w:p>
                              </w:tc>
                            </w:tr>
                            <w:tr w:rsidR="00D03FC9" w:rsidRPr="00C44AE8" w14:paraId="3CFDA72D"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4A5910A" w14:textId="0B2825D3" w:rsidR="00D03FC9" w:rsidRPr="0093372E" w:rsidRDefault="00D03FC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3EBA0A98" w14:textId="11D11C46"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6</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2353A85" w14:textId="251E72E6"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4F12B6DD" w14:textId="28FD4192"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2</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BFE1F1F" w14:textId="43461B0B"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4</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7EFCA2C7" w14:textId="4E0BE783"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3</w:t>
                                  </w:r>
                                </w:p>
                              </w:tc>
                            </w:tr>
                          </w:tbl>
                          <w:p w14:paraId="52830694" w14:textId="5441C79F" w:rsidR="00D03FC9" w:rsidRPr="006B1D14" w:rsidRDefault="00D03FC9" w:rsidP="00D26B52">
                            <w:pPr>
                              <w:pStyle w:val="Caption"/>
                              <w:keepNext/>
                              <w:spacing w:before="240" w:after="120"/>
                              <w:jc w:val="center"/>
                              <w:rPr>
                                <w:b/>
                                <w:sz w:val="18"/>
                                <w:szCs w:val="18"/>
                              </w:rPr>
                            </w:pPr>
                            <w:bookmarkStart w:id="50" w:name="_Ref37509930"/>
                            <w:r w:rsidRPr="006B1D14">
                              <w:rPr>
                                <w:b/>
                                <w:sz w:val="18"/>
                                <w:szCs w:val="18"/>
                              </w:rPr>
                              <w:t>Table</w:t>
                            </w:r>
                            <w:r>
                              <w:rPr>
                                <w:b/>
                                <w:sz w:val="18"/>
                                <w:szCs w:val="18"/>
                              </w:rPr>
                              <w:t>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sidR="00485CEA">
                              <w:rPr>
                                <w:b/>
                                <w:noProof/>
                                <w:sz w:val="18"/>
                                <w:szCs w:val="18"/>
                              </w:rPr>
                              <w:t>7</w:t>
                            </w:r>
                            <w:r w:rsidRPr="006B1D14">
                              <w:rPr>
                                <w:sz w:val="18"/>
                                <w:szCs w:val="18"/>
                              </w:rPr>
                              <w:fldChar w:fldCharType="end"/>
                            </w:r>
                            <w:bookmarkEnd w:id="50"/>
                            <w:r w:rsidRPr="006B1D14">
                              <w:rPr>
                                <w:b/>
                                <w:sz w:val="18"/>
                                <w:szCs w:val="18"/>
                              </w:rPr>
                              <w:t>.</w:t>
                            </w:r>
                            <w:r w:rsidRPr="006B1D14">
                              <w:rPr>
                                <w:sz w:val="18"/>
                                <w:szCs w:val="18"/>
                              </w:rPr>
                              <w:t xml:space="preserve"> </w:t>
                            </w:r>
                            <w:r>
                              <w:rPr>
                                <w:sz w:val="18"/>
                                <w:szCs w:val="18"/>
                              </w:rPr>
                              <w:t>Cohen’s Kappa (</w:t>
                            </w:r>
                            <m:oMath>
                              <m:r>
                                <w:rPr>
                                  <w:rFonts w:ascii="Cambria Math" w:hAnsi="Cambria Math"/>
                                  <w:sz w:val="18"/>
                                  <w:szCs w:val="18"/>
                                </w:rPr>
                                <m:t>κ)</m:t>
                              </m:r>
                            </m:oMath>
                            <w:r>
                              <w:rPr>
                                <w:sz w:val="18"/>
                                <w:szCs w:val="18"/>
                              </w:rPr>
                              <w:t xml:space="preserve"> vs. metric</w:t>
                            </w:r>
                          </w:p>
                          <w:tbl>
                            <w:tblPr>
                              <w:tblW w:w="67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8"/>
                              <w:gridCol w:w="1128"/>
                              <w:gridCol w:w="1128"/>
                              <w:gridCol w:w="1128"/>
                              <w:gridCol w:w="1128"/>
                              <w:gridCol w:w="1129"/>
                            </w:tblGrid>
                            <w:tr w:rsidR="00D03FC9" w:rsidRPr="00C44AE8" w14:paraId="03469811" w14:textId="77777777" w:rsidTr="00D26B52">
                              <w:trPr>
                                <w:trHeight w:val="24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07A046EB" w14:textId="77777777" w:rsidR="00D03FC9" w:rsidRPr="0093372E" w:rsidRDefault="00D03FC9" w:rsidP="00D26B52">
                                  <w:pPr>
                                    <w:spacing w:line="256"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ACD4F1C" w14:textId="77777777" w:rsidR="00D03FC9" w:rsidRPr="0093372E" w:rsidRDefault="00D03FC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 xml:space="preserve">HMM/ </w:t>
                                  </w:r>
                                  <w:r w:rsidRPr="0093372E">
                                    <w:rPr>
                                      <w:rFonts w:asciiTheme="majorBidi" w:hAnsiTheme="majorBidi" w:cstheme="majorBidi"/>
                                      <w:b/>
                                      <w:bCs/>
                                      <w:spacing w:val="5"/>
                                      <w:kern w:val="2"/>
                                      <w:sz w:val="18"/>
                                      <w:szCs w:val="18"/>
                                    </w:rPr>
                                    <w:b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1609F52" w14:textId="77777777" w:rsidR="00D03FC9" w:rsidRPr="0093372E" w:rsidRDefault="00D03FC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HMM/</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2CCBE78" w14:textId="77777777" w:rsidR="00D03FC9" w:rsidRPr="0093372E" w:rsidRDefault="00D03FC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IPCA/</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3B3C57A" w14:textId="77777777" w:rsidR="00D03FC9" w:rsidRPr="0093372E" w:rsidRDefault="00D03FC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MLP</w:t>
                                  </w:r>
                                </w:p>
                              </w:tc>
                              <w:tc>
                                <w:tcPr>
                                  <w:tcW w:w="112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2ABC8E4" w14:textId="77777777" w:rsidR="00D03FC9" w:rsidRPr="0093372E" w:rsidRDefault="00D03FC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LSTM</w:t>
                                  </w:r>
                                </w:p>
                              </w:tc>
                            </w:tr>
                            <w:tr w:rsidR="00D03FC9" w:rsidRPr="00C44AE8" w14:paraId="7790A0DC" w14:textId="77777777" w:rsidTr="00D26B52">
                              <w:trPr>
                                <w:trHeight w:val="11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4644715C" w14:textId="77777777" w:rsidR="00D03FC9" w:rsidRPr="0093372E" w:rsidRDefault="00D03FC9" w:rsidP="00D26B52">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4ABD9E35" w14:textId="43F6D584" w:rsidR="00D03FC9" w:rsidRPr="0093372E" w:rsidRDefault="00D03FC9"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676B222E" w14:textId="53331DD0" w:rsidR="00D03FC9" w:rsidRPr="0093372E" w:rsidRDefault="00D03FC9"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4</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40B3121" w14:textId="33C4E9B7" w:rsidR="00D03FC9" w:rsidRPr="0093372E" w:rsidRDefault="00D03FC9"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C68807B" w14:textId="4CA51E28" w:rsidR="00D03FC9" w:rsidRPr="0093372E" w:rsidRDefault="00D03FC9"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201598B8" w14:textId="31B76C3D" w:rsidR="00D03FC9" w:rsidRPr="0093372E" w:rsidRDefault="00D03FC9"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6</w:t>
                                  </w:r>
                                </w:p>
                              </w:tc>
                            </w:tr>
                            <w:tr w:rsidR="00D03FC9" w:rsidRPr="00C44AE8" w14:paraId="72EAAED6" w14:textId="77777777" w:rsidTr="00D26B52">
                              <w:trPr>
                                <w:trHeight w:val="11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027805D9" w14:textId="0469C893" w:rsidR="00D03FC9" w:rsidRPr="0093372E" w:rsidRDefault="00D03FC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184F4ED" w14:textId="6709D8CE"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9</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4B5108C" w14:textId="4B93A29F"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6148C3A4" w14:textId="1D49E961"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5</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3F86634A" w14:textId="65DF7CB4"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219BD943" w14:textId="627BD9BD"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31</w:t>
                                  </w:r>
                                </w:p>
                              </w:tc>
                            </w:tr>
                            <w:tr w:rsidR="00D03FC9" w:rsidRPr="00C44AE8" w14:paraId="29C26317" w14:textId="77777777" w:rsidTr="00D26B52">
                              <w:trPr>
                                <w:trHeight w:val="249"/>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30423D3B" w14:textId="03BB26DE" w:rsidR="00D03FC9" w:rsidRPr="0093372E" w:rsidRDefault="00D03FC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7833D314" w14:textId="425F769B"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6</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7358D84" w14:textId="72123AAA"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3</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5C82E67B" w14:textId="78F2B1BB"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24D0DB52" w14:textId="431CCBC5"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3</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7B7A9C12" w14:textId="29A58985"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2</w:t>
                                  </w:r>
                                </w:p>
                              </w:tc>
                            </w:tr>
                            <w:tr w:rsidR="00D03FC9" w:rsidRPr="00C44AE8" w14:paraId="2AFD50B6"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1602946" w14:textId="7B317DE5" w:rsidR="00D03FC9" w:rsidRPr="0093372E" w:rsidRDefault="00D03FC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011C1396" w14:textId="074E4841"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8</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2D281AF7" w14:textId="04BBCEA1"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69F356B" w14:textId="7F04DF2F"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54D13E59" w14:textId="1F40EDED"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6</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7A51B0EC" w14:textId="6FF1E701"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35</w:t>
                                  </w:r>
                                </w:p>
                              </w:tc>
                            </w:tr>
                            <w:tr w:rsidR="00D03FC9" w:rsidRPr="00C44AE8" w14:paraId="4D08A03F"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530E1D13" w14:textId="1C0626C2" w:rsidR="00D03FC9" w:rsidRPr="0093372E" w:rsidRDefault="00D03FC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F7E3C44" w14:textId="15D91723"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6</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8DAD8CB" w14:textId="32B94E0A"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4EBBA04A" w14:textId="64B68598"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F0107BC" w14:textId="5023B296"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4</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35926A66" w14:textId="49425B47"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9</w:t>
                                  </w:r>
                                </w:p>
                              </w:tc>
                            </w:tr>
                          </w:tbl>
                          <w:p w14:paraId="6A033EFD" w14:textId="77777777" w:rsidR="00D03FC9" w:rsidRDefault="00D03FC9" w:rsidP="00D26B52">
                            <w:pPr>
                              <w:spacing w:line="256" w:lineRule="auto"/>
                              <w:ind w:firstLine="0"/>
                              <w:jc w:val="left"/>
                              <w:rPr>
                                <w:rFonts w:asciiTheme="majorBidi" w:hAnsiTheme="majorBidi" w:cstheme="majorBidi"/>
                                <w:b/>
                                <w:bCs/>
                                <w:spacing w:val="5"/>
                                <w:kern w:val="2"/>
                              </w:rPr>
                            </w:pPr>
                          </w:p>
                          <w:p w14:paraId="0E22A047" w14:textId="77777777" w:rsidR="00D03FC9" w:rsidRPr="00C44AE8" w:rsidRDefault="00D03FC9" w:rsidP="00C44AE8">
                            <w:pPr>
                              <w:spacing w:line="256" w:lineRule="auto"/>
                              <w:ind w:firstLine="0"/>
                              <w:jc w:val="left"/>
                              <w:rPr>
                                <w:rFonts w:asciiTheme="majorBidi" w:hAnsiTheme="majorBidi" w:cstheme="majorBidi"/>
                                <w:b/>
                                <w:bCs/>
                                <w:spacing w:val="5"/>
                                <w:kern w:val="2"/>
                              </w:rPr>
                            </w:pPr>
                          </w:p>
                          <w:p w14:paraId="24305100" w14:textId="77777777" w:rsidR="00D03FC9" w:rsidRPr="00C44AE8" w:rsidRDefault="00D03FC9" w:rsidP="00C44AE8">
                            <w:pPr>
                              <w:spacing w:line="256" w:lineRule="auto"/>
                              <w:ind w:firstLine="0"/>
                              <w:jc w:val="left"/>
                              <w:rPr>
                                <w:rFonts w:asciiTheme="majorBidi" w:hAnsiTheme="majorBidi" w:cstheme="majorBidi"/>
                                <w:b/>
                                <w:bCs/>
                                <w:spacing w:val="5"/>
                                <w:kern w:val="2"/>
                              </w:rPr>
                            </w:pPr>
                          </w:p>
                          <w:bookmarkEnd w:id="49"/>
                          <w:p w14:paraId="6CA021E6" w14:textId="77777777" w:rsidR="00D03FC9" w:rsidRDefault="00D03FC9" w:rsidP="00C44AE8">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E8BA5FC" id="Text Box 30" o:spid="_x0000_s1039" type="#_x0000_t202" style="position:absolute;left:0;text-align:left;margin-left:-.1pt;margin-top:-.1pt;width:345.6pt;height:426.45pt;z-index:251685888;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" o:allowoverlap="f" fillcolor="#e1e1e1" stroked="f">
                <v:fill opacity="0"/>
                <v:textbox inset="0,0,0,0">
                  <w:txbxContent>
                    <w:p w14:paraId="6E6B6D91" w14:textId="28F5E12A" w:rsidR="00D03FC9" w:rsidRPr="006B1D14" w:rsidRDefault="00D03FC9" w:rsidP="00C44AE8">
                      <w:pPr>
                        <w:pStyle w:val="Caption"/>
                        <w:spacing w:after="120"/>
                        <w:jc w:val="center"/>
                        <w:rPr>
                          <w:sz w:val="18"/>
                          <w:szCs w:val="18"/>
                        </w:rPr>
                      </w:pPr>
                      <w:bookmarkStart w:id="51" w:name="_Ref499158033"/>
                      <w:bookmarkStart w:id="52" w:name="_Ref499161641"/>
                      <w:bookmarkStart w:id="53" w:name="_Ref492906506"/>
                      <w:r w:rsidRPr="006B1D14">
                        <w:rPr>
                          <w:b/>
                          <w:bCs/>
                          <w:sz w:val="18"/>
                          <w:szCs w:val="18"/>
                        </w:rPr>
                        <w:t>Table</w:t>
                      </w:r>
                      <w:r>
                        <w:rPr>
                          <w:b/>
                          <w:bCs/>
                          <w:sz w:val="18"/>
                          <w:szCs w:val="18"/>
                        </w:rPr>
                        <w:t>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sidR="00485CEA">
                        <w:rPr>
                          <w:b/>
                          <w:bCs/>
                          <w:noProof/>
                          <w:sz w:val="18"/>
                          <w:szCs w:val="18"/>
                        </w:rPr>
                        <w:t>4</w:t>
                      </w:r>
                      <w:r w:rsidRPr="006B1D14">
                        <w:rPr>
                          <w:sz w:val="18"/>
                          <w:szCs w:val="18"/>
                        </w:rPr>
                        <w:fldChar w:fldCharType="end"/>
                      </w:r>
                      <w:bookmarkEnd w:id="51"/>
                      <w:r w:rsidRPr="006B1D14">
                        <w:rPr>
                          <w:b/>
                          <w:bCs/>
                          <w:sz w:val="18"/>
                          <w:szCs w:val="18"/>
                        </w:rPr>
                        <w:t>.</w:t>
                      </w:r>
                      <w:r w:rsidRPr="006B1D14">
                        <w:rPr>
                          <w:sz w:val="18"/>
                          <w:szCs w:val="18"/>
                        </w:rPr>
                        <w:t xml:space="preserve"> Accuracy vs.</w:t>
                      </w:r>
                      <w:r>
                        <w:rPr>
                          <w:sz w:val="18"/>
                          <w:szCs w:val="18"/>
                        </w:rPr>
                        <w:t xml:space="preserve"> </w:t>
                      </w:r>
                      <w:r w:rsidRPr="006B1D14">
                        <w:rPr>
                          <w:sz w:val="18"/>
                          <w:szCs w:val="18"/>
                        </w:rPr>
                        <w:t>metric</w:t>
                      </w:r>
                    </w:p>
                    <w:tbl>
                      <w:tblPr>
                        <w:tblW w:w="67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1128"/>
                        <w:gridCol w:w="1128"/>
                        <w:gridCol w:w="1128"/>
                        <w:gridCol w:w="1128"/>
                        <w:gridCol w:w="1128"/>
                        <w:gridCol w:w="1128"/>
                      </w:tblGrid>
                      <w:tr w:rsidR="00D03FC9" w14:paraId="3FFFEC5B" w14:textId="77777777" w:rsidTr="00396548">
                        <w:trPr>
                          <w:trHeight w:val="15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2A573648" w14:textId="77777777" w:rsidR="00D03FC9" w:rsidRPr="00D325F3" w:rsidRDefault="00D03FC9" w:rsidP="0093372E">
                            <w:pPr>
                              <w:spacing w:line="256"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hideMark/>
                          </w:tcPr>
                          <w:p w14:paraId="6ECA437E" w14:textId="1C951567" w:rsidR="00D03FC9" w:rsidRPr="00D325F3" w:rsidRDefault="00D03FC9"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HMM/</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08C22B8" w14:textId="1E62D847" w:rsidR="00D03FC9" w:rsidRPr="00D325F3" w:rsidRDefault="00D03FC9"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HMM/</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B1CE70C" w14:textId="510FD6B0" w:rsidR="00D03FC9" w:rsidRPr="00D325F3" w:rsidRDefault="00D03FC9"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IPCA/</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ED8C161" w14:textId="67ABEEEF" w:rsidR="00D03FC9" w:rsidRPr="00D325F3" w:rsidRDefault="00D03FC9"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CNN/</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MLP</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C7F7030" w14:textId="49FA2E3A" w:rsidR="00D03FC9" w:rsidRPr="00D325F3" w:rsidRDefault="00D03FC9"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CNN/|</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LSTM</w:t>
                            </w:r>
                          </w:p>
                        </w:tc>
                      </w:tr>
                      <w:tr w:rsidR="00D03FC9" w14:paraId="0A7D440C" w14:textId="77777777" w:rsidTr="00396548">
                        <w:trPr>
                          <w:trHeight w:val="10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581B2FE8" w14:textId="77777777" w:rsidR="00D03FC9" w:rsidRPr="00D325F3" w:rsidRDefault="00D03FC9" w:rsidP="00D325F3">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2609B0BF" w14:textId="77777777" w:rsidR="00D03FC9" w:rsidRPr="00D325F3" w:rsidRDefault="00D03FC9"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4.0%</w:t>
                            </w:r>
                          </w:p>
                        </w:tc>
                        <w:tc>
                          <w:tcPr>
                            <w:tcW w:w="1128" w:type="dxa"/>
                            <w:tcBorders>
                              <w:top w:val="single" w:sz="4" w:space="0" w:color="auto"/>
                              <w:left w:val="single" w:sz="4" w:space="0" w:color="auto"/>
                              <w:bottom w:val="single" w:sz="4" w:space="0" w:color="auto"/>
                              <w:right w:val="single" w:sz="4" w:space="0" w:color="auto"/>
                            </w:tcBorders>
                            <w:hideMark/>
                          </w:tcPr>
                          <w:p w14:paraId="5CCE6494" w14:textId="77777777" w:rsidR="00D03FC9" w:rsidRPr="00D325F3" w:rsidRDefault="00D03FC9"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4.0%</w:t>
                            </w:r>
                          </w:p>
                        </w:tc>
                        <w:tc>
                          <w:tcPr>
                            <w:tcW w:w="1128" w:type="dxa"/>
                            <w:tcBorders>
                              <w:top w:val="single" w:sz="4" w:space="0" w:color="auto"/>
                              <w:left w:val="single" w:sz="4" w:space="0" w:color="auto"/>
                              <w:bottom w:val="single" w:sz="4" w:space="0" w:color="auto"/>
                              <w:right w:val="single" w:sz="4" w:space="0" w:color="auto"/>
                            </w:tcBorders>
                            <w:hideMark/>
                          </w:tcPr>
                          <w:p w14:paraId="74F56FC2" w14:textId="77777777" w:rsidR="00D03FC9" w:rsidRPr="00D325F3" w:rsidRDefault="00D03FC9"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2.1%</w:t>
                            </w:r>
                          </w:p>
                        </w:tc>
                        <w:tc>
                          <w:tcPr>
                            <w:tcW w:w="1128" w:type="dxa"/>
                            <w:tcBorders>
                              <w:top w:val="single" w:sz="4" w:space="0" w:color="auto"/>
                              <w:left w:val="single" w:sz="4" w:space="0" w:color="auto"/>
                              <w:bottom w:val="single" w:sz="4" w:space="0" w:color="auto"/>
                              <w:right w:val="single" w:sz="4" w:space="0" w:color="auto"/>
                            </w:tcBorders>
                            <w:hideMark/>
                          </w:tcPr>
                          <w:p w14:paraId="06CD5832" w14:textId="77777777" w:rsidR="00D03FC9" w:rsidRPr="00D325F3" w:rsidRDefault="00D03FC9"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4.9%</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EBD2D3D" w14:textId="77777777" w:rsidR="00D03FC9" w:rsidRPr="00D325F3" w:rsidRDefault="00D03FC9"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70.7%</w:t>
                            </w:r>
                          </w:p>
                        </w:tc>
                      </w:tr>
                      <w:tr w:rsidR="00D03FC9" w14:paraId="3053A760" w14:textId="77777777" w:rsidTr="00396548">
                        <w:trPr>
                          <w:trHeight w:val="8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02A82D65" w14:textId="33B9C51C" w:rsidR="00D03FC9" w:rsidRPr="00D325F3" w:rsidRDefault="00D03FC9"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08E2358A" w14:textId="36648CFD"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1.5%</w:t>
                            </w:r>
                          </w:p>
                        </w:tc>
                        <w:tc>
                          <w:tcPr>
                            <w:tcW w:w="1128" w:type="dxa"/>
                            <w:tcBorders>
                              <w:top w:val="single" w:sz="4" w:space="0" w:color="auto"/>
                              <w:left w:val="single" w:sz="4" w:space="0" w:color="auto"/>
                              <w:bottom w:val="single" w:sz="4" w:space="0" w:color="auto"/>
                              <w:right w:val="single" w:sz="4" w:space="0" w:color="auto"/>
                            </w:tcBorders>
                            <w:hideMark/>
                          </w:tcPr>
                          <w:p w14:paraId="692CAB4D" w14:textId="661485E0"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0.2%</w:t>
                            </w:r>
                          </w:p>
                        </w:tc>
                        <w:tc>
                          <w:tcPr>
                            <w:tcW w:w="1128" w:type="dxa"/>
                            <w:tcBorders>
                              <w:top w:val="single" w:sz="4" w:space="0" w:color="auto"/>
                              <w:left w:val="single" w:sz="4" w:space="0" w:color="auto"/>
                              <w:bottom w:val="single" w:sz="4" w:space="0" w:color="auto"/>
                              <w:right w:val="single" w:sz="4" w:space="0" w:color="auto"/>
                            </w:tcBorders>
                            <w:hideMark/>
                          </w:tcPr>
                          <w:p w14:paraId="71B49455" w14:textId="669A1638"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9.2%</w:t>
                            </w:r>
                          </w:p>
                        </w:tc>
                        <w:tc>
                          <w:tcPr>
                            <w:tcW w:w="1128" w:type="dxa"/>
                            <w:tcBorders>
                              <w:top w:val="single" w:sz="4" w:space="0" w:color="auto"/>
                              <w:left w:val="single" w:sz="4" w:space="0" w:color="auto"/>
                              <w:bottom w:val="single" w:sz="4" w:space="0" w:color="auto"/>
                              <w:right w:val="single" w:sz="4" w:space="0" w:color="auto"/>
                            </w:tcBorders>
                            <w:hideMark/>
                          </w:tcPr>
                          <w:p w14:paraId="37AB7CF6" w14:textId="56F60931"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2.9%</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8E5BB6A" w14:textId="124B91FF"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73.6%</w:t>
                            </w:r>
                          </w:p>
                        </w:tc>
                      </w:tr>
                      <w:tr w:rsidR="00D03FC9" w14:paraId="05EEE5C9" w14:textId="77777777" w:rsidTr="00396548">
                        <w:trPr>
                          <w:trHeight w:val="184"/>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1448EDDC" w14:textId="62B5D72D" w:rsidR="00D03FC9" w:rsidRPr="00D325F3" w:rsidRDefault="00D03FC9"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4CD9DE8C" w14:textId="087BADFA"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2.3%</w:t>
                            </w:r>
                          </w:p>
                        </w:tc>
                        <w:tc>
                          <w:tcPr>
                            <w:tcW w:w="1128" w:type="dxa"/>
                            <w:tcBorders>
                              <w:top w:val="single" w:sz="4" w:space="0" w:color="auto"/>
                              <w:left w:val="single" w:sz="4" w:space="0" w:color="auto"/>
                              <w:bottom w:val="single" w:sz="4" w:space="0" w:color="auto"/>
                              <w:right w:val="single" w:sz="4" w:space="0" w:color="auto"/>
                            </w:tcBorders>
                            <w:hideMark/>
                          </w:tcPr>
                          <w:p w14:paraId="5D3B8197" w14:textId="799AC9B1"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1.5%</w:t>
                            </w:r>
                          </w:p>
                        </w:tc>
                        <w:tc>
                          <w:tcPr>
                            <w:tcW w:w="1128" w:type="dxa"/>
                            <w:tcBorders>
                              <w:top w:val="single" w:sz="4" w:space="0" w:color="auto"/>
                              <w:left w:val="single" w:sz="4" w:space="0" w:color="auto"/>
                              <w:bottom w:val="single" w:sz="4" w:space="0" w:color="auto"/>
                              <w:right w:val="single" w:sz="4" w:space="0" w:color="auto"/>
                            </w:tcBorders>
                            <w:hideMark/>
                          </w:tcPr>
                          <w:p w14:paraId="4EE76ACD" w14:textId="0D60F038"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0.8%</w:t>
                            </w:r>
                          </w:p>
                        </w:tc>
                        <w:tc>
                          <w:tcPr>
                            <w:tcW w:w="1128" w:type="dxa"/>
                            <w:tcBorders>
                              <w:top w:val="single" w:sz="4" w:space="0" w:color="auto"/>
                              <w:left w:val="single" w:sz="4" w:space="0" w:color="auto"/>
                              <w:bottom w:val="single" w:sz="4" w:space="0" w:color="auto"/>
                              <w:right w:val="single" w:sz="4" w:space="0" w:color="auto"/>
                            </w:tcBorders>
                            <w:hideMark/>
                          </w:tcPr>
                          <w:p w14:paraId="1EF9185C" w14:textId="356C7662"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89.5%</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5284BC0" w14:textId="1AB54079"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1.5%</w:t>
                            </w:r>
                          </w:p>
                        </w:tc>
                      </w:tr>
                      <w:tr w:rsidR="00D03FC9" w14:paraId="2D99E169" w14:textId="77777777" w:rsidTr="00396548">
                        <w:trPr>
                          <w:trHeight w:val="11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38F20C1D" w14:textId="4E407882" w:rsidR="00D03FC9" w:rsidRPr="00D325F3" w:rsidRDefault="00D03FC9"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38C781F0" w14:textId="550F866C"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5.1%</w:t>
                            </w:r>
                          </w:p>
                        </w:tc>
                        <w:tc>
                          <w:tcPr>
                            <w:tcW w:w="1128" w:type="dxa"/>
                            <w:tcBorders>
                              <w:top w:val="single" w:sz="4" w:space="0" w:color="auto"/>
                              <w:left w:val="single" w:sz="4" w:space="0" w:color="auto"/>
                              <w:bottom w:val="single" w:sz="4" w:space="0" w:color="auto"/>
                              <w:right w:val="single" w:sz="4" w:space="0" w:color="auto"/>
                            </w:tcBorders>
                            <w:hideMark/>
                          </w:tcPr>
                          <w:p w14:paraId="58D0A004" w14:textId="7F0CEEAE"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6.5%</w:t>
                            </w:r>
                          </w:p>
                        </w:tc>
                        <w:tc>
                          <w:tcPr>
                            <w:tcW w:w="1128" w:type="dxa"/>
                            <w:tcBorders>
                              <w:top w:val="single" w:sz="4" w:space="0" w:color="auto"/>
                              <w:left w:val="single" w:sz="4" w:space="0" w:color="auto"/>
                              <w:bottom w:val="single" w:sz="4" w:space="0" w:color="auto"/>
                              <w:right w:val="single" w:sz="4" w:space="0" w:color="auto"/>
                            </w:tcBorders>
                            <w:hideMark/>
                          </w:tcPr>
                          <w:p w14:paraId="56978C66" w14:textId="23D81B03"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5.6%</w:t>
                            </w:r>
                          </w:p>
                        </w:tc>
                        <w:tc>
                          <w:tcPr>
                            <w:tcW w:w="1128" w:type="dxa"/>
                            <w:tcBorders>
                              <w:top w:val="single" w:sz="4" w:space="0" w:color="auto"/>
                              <w:left w:val="single" w:sz="4" w:space="0" w:color="auto"/>
                              <w:bottom w:val="single" w:sz="4" w:space="0" w:color="auto"/>
                              <w:right w:val="single" w:sz="4" w:space="0" w:color="auto"/>
                            </w:tcBorders>
                            <w:hideMark/>
                          </w:tcPr>
                          <w:p w14:paraId="0EF201D2" w14:textId="3C767BD1"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6.9%</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53C83D1" w14:textId="3E8A4D18"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78.9%</w:t>
                            </w:r>
                          </w:p>
                        </w:tc>
                      </w:tr>
                      <w:tr w:rsidR="00D03FC9" w14:paraId="3FFF393C" w14:textId="77777777" w:rsidTr="00396548">
                        <w:trPr>
                          <w:trHeight w:val="11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036955FC" w14:textId="54DC7A97" w:rsidR="00D03FC9" w:rsidRPr="00D325F3" w:rsidRDefault="00D03FC9"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7B145A0B" w14:textId="2C4B4CAF"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6.6%</w:t>
                            </w:r>
                          </w:p>
                        </w:tc>
                        <w:tc>
                          <w:tcPr>
                            <w:tcW w:w="1128" w:type="dxa"/>
                            <w:tcBorders>
                              <w:top w:val="single" w:sz="4" w:space="0" w:color="auto"/>
                              <w:left w:val="single" w:sz="4" w:space="0" w:color="auto"/>
                              <w:bottom w:val="single" w:sz="4" w:space="0" w:color="auto"/>
                              <w:right w:val="single" w:sz="4" w:space="0" w:color="auto"/>
                            </w:tcBorders>
                            <w:hideMark/>
                          </w:tcPr>
                          <w:p w14:paraId="56CF4C5C" w14:textId="57BFE2A7"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7.3%</w:t>
                            </w:r>
                          </w:p>
                        </w:tc>
                        <w:tc>
                          <w:tcPr>
                            <w:tcW w:w="1128" w:type="dxa"/>
                            <w:tcBorders>
                              <w:top w:val="single" w:sz="4" w:space="0" w:color="auto"/>
                              <w:left w:val="single" w:sz="4" w:space="0" w:color="auto"/>
                              <w:bottom w:val="single" w:sz="4" w:space="0" w:color="auto"/>
                              <w:right w:val="single" w:sz="4" w:space="0" w:color="auto"/>
                            </w:tcBorders>
                            <w:hideMark/>
                          </w:tcPr>
                          <w:p w14:paraId="69B142B5" w14:textId="45F56FC4"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5.4%</w:t>
                            </w:r>
                          </w:p>
                        </w:tc>
                        <w:tc>
                          <w:tcPr>
                            <w:tcW w:w="1128" w:type="dxa"/>
                            <w:tcBorders>
                              <w:top w:val="single" w:sz="4" w:space="0" w:color="auto"/>
                              <w:left w:val="single" w:sz="4" w:space="0" w:color="auto"/>
                              <w:bottom w:val="single" w:sz="4" w:space="0" w:color="auto"/>
                              <w:right w:val="single" w:sz="4" w:space="0" w:color="auto"/>
                            </w:tcBorders>
                            <w:hideMark/>
                          </w:tcPr>
                          <w:p w14:paraId="5058F910" w14:textId="31EF37BC"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7.2%</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057B674" w14:textId="6813FB5A" w:rsidR="00D03FC9" w:rsidRPr="00D325F3" w:rsidRDefault="00D03FC9"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9.7%</w:t>
                            </w:r>
                          </w:p>
                        </w:tc>
                      </w:tr>
                    </w:tbl>
                    <w:p w14:paraId="3D439C5F" w14:textId="00A6C94E" w:rsidR="00D03FC9" w:rsidRPr="006B1D14" w:rsidRDefault="00D03FC9" w:rsidP="009B5A9D">
                      <w:pPr>
                        <w:pStyle w:val="Caption"/>
                        <w:keepNext/>
                        <w:spacing w:before="240" w:after="120"/>
                        <w:jc w:val="center"/>
                        <w:rPr>
                          <w:b/>
                          <w:sz w:val="18"/>
                          <w:szCs w:val="18"/>
                        </w:rPr>
                      </w:pPr>
                      <w:bookmarkStart w:id="54" w:name="_Ref499394444"/>
                      <w:r w:rsidRPr="006B1D14">
                        <w:rPr>
                          <w:b/>
                          <w:sz w:val="18"/>
                          <w:szCs w:val="18"/>
                        </w:rPr>
                        <w:t>Table</w:t>
                      </w:r>
                      <w:r>
                        <w:rPr>
                          <w:b/>
                          <w:sz w:val="18"/>
                          <w:szCs w:val="18"/>
                        </w:rPr>
                        <w:t>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sidR="00485CEA">
                        <w:rPr>
                          <w:b/>
                          <w:noProof/>
                          <w:sz w:val="18"/>
                          <w:szCs w:val="18"/>
                        </w:rPr>
                        <w:t>5</w:t>
                      </w:r>
                      <w:r w:rsidRPr="006B1D14">
                        <w:rPr>
                          <w:sz w:val="18"/>
                          <w:szCs w:val="18"/>
                        </w:rPr>
                        <w:fldChar w:fldCharType="end"/>
                      </w:r>
                      <w:bookmarkEnd w:id="52"/>
                      <w:bookmarkEnd w:id="54"/>
                      <w:r w:rsidRPr="006B1D14">
                        <w:rPr>
                          <w:b/>
                          <w:sz w:val="18"/>
                          <w:szCs w:val="18"/>
                        </w:rPr>
                        <w:t>.</w:t>
                      </w:r>
                      <w:r w:rsidRPr="006B1D14">
                        <w:rPr>
                          <w:sz w:val="18"/>
                          <w:szCs w:val="18"/>
                        </w:rPr>
                        <w:t xml:space="preserve"> F</w:t>
                      </w:r>
                      <w:r>
                        <w:rPr>
                          <w:sz w:val="18"/>
                          <w:szCs w:val="18"/>
                        </w:rPr>
                        <w:t xml:space="preserve">1 </w:t>
                      </w:r>
                      <w:r w:rsidRPr="006B1D14">
                        <w:rPr>
                          <w:sz w:val="18"/>
                          <w:szCs w:val="18"/>
                        </w:rPr>
                        <w:t>vs.</w:t>
                      </w:r>
                      <w:r>
                        <w:rPr>
                          <w:sz w:val="18"/>
                          <w:szCs w:val="18"/>
                        </w:rPr>
                        <w:t xml:space="preserve"> </w:t>
                      </w:r>
                      <w:r w:rsidRPr="006B1D14">
                        <w:rPr>
                          <w:sz w:val="18"/>
                          <w:szCs w:val="18"/>
                        </w:rPr>
                        <w:t>metric</w:t>
                      </w:r>
                      <w:bookmarkEnd w:id="53"/>
                    </w:p>
                    <w:tbl>
                      <w:tblPr>
                        <w:tblW w:w="67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8"/>
                        <w:gridCol w:w="1128"/>
                        <w:gridCol w:w="1128"/>
                        <w:gridCol w:w="1128"/>
                        <w:gridCol w:w="1128"/>
                        <w:gridCol w:w="1129"/>
                      </w:tblGrid>
                      <w:tr w:rsidR="00D03FC9" w:rsidRPr="00C44AE8" w14:paraId="07CCFB4A" w14:textId="77777777" w:rsidTr="00396548">
                        <w:trPr>
                          <w:trHeight w:val="24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5D2CE1D" w14:textId="77777777" w:rsidR="00D03FC9" w:rsidRPr="0093372E" w:rsidRDefault="00D03FC9" w:rsidP="0093372E">
                            <w:pPr>
                              <w:spacing w:line="256"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33A1410" w14:textId="3ECB3C62" w:rsidR="00D03FC9" w:rsidRPr="0093372E" w:rsidRDefault="00D03FC9"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 xml:space="preserve">HMM/ </w:t>
                            </w:r>
                            <w:r w:rsidRPr="0093372E">
                              <w:rPr>
                                <w:rFonts w:asciiTheme="majorBidi" w:hAnsiTheme="majorBidi" w:cstheme="majorBidi"/>
                                <w:b/>
                                <w:bCs/>
                                <w:spacing w:val="5"/>
                                <w:kern w:val="2"/>
                                <w:sz w:val="18"/>
                                <w:szCs w:val="18"/>
                              </w:rPr>
                              <w:b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620885F" w14:textId="15D85046" w:rsidR="00D03FC9" w:rsidRPr="0093372E" w:rsidRDefault="00D03FC9"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HMM/</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91C8731" w14:textId="268C4AA6" w:rsidR="00D03FC9" w:rsidRPr="0093372E" w:rsidRDefault="00D03FC9"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IPCA/</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67B451C" w14:textId="6F188523" w:rsidR="00D03FC9" w:rsidRPr="0093372E" w:rsidRDefault="00D03FC9"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MLP</w:t>
                            </w:r>
                          </w:p>
                        </w:tc>
                        <w:tc>
                          <w:tcPr>
                            <w:tcW w:w="112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21702A3" w14:textId="1AB890D2" w:rsidR="00D03FC9" w:rsidRPr="0093372E" w:rsidRDefault="00D03FC9"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LSTM</w:t>
                            </w:r>
                          </w:p>
                        </w:tc>
                      </w:tr>
                      <w:tr w:rsidR="00D03FC9" w:rsidRPr="00C44AE8" w14:paraId="72607258" w14:textId="77777777" w:rsidTr="00396548">
                        <w:trPr>
                          <w:trHeight w:val="11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5DD0F1B7" w14:textId="77777777" w:rsidR="00D03FC9" w:rsidRPr="0093372E" w:rsidRDefault="00D03FC9" w:rsidP="0093372E">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33D5DD49" w14:textId="77777777" w:rsidR="00D03FC9" w:rsidRPr="0093372E" w:rsidRDefault="00D03FC9"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E971143" w14:textId="77777777" w:rsidR="00D03FC9" w:rsidRPr="0093372E" w:rsidRDefault="00D03FC9"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8</w:t>
                            </w:r>
                          </w:p>
                        </w:tc>
                        <w:tc>
                          <w:tcPr>
                            <w:tcW w:w="1128" w:type="dxa"/>
                            <w:tcBorders>
                              <w:top w:val="single" w:sz="4" w:space="0" w:color="auto"/>
                              <w:left w:val="single" w:sz="4" w:space="0" w:color="auto"/>
                              <w:bottom w:val="single" w:sz="4" w:space="0" w:color="auto"/>
                              <w:right w:val="single" w:sz="4" w:space="0" w:color="auto"/>
                            </w:tcBorders>
                            <w:vAlign w:val="center"/>
                            <w:hideMark/>
                          </w:tcPr>
                          <w:p w14:paraId="747E05B6" w14:textId="77777777" w:rsidR="00D03FC9" w:rsidRPr="0093372E" w:rsidRDefault="00D03FC9"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1AE172C" w14:textId="77777777" w:rsidR="00D03FC9" w:rsidRPr="0093372E" w:rsidRDefault="00D03FC9"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8</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EBBB6CC" w14:textId="77777777" w:rsidR="00D03FC9" w:rsidRPr="0093372E" w:rsidRDefault="00D03FC9"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2</w:t>
                            </w:r>
                          </w:p>
                        </w:tc>
                      </w:tr>
                      <w:tr w:rsidR="00D03FC9" w:rsidRPr="00C44AE8" w14:paraId="5DAACED6" w14:textId="77777777" w:rsidTr="00396548">
                        <w:trPr>
                          <w:trHeight w:val="11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90F89AF" w14:textId="646836D3" w:rsidR="00D03FC9" w:rsidRPr="0093372E" w:rsidRDefault="00D03FC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6421F82E" w14:textId="24CA65CF"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5</w:t>
                            </w:r>
                          </w:p>
                        </w:tc>
                        <w:tc>
                          <w:tcPr>
                            <w:tcW w:w="1128" w:type="dxa"/>
                            <w:tcBorders>
                              <w:top w:val="single" w:sz="4" w:space="0" w:color="auto"/>
                              <w:left w:val="single" w:sz="4" w:space="0" w:color="auto"/>
                              <w:bottom w:val="single" w:sz="4" w:space="0" w:color="auto"/>
                              <w:right w:val="single" w:sz="4" w:space="0" w:color="auto"/>
                            </w:tcBorders>
                            <w:vAlign w:val="center"/>
                            <w:hideMark/>
                          </w:tcPr>
                          <w:p w14:paraId="063AF56D" w14:textId="23AA4E50"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1EE5FB9D" w14:textId="0DA8D53C"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5</w:t>
                            </w:r>
                          </w:p>
                        </w:tc>
                        <w:tc>
                          <w:tcPr>
                            <w:tcW w:w="1128" w:type="dxa"/>
                            <w:tcBorders>
                              <w:top w:val="single" w:sz="4" w:space="0" w:color="auto"/>
                              <w:left w:val="single" w:sz="4" w:space="0" w:color="auto"/>
                              <w:bottom w:val="single" w:sz="4" w:space="0" w:color="auto"/>
                              <w:right w:val="single" w:sz="4" w:space="0" w:color="auto"/>
                            </w:tcBorders>
                            <w:vAlign w:val="center"/>
                            <w:hideMark/>
                          </w:tcPr>
                          <w:p w14:paraId="77F28588" w14:textId="7761B2D1"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2</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DF9A7E5" w14:textId="39900310"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5</w:t>
                            </w:r>
                          </w:p>
                        </w:tc>
                      </w:tr>
                      <w:tr w:rsidR="00D03FC9" w:rsidRPr="00C44AE8" w14:paraId="710C8303" w14:textId="77777777" w:rsidTr="00396548">
                        <w:trPr>
                          <w:trHeight w:val="249"/>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CCDCEFD" w14:textId="247D98E0" w:rsidR="00D03FC9" w:rsidRPr="0093372E" w:rsidRDefault="00D03FC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7E8ACBA6" w14:textId="2266D7AB"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9</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DB3965E" w14:textId="04E3B255"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7</w:t>
                            </w:r>
                          </w:p>
                        </w:tc>
                        <w:tc>
                          <w:tcPr>
                            <w:tcW w:w="1128" w:type="dxa"/>
                            <w:tcBorders>
                              <w:top w:val="single" w:sz="4" w:space="0" w:color="auto"/>
                              <w:left w:val="single" w:sz="4" w:space="0" w:color="auto"/>
                              <w:bottom w:val="single" w:sz="4" w:space="0" w:color="auto"/>
                              <w:right w:val="single" w:sz="4" w:space="0" w:color="auto"/>
                            </w:tcBorders>
                            <w:vAlign w:val="center"/>
                            <w:hideMark/>
                          </w:tcPr>
                          <w:p w14:paraId="5D9C5FC0" w14:textId="780C5388"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53122D27" w14:textId="3073D374"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9</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B5B1A4A" w14:textId="6D23234B"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14</w:t>
                            </w:r>
                          </w:p>
                        </w:tc>
                      </w:tr>
                      <w:tr w:rsidR="00D03FC9" w:rsidRPr="00C44AE8" w14:paraId="0DDF42A8" w14:textId="77777777" w:rsidTr="00396548">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080B0D4B" w14:textId="7212D7EF" w:rsidR="00D03FC9" w:rsidRPr="0093372E" w:rsidRDefault="00D03FC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2B09ABD2" w14:textId="1E021288"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1</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D116C42" w14:textId="683F85CB"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3</w:t>
                            </w:r>
                          </w:p>
                        </w:tc>
                        <w:tc>
                          <w:tcPr>
                            <w:tcW w:w="1128" w:type="dxa"/>
                            <w:tcBorders>
                              <w:top w:val="single" w:sz="4" w:space="0" w:color="auto"/>
                              <w:left w:val="single" w:sz="4" w:space="0" w:color="auto"/>
                              <w:bottom w:val="single" w:sz="4" w:space="0" w:color="auto"/>
                              <w:right w:val="single" w:sz="4" w:space="0" w:color="auto"/>
                            </w:tcBorders>
                            <w:vAlign w:val="center"/>
                            <w:hideMark/>
                          </w:tcPr>
                          <w:p w14:paraId="1072F912" w14:textId="60F0213D"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5C9D9E5" w14:textId="3CF4FA85"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8</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BB8DC11" w14:textId="14506E4A"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5</w:t>
                            </w:r>
                          </w:p>
                        </w:tc>
                      </w:tr>
                      <w:tr w:rsidR="00D03FC9" w:rsidRPr="00C44AE8" w14:paraId="7203AA7F" w14:textId="77777777" w:rsidTr="00396548">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490CEFA3" w14:textId="38C81E37" w:rsidR="00D03FC9" w:rsidRPr="0093372E" w:rsidRDefault="00D03FC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10521A6F" w14:textId="4779DEFD"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1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38CCBC1D" w14:textId="3F04FDB7"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1596952" w14:textId="602E2A52"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7E2A3EE2" w14:textId="20E43EB1"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1</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5BB6AF9" w14:textId="65DA58EC" w:rsidR="00D03FC9" w:rsidRPr="0093372E" w:rsidRDefault="00D03FC9"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19</w:t>
                            </w:r>
                          </w:p>
                        </w:tc>
                      </w:tr>
                    </w:tbl>
                    <w:p w14:paraId="10486491" w14:textId="4F340C97" w:rsidR="00D03FC9" w:rsidRPr="006B1D14" w:rsidRDefault="00D03FC9" w:rsidP="00D26B52">
                      <w:pPr>
                        <w:pStyle w:val="Caption"/>
                        <w:keepNext/>
                        <w:spacing w:before="240" w:after="120"/>
                        <w:jc w:val="center"/>
                        <w:rPr>
                          <w:b/>
                          <w:sz w:val="18"/>
                          <w:szCs w:val="18"/>
                        </w:rPr>
                      </w:pPr>
                      <w:bookmarkStart w:id="55" w:name="_Ref37507470"/>
                      <w:bookmarkStart w:id="56" w:name="_Hlk509088602"/>
                      <w:r w:rsidRPr="006B1D14">
                        <w:rPr>
                          <w:b/>
                          <w:sz w:val="18"/>
                          <w:szCs w:val="18"/>
                        </w:rPr>
                        <w:t>Table</w:t>
                      </w:r>
                      <w:r>
                        <w:rPr>
                          <w:b/>
                          <w:sz w:val="18"/>
                          <w:szCs w:val="18"/>
                        </w:rPr>
                        <w:t>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sidR="00485CEA">
                        <w:rPr>
                          <w:b/>
                          <w:noProof/>
                          <w:sz w:val="18"/>
                          <w:szCs w:val="18"/>
                        </w:rPr>
                        <w:t>6</w:t>
                      </w:r>
                      <w:r w:rsidRPr="006B1D14">
                        <w:rPr>
                          <w:sz w:val="18"/>
                          <w:szCs w:val="18"/>
                        </w:rPr>
                        <w:fldChar w:fldCharType="end"/>
                      </w:r>
                      <w:bookmarkEnd w:id="55"/>
                      <w:r w:rsidRPr="006B1D14">
                        <w:rPr>
                          <w:b/>
                          <w:sz w:val="18"/>
                          <w:szCs w:val="18"/>
                        </w:rPr>
                        <w:t>.</w:t>
                      </w:r>
                      <w:r w:rsidRPr="006B1D14">
                        <w:rPr>
                          <w:sz w:val="18"/>
                          <w:szCs w:val="18"/>
                        </w:rPr>
                        <w:t xml:space="preserve"> </w:t>
                      </w:r>
                      <w:r>
                        <w:rPr>
                          <w:sz w:val="18"/>
                          <w:szCs w:val="18"/>
                        </w:rPr>
                        <w:t>MCC vs. metric</w:t>
                      </w:r>
                    </w:p>
                    <w:tbl>
                      <w:tblPr>
                        <w:tblW w:w="67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8"/>
                        <w:gridCol w:w="1128"/>
                        <w:gridCol w:w="1128"/>
                        <w:gridCol w:w="1128"/>
                        <w:gridCol w:w="1128"/>
                        <w:gridCol w:w="1129"/>
                      </w:tblGrid>
                      <w:tr w:rsidR="00D03FC9" w:rsidRPr="00C44AE8" w14:paraId="28E8A316" w14:textId="77777777" w:rsidTr="00D26B52">
                        <w:trPr>
                          <w:trHeight w:val="24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4446BCC2" w14:textId="77777777" w:rsidR="00D03FC9" w:rsidRPr="0093372E" w:rsidRDefault="00D03FC9" w:rsidP="00D26B52">
                            <w:pPr>
                              <w:spacing w:line="256"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8C42D26" w14:textId="77777777" w:rsidR="00D03FC9" w:rsidRPr="0093372E" w:rsidRDefault="00D03FC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 xml:space="preserve">HMM/ </w:t>
                            </w:r>
                            <w:r w:rsidRPr="0093372E">
                              <w:rPr>
                                <w:rFonts w:asciiTheme="majorBidi" w:hAnsiTheme="majorBidi" w:cstheme="majorBidi"/>
                                <w:b/>
                                <w:bCs/>
                                <w:spacing w:val="5"/>
                                <w:kern w:val="2"/>
                                <w:sz w:val="18"/>
                                <w:szCs w:val="18"/>
                              </w:rPr>
                              <w:b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905005E" w14:textId="77777777" w:rsidR="00D03FC9" w:rsidRPr="0093372E" w:rsidRDefault="00D03FC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HMM/</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FEBEFC3" w14:textId="77777777" w:rsidR="00D03FC9" w:rsidRPr="0093372E" w:rsidRDefault="00D03FC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IPCA/</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959EEF8" w14:textId="77777777" w:rsidR="00D03FC9" w:rsidRPr="0093372E" w:rsidRDefault="00D03FC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MLP</w:t>
                            </w:r>
                          </w:p>
                        </w:tc>
                        <w:tc>
                          <w:tcPr>
                            <w:tcW w:w="112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A3185DA" w14:textId="77777777" w:rsidR="00D03FC9" w:rsidRPr="0093372E" w:rsidRDefault="00D03FC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LSTM</w:t>
                            </w:r>
                          </w:p>
                        </w:tc>
                      </w:tr>
                      <w:tr w:rsidR="00D03FC9" w:rsidRPr="00C44AE8" w14:paraId="299406CE" w14:textId="77777777" w:rsidTr="00D26B52">
                        <w:trPr>
                          <w:trHeight w:val="11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FC540E1" w14:textId="77777777" w:rsidR="00D03FC9" w:rsidRPr="0093372E" w:rsidRDefault="00D03FC9" w:rsidP="00D26B52">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4D56F94A" w14:textId="768B16E1" w:rsidR="00D03FC9" w:rsidRPr="0093372E" w:rsidRDefault="00D03FC9"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CA667F9" w14:textId="701D8C2A" w:rsidR="00D03FC9" w:rsidRPr="0093372E" w:rsidRDefault="00D03FC9"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4</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36EF7800" w14:textId="764297B0" w:rsidR="00D03FC9" w:rsidRPr="0093372E" w:rsidRDefault="00D03FC9"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BDB68DA" w14:textId="7DD3219D" w:rsidR="00D03FC9" w:rsidRPr="0093372E" w:rsidRDefault="00D03FC9"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B52264C" w14:textId="3DDDCCD0" w:rsidR="00D03FC9" w:rsidRPr="0093372E" w:rsidRDefault="00D03FC9"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w:t>
                            </w:r>
                            <w:r>
                              <w:rPr>
                                <w:rFonts w:asciiTheme="majorBidi" w:hAnsiTheme="majorBidi" w:cstheme="majorBidi"/>
                                <w:spacing w:val="5"/>
                                <w:kern w:val="2"/>
                                <w:sz w:val="18"/>
                                <w:szCs w:val="18"/>
                              </w:rPr>
                              <w:t>30</w:t>
                            </w:r>
                          </w:p>
                        </w:tc>
                      </w:tr>
                      <w:tr w:rsidR="00D03FC9" w:rsidRPr="00C44AE8" w14:paraId="6951B99B" w14:textId="77777777" w:rsidTr="00D26B52">
                        <w:trPr>
                          <w:trHeight w:val="11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ED5D478" w14:textId="55080AE8" w:rsidR="00D03FC9" w:rsidRPr="0093372E" w:rsidRDefault="00D03FC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C44CBF2" w14:textId="348C820E"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5650E046" w14:textId="2523C2C5"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7B8C3B4" w14:textId="0E309BC1"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5</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638CE46" w14:textId="525DE990"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C4E0CE6" w14:textId="69CF1AAB"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35</w:t>
                            </w:r>
                          </w:p>
                        </w:tc>
                      </w:tr>
                      <w:tr w:rsidR="00D03FC9" w:rsidRPr="00C44AE8" w14:paraId="392D8017" w14:textId="77777777" w:rsidTr="00D26B52">
                        <w:trPr>
                          <w:trHeight w:val="249"/>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F4A5848" w14:textId="5D578CC0" w:rsidR="00D03FC9" w:rsidRPr="0093372E" w:rsidRDefault="00D03FC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6229AE5A" w14:textId="069645CD"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8</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412979F" w14:textId="01175DDB"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w:t>
                            </w:r>
                            <w:r>
                              <w:rPr>
                                <w:rFonts w:asciiTheme="majorBidi" w:hAnsiTheme="majorBidi" w:cstheme="majorBidi"/>
                                <w:spacing w:val="5"/>
                                <w:kern w:val="2"/>
                                <w:sz w:val="18"/>
                                <w:szCs w:val="18"/>
                              </w:rPr>
                              <w:t>3</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84FA24E" w14:textId="3A7EBF22"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2124168" w14:textId="1ACFD8B3"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w:t>
                            </w:r>
                            <w:r>
                              <w:rPr>
                                <w:rFonts w:asciiTheme="majorBidi" w:hAnsiTheme="majorBidi" w:cstheme="majorBidi"/>
                                <w:spacing w:val="5"/>
                                <w:kern w:val="2"/>
                                <w:sz w:val="18"/>
                                <w:szCs w:val="18"/>
                              </w:rPr>
                              <w:t>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1642007" w14:textId="02A8B742"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3</w:t>
                            </w:r>
                          </w:p>
                        </w:tc>
                      </w:tr>
                      <w:tr w:rsidR="00D03FC9" w:rsidRPr="00C44AE8" w14:paraId="58FFB3E7"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197BA24" w14:textId="5979E381" w:rsidR="00D03FC9" w:rsidRPr="0093372E" w:rsidRDefault="00D03FC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4CCAB01" w14:textId="58134F42"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8</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4AC91A7B" w14:textId="2E011C31"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2009C7B6" w14:textId="42B14C41"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323F6197" w14:textId="428F4081"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6</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48FBAD7" w14:textId="7FC213F1"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w:t>
                            </w:r>
                            <w:r>
                              <w:rPr>
                                <w:rFonts w:asciiTheme="majorBidi" w:hAnsiTheme="majorBidi" w:cstheme="majorBidi"/>
                                <w:spacing w:val="5"/>
                                <w:kern w:val="2"/>
                                <w:sz w:val="18"/>
                                <w:szCs w:val="18"/>
                              </w:rPr>
                              <w:t>1</w:t>
                            </w:r>
                          </w:p>
                        </w:tc>
                      </w:tr>
                      <w:tr w:rsidR="00D03FC9" w:rsidRPr="00C44AE8" w14:paraId="3CFDA72D"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4A5910A" w14:textId="0B2825D3" w:rsidR="00D03FC9" w:rsidRPr="0093372E" w:rsidRDefault="00D03FC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3EBA0A98" w14:textId="11D11C46"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6</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2353A85" w14:textId="251E72E6"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4F12B6DD" w14:textId="28FD4192"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2</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BFE1F1F" w14:textId="43461B0B"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4</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7EFCA2C7" w14:textId="4E0BE783"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3</w:t>
                            </w:r>
                          </w:p>
                        </w:tc>
                      </w:tr>
                    </w:tbl>
                    <w:p w14:paraId="52830694" w14:textId="5441C79F" w:rsidR="00D03FC9" w:rsidRPr="006B1D14" w:rsidRDefault="00D03FC9" w:rsidP="00D26B52">
                      <w:pPr>
                        <w:pStyle w:val="Caption"/>
                        <w:keepNext/>
                        <w:spacing w:before="240" w:after="120"/>
                        <w:jc w:val="center"/>
                        <w:rPr>
                          <w:b/>
                          <w:sz w:val="18"/>
                          <w:szCs w:val="18"/>
                        </w:rPr>
                      </w:pPr>
                      <w:bookmarkStart w:id="57" w:name="_Ref37509930"/>
                      <w:r w:rsidRPr="006B1D14">
                        <w:rPr>
                          <w:b/>
                          <w:sz w:val="18"/>
                          <w:szCs w:val="18"/>
                        </w:rPr>
                        <w:t>Table</w:t>
                      </w:r>
                      <w:r>
                        <w:rPr>
                          <w:b/>
                          <w:sz w:val="18"/>
                          <w:szCs w:val="18"/>
                        </w:rPr>
                        <w:t>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sidR="00485CEA">
                        <w:rPr>
                          <w:b/>
                          <w:noProof/>
                          <w:sz w:val="18"/>
                          <w:szCs w:val="18"/>
                        </w:rPr>
                        <w:t>7</w:t>
                      </w:r>
                      <w:r w:rsidRPr="006B1D14">
                        <w:rPr>
                          <w:sz w:val="18"/>
                          <w:szCs w:val="18"/>
                        </w:rPr>
                        <w:fldChar w:fldCharType="end"/>
                      </w:r>
                      <w:bookmarkEnd w:id="57"/>
                      <w:r w:rsidRPr="006B1D14">
                        <w:rPr>
                          <w:b/>
                          <w:sz w:val="18"/>
                          <w:szCs w:val="18"/>
                        </w:rPr>
                        <w:t>.</w:t>
                      </w:r>
                      <w:r w:rsidRPr="006B1D14">
                        <w:rPr>
                          <w:sz w:val="18"/>
                          <w:szCs w:val="18"/>
                        </w:rPr>
                        <w:t xml:space="preserve"> </w:t>
                      </w:r>
                      <w:r>
                        <w:rPr>
                          <w:sz w:val="18"/>
                          <w:szCs w:val="18"/>
                        </w:rPr>
                        <w:t>Cohen’s Kappa (</w:t>
                      </w:r>
                      <m:oMath>
                        <m:r>
                          <w:rPr>
                            <w:rFonts w:ascii="Cambria Math" w:hAnsi="Cambria Math"/>
                            <w:sz w:val="18"/>
                            <w:szCs w:val="18"/>
                          </w:rPr>
                          <m:t>κ)</m:t>
                        </m:r>
                      </m:oMath>
                      <w:r>
                        <w:rPr>
                          <w:sz w:val="18"/>
                          <w:szCs w:val="18"/>
                        </w:rPr>
                        <w:t xml:space="preserve"> vs. metric</w:t>
                      </w:r>
                    </w:p>
                    <w:tbl>
                      <w:tblPr>
                        <w:tblW w:w="67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8"/>
                        <w:gridCol w:w="1128"/>
                        <w:gridCol w:w="1128"/>
                        <w:gridCol w:w="1128"/>
                        <w:gridCol w:w="1128"/>
                        <w:gridCol w:w="1129"/>
                      </w:tblGrid>
                      <w:tr w:rsidR="00D03FC9" w:rsidRPr="00C44AE8" w14:paraId="03469811" w14:textId="77777777" w:rsidTr="00D26B52">
                        <w:trPr>
                          <w:trHeight w:val="24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07A046EB" w14:textId="77777777" w:rsidR="00D03FC9" w:rsidRPr="0093372E" w:rsidRDefault="00D03FC9" w:rsidP="00D26B52">
                            <w:pPr>
                              <w:spacing w:line="256"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ACD4F1C" w14:textId="77777777" w:rsidR="00D03FC9" w:rsidRPr="0093372E" w:rsidRDefault="00D03FC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 xml:space="preserve">HMM/ </w:t>
                            </w:r>
                            <w:r w:rsidRPr="0093372E">
                              <w:rPr>
                                <w:rFonts w:asciiTheme="majorBidi" w:hAnsiTheme="majorBidi" w:cstheme="majorBidi"/>
                                <w:b/>
                                <w:bCs/>
                                <w:spacing w:val="5"/>
                                <w:kern w:val="2"/>
                                <w:sz w:val="18"/>
                                <w:szCs w:val="18"/>
                              </w:rPr>
                              <w:b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1609F52" w14:textId="77777777" w:rsidR="00D03FC9" w:rsidRPr="0093372E" w:rsidRDefault="00D03FC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HMM/</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2CCBE78" w14:textId="77777777" w:rsidR="00D03FC9" w:rsidRPr="0093372E" w:rsidRDefault="00D03FC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IPCA/</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3B3C57A" w14:textId="77777777" w:rsidR="00D03FC9" w:rsidRPr="0093372E" w:rsidRDefault="00D03FC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MLP</w:t>
                            </w:r>
                          </w:p>
                        </w:tc>
                        <w:tc>
                          <w:tcPr>
                            <w:tcW w:w="112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2ABC8E4" w14:textId="77777777" w:rsidR="00D03FC9" w:rsidRPr="0093372E" w:rsidRDefault="00D03FC9"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LSTM</w:t>
                            </w:r>
                          </w:p>
                        </w:tc>
                      </w:tr>
                      <w:tr w:rsidR="00D03FC9" w:rsidRPr="00C44AE8" w14:paraId="7790A0DC" w14:textId="77777777" w:rsidTr="00D26B52">
                        <w:trPr>
                          <w:trHeight w:val="11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4644715C" w14:textId="77777777" w:rsidR="00D03FC9" w:rsidRPr="0093372E" w:rsidRDefault="00D03FC9" w:rsidP="00D26B52">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4ABD9E35" w14:textId="43F6D584" w:rsidR="00D03FC9" w:rsidRPr="0093372E" w:rsidRDefault="00D03FC9"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676B222E" w14:textId="53331DD0" w:rsidR="00D03FC9" w:rsidRPr="0093372E" w:rsidRDefault="00D03FC9"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4</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40B3121" w14:textId="33C4E9B7" w:rsidR="00D03FC9" w:rsidRPr="0093372E" w:rsidRDefault="00D03FC9"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C68807B" w14:textId="4CA51E28" w:rsidR="00D03FC9" w:rsidRPr="0093372E" w:rsidRDefault="00D03FC9"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201598B8" w14:textId="31B76C3D" w:rsidR="00D03FC9" w:rsidRPr="0093372E" w:rsidRDefault="00D03FC9"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6</w:t>
                            </w:r>
                          </w:p>
                        </w:tc>
                      </w:tr>
                      <w:tr w:rsidR="00D03FC9" w:rsidRPr="00C44AE8" w14:paraId="72EAAED6" w14:textId="77777777" w:rsidTr="00D26B52">
                        <w:trPr>
                          <w:trHeight w:val="11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027805D9" w14:textId="0469C893" w:rsidR="00D03FC9" w:rsidRPr="0093372E" w:rsidRDefault="00D03FC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184F4ED" w14:textId="6709D8CE"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9</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4B5108C" w14:textId="4B93A29F"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6148C3A4" w14:textId="1D49E961"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5</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3F86634A" w14:textId="65DF7CB4"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219BD943" w14:textId="627BD9BD"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31</w:t>
                            </w:r>
                          </w:p>
                        </w:tc>
                      </w:tr>
                      <w:tr w:rsidR="00D03FC9" w:rsidRPr="00C44AE8" w14:paraId="29C26317" w14:textId="77777777" w:rsidTr="00D26B52">
                        <w:trPr>
                          <w:trHeight w:val="249"/>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30423D3B" w14:textId="03BB26DE" w:rsidR="00D03FC9" w:rsidRPr="0093372E" w:rsidRDefault="00D03FC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7833D314" w14:textId="425F769B"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6</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7358D84" w14:textId="72123AAA"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3</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5C82E67B" w14:textId="78F2B1BB"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24D0DB52" w14:textId="431CCBC5"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3</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7B7A9C12" w14:textId="29A58985"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2</w:t>
                            </w:r>
                          </w:p>
                        </w:tc>
                      </w:tr>
                      <w:tr w:rsidR="00D03FC9" w:rsidRPr="00C44AE8" w14:paraId="2AFD50B6"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1602946" w14:textId="7B317DE5" w:rsidR="00D03FC9" w:rsidRPr="0093372E" w:rsidRDefault="00D03FC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011C1396" w14:textId="074E4841"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8</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2D281AF7" w14:textId="04BBCEA1"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69F356B" w14:textId="7F04DF2F"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54D13E59" w14:textId="1F40EDED"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6</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7A51B0EC" w14:textId="6FF1E701"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35</w:t>
                            </w:r>
                          </w:p>
                        </w:tc>
                      </w:tr>
                      <w:tr w:rsidR="00D03FC9" w:rsidRPr="00C44AE8" w14:paraId="4D08A03F"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530E1D13" w14:textId="1C0626C2" w:rsidR="00D03FC9" w:rsidRPr="0093372E" w:rsidRDefault="00D03FC9"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F7E3C44" w14:textId="15D91723"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6</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8DAD8CB" w14:textId="32B94E0A"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4EBBA04A" w14:textId="64B68598"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F0107BC" w14:textId="5023B296"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4</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35926A66" w14:textId="49425B47" w:rsidR="00D03FC9" w:rsidRPr="0093372E" w:rsidRDefault="00D03FC9"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9</w:t>
                            </w:r>
                          </w:p>
                        </w:tc>
                      </w:tr>
                    </w:tbl>
                    <w:p w14:paraId="6A033EFD" w14:textId="77777777" w:rsidR="00D03FC9" w:rsidRDefault="00D03FC9" w:rsidP="00D26B52">
                      <w:pPr>
                        <w:spacing w:line="256" w:lineRule="auto"/>
                        <w:ind w:firstLine="0"/>
                        <w:jc w:val="left"/>
                        <w:rPr>
                          <w:rFonts w:asciiTheme="majorBidi" w:hAnsiTheme="majorBidi" w:cstheme="majorBidi"/>
                          <w:b/>
                          <w:bCs/>
                          <w:spacing w:val="5"/>
                          <w:kern w:val="2"/>
                        </w:rPr>
                      </w:pPr>
                    </w:p>
                    <w:p w14:paraId="0E22A047" w14:textId="77777777" w:rsidR="00D03FC9" w:rsidRPr="00C44AE8" w:rsidRDefault="00D03FC9" w:rsidP="00C44AE8">
                      <w:pPr>
                        <w:spacing w:line="256" w:lineRule="auto"/>
                        <w:ind w:firstLine="0"/>
                        <w:jc w:val="left"/>
                        <w:rPr>
                          <w:rFonts w:asciiTheme="majorBidi" w:hAnsiTheme="majorBidi" w:cstheme="majorBidi"/>
                          <w:b/>
                          <w:bCs/>
                          <w:spacing w:val="5"/>
                          <w:kern w:val="2"/>
                        </w:rPr>
                      </w:pPr>
                    </w:p>
                    <w:p w14:paraId="24305100" w14:textId="77777777" w:rsidR="00D03FC9" w:rsidRPr="00C44AE8" w:rsidRDefault="00D03FC9" w:rsidP="00C44AE8">
                      <w:pPr>
                        <w:spacing w:line="256" w:lineRule="auto"/>
                        <w:ind w:firstLine="0"/>
                        <w:jc w:val="left"/>
                        <w:rPr>
                          <w:rFonts w:asciiTheme="majorBidi" w:hAnsiTheme="majorBidi" w:cstheme="majorBidi"/>
                          <w:b/>
                          <w:bCs/>
                          <w:spacing w:val="5"/>
                          <w:kern w:val="2"/>
                        </w:rPr>
                      </w:pPr>
                    </w:p>
                    <w:bookmarkEnd w:id="56"/>
                    <w:p w14:paraId="6CA021E6" w14:textId="77777777" w:rsidR="00D03FC9" w:rsidRDefault="00D03FC9" w:rsidP="00C44AE8">
                      <w:pPr>
                        <w:rPr>
                          <w:sz w:val="22"/>
                          <w:szCs w:val="22"/>
                        </w:rPr>
                      </w:pPr>
                    </w:p>
                  </w:txbxContent>
                </v:textbox>
                <w10:wrap type="square" anchorx="margin" anchory="margin"/>
              </v:shape>
            </w:pict>
          </mc:Fallback>
        </mc:AlternateContent>
      </w:r>
      <w:r w:rsidR="009B5A9D">
        <w:t>Additional Insight</w:t>
      </w:r>
    </w:p>
    <w:p w14:paraId="1BF9F0C0" w14:textId="6621B2CA" w:rsidR="000F0AD1" w:rsidRDefault="000F0AD1" w:rsidP="000F0AD1">
      <w:pPr>
        <w:pStyle w:val="BodyText"/>
      </w:pPr>
      <w:r>
        <w:t xml:space="preserve">We generally prefer operating points where performance in terms of sensitivity, specificity and FAs is balanced. The ATWV metric explicitly attempts to </w:t>
      </w:r>
      <w:r w:rsidR="00B411FC">
        <w:t xml:space="preserve">encourage </w:t>
      </w:r>
      <w:r>
        <w:t>balanc</w:t>
      </w:r>
      <w:r w:rsidR="00B411FC">
        <w:t xml:space="preserve">ing of </w:t>
      </w:r>
      <w:r>
        <w:t xml:space="preserve">these by assigning a reward to each correct detection and a penalty to each </w:t>
      </w:r>
      <w:r>
        <w:lastRenderedPageBreak/>
        <w:t>incorrect detection. None of the conventional metrics described here consider the fraction of a detected event that is correct. This is the inspiration behind the development of TAES scoring. TAES scoring requires the time alignments to match, which is a more stringent requirement than, for example, OVLP. Consequently, the sensitivity produced by the TAES and EPOCH metrics tends to be lower.</w:t>
      </w:r>
    </w:p>
    <w:p w14:paraId="71DBFB4F" w14:textId="323B9DC1" w:rsidR="000F0AD1" w:rsidRDefault="009B5A9D" w:rsidP="00C44AE8">
      <w:pPr>
        <w:pStyle w:val="BodyText"/>
      </w:pPr>
      <w:r>
        <w:t>C</w:t>
      </w:r>
      <w:r w:rsidR="000F0AD1">
        <w:t xml:space="preserve">omparing results across these five metrics can provide useful diagnostic information and provide insight into the system’s behavior. For example, the IPCA/LSTM and HMM/LSTM systems have relatively higher sensitivities according to the EPOCH metric, indicating that these systems tend to detect longer seizure events. Conversely, since the CNN/LSTM system has relatively low sensitivities according to the TAES and EPOCH metrics, it can be inferred that this system misses longer seizure events. Similarly, if the sensitivity was relatively high for TAES and relatively low for EPOCH, it would indicate that the system tends to detect a majority of smaller to moderate events precisely regardless of the duration of an event. </w:t>
      </w:r>
      <w:r w:rsidR="00B411FC">
        <w:t xml:space="preserve">A </w:t>
      </w:r>
      <w:r w:rsidR="000F0AD1">
        <w:t>comparison of ATWV scores with other metrics gives diagnostic information such as whether a system accurately detects the onset and end of an event or whether the system splits long events into multiple short events.</w:t>
      </w:r>
    </w:p>
    <w:p w14:paraId="4075FDE7" w14:textId="41C4CAC3" w:rsidR="000F0AD1" w:rsidRDefault="000F0AD1" w:rsidP="009B5A9D">
      <w:pPr>
        <w:pStyle w:val="heading1"/>
        <w:keepNext w:val="0"/>
        <w:keepLines w:val="0"/>
        <w:widowControl w:val="0"/>
        <w:ind w:left="562" w:hanging="562"/>
      </w:pPr>
      <w:bookmarkStart w:id="58" w:name="_Ref5711158"/>
      <w:r>
        <w:t xml:space="preserve">Statistical Analysis </w:t>
      </w:r>
      <w:bookmarkEnd w:id="58"/>
    </w:p>
    <w:p w14:paraId="2B5FD0CC" w14:textId="4FE391A1" w:rsidR="000F0AD1" w:rsidRDefault="000F0AD1" w:rsidP="000F0AD1">
      <w:pPr>
        <w:pStyle w:val="BodyText"/>
      </w:pPr>
      <w:r>
        <w:t xml:space="preserve">To understand the pairwise statistical difference between these evaluation metrics and deep architectures, we have performed </w:t>
      </w:r>
      <w:r w:rsidR="00316D69">
        <w:t xml:space="preserve">three </w:t>
      </w:r>
      <w:r>
        <w:t xml:space="preserve">tests: Kolmogorov-Smirnov (KS), Pearson’s R (correlation coefficient) and </w:t>
      </w:r>
      <w:r w:rsidR="00316D69">
        <w:t>z</w:t>
      </w:r>
      <w:r>
        <w:t>-test</w:t>
      </w:r>
      <w:r w:rsidR="00EE2476">
        <w:t> </w:t>
      </w:r>
      <w:fldSimple w:instr=" REF _Ref37539863 \n ">
        <w:r w:rsidR="00485CEA">
          <w:t>[48]</w:t>
        </w:r>
      </w:fldSimple>
      <w:r>
        <w:t>. These tests were performed to evaluate results of hybrid deep learning architectures on the basis of sensitivity and specificity. Each individual patient from the TUSZ dataset was evaluated separately. Outliers were removed by rejecting all input values collected from patients which have no seizures and from those for which deep learning systems detected no seizures.</w:t>
      </w:r>
    </w:p>
    <w:p w14:paraId="3555B7BC" w14:textId="5C810C47" w:rsidR="002264CD" w:rsidRDefault="002264CD" w:rsidP="00E30663">
      <w:pPr>
        <w:pStyle w:val="heading2"/>
      </w:pPr>
      <w:r>
        <w:t xml:space="preserve">Kolmogorov-Smirnov and Pearson’s R </w:t>
      </w:r>
      <w:r w:rsidR="006C5622">
        <w:t>T</w:t>
      </w:r>
      <w:r>
        <w:t>ests</w:t>
      </w:r>
    </w:p>
    <w:p w14:paraId="79CC32DD" w14:textId="30230B54" w:rsidR="00FA16D5" w:rsidRDefault="000F0AD1" w:rsidP="00FA16D5">
      <w:pPr>
        <w:pStyle w:val="BodyText"/>
      </w:pPr>
      <w:r>
        <w:t xml:space="preserve">Prior to performing tests for evaluating statistically differences, such as a </w:t>
      </w:r>
      <w:r w:rsidRPr="0067246E">
        <w:rPr>
          <w:i/>
          <w:iCs/>
        </w:rPr>
        <w:t>z</w:t>
      </w:r>
      <w:r>
        <w:t xml:space="preserve">-test, </w:t>
      </w:r>
      <w:r w:rsidRPr="0067246E">
        <w:rPr>
          <w:i/>
          <w:iCs/>
        </w:rPr>
        <w:t>t</w:t>
      </w:r>
      <w:r w:rsidR="0067246E">
        <w:noBreakHyphen/>
      </w:r>
      <w:r>
        <w:t xml:space="preserve">test or ANOVA, it must first be determined whether or not the group sample, in our case individual metric’s score on per patient evaluation, is normally distributed. We performed KS tests on each separate evaluation metric and confirmed that the group distribution is indeed Gaussian. The KS values range from </w:t>
      </w:r>
      <w:r w:rsidRPr="000F0AD1">
        <w:t>0.61</w:t>
      </w:r>
      <w:r>
        <w:t xml:space="preserve"> – </w:t>
      </w:r>
      <w:r w:rsidRPr="000F0AD1">
        <w:t>0.71</w:t>
      </w:r>
      <w:r>
        <w:t xml:space="preserve"> for sensitivity and </w:t>
      </w:r>
      <w:r w:rsidRPr="000F0AD1">
        <w:t>0.99</w:t>
      </w:r>
      <w:r>
        <w:t xml:space="preserve"> – </w:t>
      </w:r>
      <w:r w:rsidRPr="000F0AD1">
        <w:t>1.00</w:t>
      </w:r>
      <w:r>
        <w:t xml:space="preserve"> for specificity with the </w:t>
      </w:r>
      <w:r w:rsidRPr="0067246E">
        <w:rPr>
          <w:i/>
          <w:iCs/>
        </w:rPr>
        <w:t>p</w:t>
      </w:r>
      <w:r>
        <w:t>-values equal to zero. We then evaluate</w:t>
      </w:r>
      <w:r w:rsidR="00EE2476">
        <w:t>d</w:t>
      </w:r>
      <w:r>
        <w:t xml:space="preserve"> the correlation coefficient (Pearson’s R) between pairs of metrics.</w:t>
      </w:r>
    </w:p>
    <w:p w14:paraId="6402C936" w14:textId="45189CB4" w:rsidR="000F0AD1" w:rsidRDefault="000F0AD1" w:rsidP="00503235">
      <w:pPr>
        <w:pStyle w:val="BodyText"/>
        <w:widowControl w:val="0"/>
        <w:ind w:firstLine="230"/>
      </w:pPr>
      <w:r>
        <w:t xml:space="preserve">Correlations for each pair of scoring metrics are shown in </w:t>
      </w:r>
      <w:fldSimple w:instr=" REF _Ref533719010 \* mergeformat">
        <w:r w:rsidR="00485CEA" w:rsidRPr="00485CEA">
          <w:t>Table 8</w:t>
        </w:r>
      </w:fldSimple>
      <w:r>
        <w:t xml:space="preserve"> (for sensitivity) and </w:t>
      </w:r>
      <w:fldSimple w:instr=" REF _Ref533719047  \* MERGEFORMAT ">
        <w:r w:rsidR="00485CEA" w:rsidRPr="00485CEA">
          <w:t>Table 9</w:t>
        </w:r>
      </w:fldSimple>
      <w:r>
        <w:t xml:space="preserve"> (for specificity). </w:t>
      </w:r>
      <w:r w:rsidR="00503235">
        <w:t xml:space="preserve">It can be seen that the pairwise correlations between OVLP, ATWV and DPALIGN are highest, while </w:t>
      </w:r>
      <w:r>
        <w:t>the pairs ATWV-EPOCH and DPALIGN-EPOCH</w:t>
      </w:r>
      <w:r w:rsidR="00503235">
        <w:t xml:space="preserve"> </w:t>
      </w:r>
      <w:r>
        <w:t xml:space="preserve">have </w:t>
      </w:r>
      <w:r w:rsidR="00503235">
        <w:t xml:space="preserve">the lowest </w:t>
      </w:r>
      <w:r>
        <w:t>correlation (~</w:t>
      </w:r>
      <w:r w:rsidRPr="000F0AD1">
        <w:t>0.5</w:t>
      </w:r>
      <w:r>
        <w:t>)</w:t>
      </w:r>
      <w:r w:rsidR="00503235">
        <w:t xml:space="preserve">. </w:t>
      </w:r>
      <w:r>
        <w:t xml:space="preserve">The EPOCH method has a low correlation with all other metrics but TAES. This makes sense because the EPOCH method scores events on a constant time scale instead of on individual events. TAES </w:t>
      </w:r>
      <w:r>
        <w:lastRenderedPageBreak/>
        <w:t>takes into account the duration of the overlap, so it is the closest method to EPOCH in this regard.</w:t>
      </w:r>
    </w:p>
    <w:p w14:paraId="59EDFB40" w14:textId="2C8C0A78" w:rsidR="000F0AD1" w:rsidRDefault="000F0AD1" w:rsidP="000F0AD1">
      <w:pPr>
        <w:pStyle w:val="BodyText"/>
      </w:pPr>
      <w:r>
        <w:t>Since OVLP and TAES both score overlapping events independently, we also expect these two methods to be correlated (sensitivity: </w:t>
      </w:r>
      <w:r w:rsidRPr="000F0AD1">
        <w:t>0.78</w:t>
      </w:r>
      <w:r>
        <w:t xml:space="preserve">; specificity: </w:t>
      </w:r>
      <w:r w:rsidRPr="000F0AD1">
        <w:t>0.95</w:t>
      </w:r>
      <w:r>
        <w:t xml:space="preserve">). ATWV on the other hand has fairly low correlations with the other metrics for specificity because of its stringent rules for FPs when there are multiple overlapping events. The overall highest correlation is between ATWV and OVLP for sensitivity, and OVLP and TAES for specificity. All the correlation values (Pearson’s R) collected in these tables are statistically significant with </w:t>
      </w:r>
      <m:oMath>
        <m:r>
          <w:rPr>
            <w:rFonts w:ascii="Cambria Math" w:hAnsi="Cambria Math"/>
          </w:rPr>
          <m:t>p &lt; 0.001</m:t>
        </m:r>
      </m:oMath>
      <w:r>
        <w:t>.</w:t>
      </w:r>
    </w:p>
    <w:p w14:paraId="0BFCC17E" w14:textId="480914BF" w:rsidR="002264CD" w:rsidRDefault="00D25562" w:rsidP="00E30663">
      <w:pPr>
        <w:pStyle w:val="heading2"/>
      </w:pPr>
      <w:r>
        <w:rPr>
          <w:noProof/>
          <w:sz w:val="24"/>
          <w:szCs w:val="24"/>
        </w:rPr>
        <mc:AlternateContent>
          <mc:Choice Requires="wps">
            <w:drawing>
              <wp:anchor distT="137160" distB="137160" distL="137160" distR="137160" simplePos="0" relativeHeight="251687936" behindDoc="0" locked="0" layoutInCell="1" allowOverlap="0" wp14:anchorId="5CEDCA1A" wp14:editId="2940E4A8">
                <wp:simplePos x="0" y="0"/>
                <wp:positionH relativeFrom="margin">
                  <wp:align>center</wp:align>
                </wp:positionH>
                <wp:positionV relativeFrom="margin">
                  <wp:align>top</wp:align>
                </wp:positionV>
                <wp:extent cx="4343400" cy="2505456"/>
                <wp:effectExtent l="0" t="0" r="0" b="0"/>
                <wp:wrapSquare wrapText="bothSides"/>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0" cy="2505456"/>
                        </a:xfrm>
                        <a:prstGeom prst="rect">
                          <a:avLst/>
                        </a:prstGeom>
                        <a:solidFill>
                          <a:srgbClr val="E1E1E1">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6F33A5" w14:textId="06C697C1" w:rsidR="00D03FC9" w:rsidRPr="006B1D14" w:rsidRDefault="00D03FC9" w:rsidP="00C44AE8">
                            <w:pPr>
                              <w:pStyle w:val="Caption"/>
                              <w:keepNext/>
                              <w:spacing w:after="120"/>
                              <w:jc w:val="center"/>
                              <w:rPr>
                                <w:sz w:val="18"/>
                                <w:szCs w:val="18"/>
                              </w:rPr>
                            </w:pPr>
                            <w:bookmarkStart w:id="59" w:name="_Ref533719010"/>
                            <w:bookmarkStart w:id="60" w:name="_Ref508700211"/>
                            <w:r w:rsidRPr="006B1D14">
                              <w:rPr>
                                <w:b/>
                                <w:sz w:val="18"/>
                                <w:szCs w:val="18"/>
                              </w:rPr>
                              <w:t xml:space="preserve">Table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sidR="00485CEA">
                              <w:rPr>
                                <w:b/>
                                <w:noProof/>
                                <w:sz w:val="18"/>
                                <w:szCs w:val="18"/>
                              </w:rPr>
                              <w:t>8</w:t>
                            </w:r>
                            <w:r w:rsidRPr="006B1D14">
                              <w:rPr>
                                <w:sz w:val="18"/>
                                <w:szCs w:val="18"/>
                              </w:rPr>
                              <w:fldChar w:fldCharType="end"/>
                            </w:r>
                            <w:bookmarkEnd w:id="59"/>
                            <w:r w:rsidRPr="006B1D14">
                              <w:rPr>
                                <w:b/>
                                <w:sz w:val="18"/>
                                <w:szCs w:val="18"/>
                              </w:rPr>
                              <w:t>.</w:t>
                            </w:r>
                            <w:r w:rsidRPr="006B1D14">
                              <w:rPr>
                                <w:sz w:val="18"/>
                                <w:szCs w:val="18"/>
                              </w:rPr>
                              <w:t xml:space="preserve"> </w:t>
                            </w:r>
                            <w:r w:rsidRPr="006B1D14">
                              <w:rPr>
                                <w:bCs/>
                                <w:sz w:val="18"/>
                                <w:szCs w:val="18"/>
                              </w:rPr>
                              <w:t>Correlation of the scoring metrics</w:t>
                            </w:r>
                            <w:r>
                              <w:rPr>
                                <w:bCs/>
                                <w:sz w:val="18"/>
                                <w:szCs w:val="18"/>
                              </w:rPr>
                              <w:t xml:space="preserve"> based on </w:t>
                            </w:r>
                            <w:r w:rsidRPr="006B1D14">
                              <w:rPr>
                                <w:bCs/>
                                <w:sz w:val="18"/>
                                <w:szCs w:val="18"/>
                              </w:rPr>
                              <w:t>sensitivity</w:t>
                            </w:r>
                            <w:r>
                              <w:rPr>
                                <w:bCs/>
                                <w:sz w:val="18"/>
                                <w:szCs w:val="18"/>
                              </w:rPr>
                              <w:t xml:space="preserve"> (</w:t>
                            </w:r>
                            <w:r w:rsidRPr="0067246E">
                              <w:rPr>
                                <w:bCs/>
                                <w:i/>
                                <w:iCs/>
                                <w:sz w:val="18"/>
                                <w:szCs w:val="18"/>
                              </w:rPr>
                              <w:t>p</w:t>
                            </w:r>
                            <w:r>
                              <w:rPr>
                                <w:bCs/>
                                <w:sz w:val="18"/>
                                <w:szCs w:val="18"/>
                              </w:rPr>
                              <w:t xml:space="preserve"> &lt; 0.001)</w:t>
                            </w:r>
                          </w:p>
                          <w:tbl>
                            <w:tblPr>
                              <w:tblStyle w:val="TableGrid"/>
                              <w:tblW w:w="6120" w:type="dxa"/>
                              <w:jc w:val="center"/>
                              <w:tblLayout w:type="fixed"/>
                              <w:tblCellMar>
                                <w:top w:w="14" w:type="dxa"/>
                                <w:left w:w="58" w:type="dxa"/>
                                <w:bottom w:w="14" w:type="dxa"/>
                                <w:right w:w="58" w:type="dxa"/>
                              </w:tblCellMar>
                              <w:tblLook w:val="04A0" w:firstRow="1" w:lastRow="0" w:firstColumn="1" w:lastColumn="0" w:noHBand="0" w:noVBand="1"/>
                            </w:tblPr>
                            <w:tblGrid>
                              <w:gridCol w:w="1020"/>
                              <w:gridCol w:w="1020"/>
                              <w:gridCol w:w="1020"/>
                              <w:gridCol w:w="1020"/>
                              <w:gridCol w:w="1020"/>
                              <w:gridCol w:w="1020"/>
                            </w:tblGrid>
                            <w:tr w:rsidR="00D03FC9" w:rsidRPr="00FA16D5" w14:paraId="36D3ED8E" w14:textId="6998AD16" w:rsidTr="00851D22">
                              <w:trPr>
                                <w:trHeight w:val="6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A1CFF82" w14:textId="77777777" w:rsidR="00D03FC9" w:rsidRPr="00FA16D5" w:rsidRDefault="00D03FC9" w:rsidP="00851D22">
                                  <w:pPr>
                                    <w:widowControl w:val="0"/>
                                    <w:autoSpaceDE/>
                                    <w:spacing w:line="240" w:lineRule="auto"/>
                                    <w:ind w:firstLine="0"/>
                                    <w:jc w:val="center"/>
                                    <w:rPr>
                                      <w:rFonts w:asciiTheme="majorBidi" w:hAnsiTheme="majorBidi" w:cstheme="majorBidi"/>
                                      <w:b/>
                                      <w:color w:val="000000"/>
                                      <w:sz w:val="18"/>
                                      <w:szCs w:val="18"/>
                                    </w:rPr>
                                  </w:pPr>
                                  <w:r w:rsidRPr="00FA16D5">
                                    <w:rPr>
                                      <w:rFonts w:asciiTheme="majorBidi" w:hAnsiTheme="majorBidi" w:cstheme="majorBidi"/>
                                      <w:b/>
                                      <w:color w:val="000000"/>
                                      <w:sz w:val="18"/>
                                      <w:szCs w:val="18"/>
                                    </w:rPr>
                                    <w:t>Metric</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3582EB67" w14:textId="77777777" w:rsidR="00D03FC9" w:rsidRPr="00FA16D5" w:rsidRDefault="00D03FC9"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7A8DABB3" w14:textId="77777777" w:rsidR="00D03FC9" w:rsidRPr="00FA16D5" w:rsidRDefault="00D03FC9"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16CA3DC" w14:textId="6D542724" w:rsidR="00D03FC9" w:rsidRPr="00FA16D5" w:rsidRDefault="00D03FC9"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2800F7B4" w14:textId="64D8EF99" w:rsidR="00D03FC9" w:rsidRPr="00FA16D5" w:rsidRDefault="00D03FC9"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CA387B1" w14:textId="16C9AF51" w:rsidR="00D03FC9" w:rsidRPr="00FA16D5" w:rsidRDefault="00D03FC9"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TAES</w:t>
                                  </w:r>
                                </w:p>
                              </w:tc>
                            </w:tr>
                            <w:tr w:rsidR="00D03FC9" w:rsidRPr="00FA16D5" w14:paraId="5F41DEDA" w14:textId="098E3E24" w:rsidTr="00851D22">
                              <w:trPr>
                                <w:trHeight w:val="105"/>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B4D37CD" w14:textId="77777777" w:rsidR="00D03FC9" w:rsidRPr="00FA16D5" w:rsidRDefault="00D03FC9"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C629DCB" w14:textId="77777777"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E4C6B5B" w14:textId="3220D320"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87</w:t>
                                  </w:r>
                                </w:p>
                              </w:tc>
                              <w:tc>
                                <w:tcPr>
                                  <w:tcW w:w="1020" w:type="dxa"/>
                                  <w:tcBorders>
                                    <w:top w:val="single" w:sz="4" w:space="0" w:color="auto"/>
                                    <w:left w:val="single" w:sz="4" w:space="0" w:color="auto"/>
                                    <w:bottom w:val="single" w:sz="4" w:space="0" w:color="auto"/>
                                    <w:right w:val="single" w:sz="4" w:space="0" w:color="auto"/>
                                  </w:tcBorders>
                                  <w:vAlign w:val="center"/>
                                </w:tcPr>
                                <w:p w14:paraId="2B57A5E5" w14:textId="506E8A96"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50</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4BF7080" w14:textId="6FD7229C"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92</w:t>
                                  </w:r>
                                </w:p>
                              </w:tc>
                              <w:tc>
                                <w:tcPr>
                                  <w:tcW w:w="1020" w:type="dxa"/>
                                  <w:tcBorders>
                                    <w:top w:val="single" w:sz="4" w:space="0" w:color="auto"/>
                                    <w:left w:val="single" w:sz="4" w:space="0" w:color="auto"/>
                                    <w:bottom w:val="single" w:sz="4" w:space="0" w:color="auto"/>
                                    <w:right w:val="single" w:sz="4" w:space="0" w:color="auto"/>
                                  </w:tcBorders>
                                  <w:vAlign w:val="center"/>
                                </w:tcPr>
                                <w:p w14:paraId="3F43062D" w14:textId="525779EF"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71</w:t>
                                  </w:r>
                                </w:p>
                              </w:tc>
                            </w:tr>
                            <w:tr w:rsidR="00D03FC9" w:rsidRPr="00FA16D5" w14:paraId="70B4C23A" w14:textId="662F8577" w:rsidTr="00851D22">
                              <w:trPr>
                                <w:trHeight w:val="6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D0F39F1" w14:textId="77777777" w:rsidR="00D03FC9" w:rsidRPr="00FA16D5" w:rsidRDefault="00D03FC9"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C2ED035" w14:textId="4482A6E9"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F64C42" w14:textId="77777777"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vAlign w:val="center"/>
                                </w:tcPr>
                                <w:p w14:paraId="52CCB53C" w14:textId="3BC775BB"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48</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D85300" w14:textId="5C841955"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90</w:t>
                                  </w:r>
                                </w:p>
                              </w:tc>
                              <w:tc>
                                <w:tcPr>
                                  <w:tcW w:w="1020" w:type="dxa"/>
                                  <w:tcBorders>
                                    <w:top w:val="single" w:sz="4" w:space="0" w:color="auto"/>
                                    <w:left w:val="single" w:sz="4" w:space="0" w:color="auto"/>
                                    <w:bottom w:val="single" w:sz="4" w:space="0" w:color="auto"/>
                                    <w:right w:val="single" w:sz="4" w:space="0" w:color="auto"/>
                                  </w:tcBorders>
                                  <w:vAlign w:val="center"/>
                                </w:tcPr>
                                <w:p w14:paraId="78B0A98C" w14:textId="00EDB8EB"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69</w:t>
                                  </w:r>
                                </w:p>
                              </w:tc>
                            </w:tr>
                            <w:tr w:rsidR="00D03FC9" w:rsidRPr="00FA16D5" w14:paraId="7B78E0FF" w14:textId="0F843AA5" w:rsidTr="00851D22">
                              <w:trPr>
                                <w:trHeight w:val="11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18C2ABF" w14:textId="2A377EF2" w:rsidR="00D03FC9" w:rsidRPr="00FA16D5" w:rsidRDefault="00D03FC9"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50CF01" w14:textId="634A1554"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C224F9B" w14:textId="2E985FBB"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5E84C075" w14:textId="6DFC6D95"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B54928D" w14:textId="12519318"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 xml:space="preserve">0.62 </w:t>
                                  </w:r>
                                </w:p>
                              </w:tc>
                              <w:tc>
                                <w:tcPr>
                                  <w:tcW w:w="1020" w:type="dxa"/>
                                  <w:tcBorders>
                                    <w:top w:val="single" w:sz="4" w:space="0" w:color="auto"/>
                                    <w:left w:val="single" w:sz="4" w:space="0" w:color="auto"/>
                                    <w:bottom w:val="single" w:sz="4" w:space="0" w:color="auto"/>
                                    <w:right w:val="single" w:sz="4" w:space="0" w:color="auto"/>
                                  </w:tcBorders>
                                  <w:vAlign w:val="center"/>
                                </w:tcPr>
                                <w:p w14:paraId="49CF6437" w14:textId="3ADBC2D9"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87</w:t>
                                  </w:r>
                                </w:p>
                              </w:tc>
                            </w:tr>
                            <w:tr w:rsidR="00D03FC9" w:rsidRPr="00FA16D5" w14:paraId="2BE0A5E9" w14:textId="19C07AF6" w:rsidTr="00851D22">
                              <w:trPr>
                                <w:trHeight w:val="24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75C99AF" w14:textId="5D9D014F" w:rsidR="00D03FC9" w:rsidRPr="00FA16D5" w:rsidRDefault="00D03FC9"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680C2F0" w14:textId="2C212BCE"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4C34E65" w14:textId="269D41F5"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6F4E5FC7" w14:textId="3C941C3A"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3A37766" w14:textId="25D81FF2"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vAlign w:val="center"/>
                                </w:tcPr>
                                <w:p w14:paraId="3FCF4A20" w14:textId="1BCED082"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78</w:t>
                                  </w:r>
                                </w:p>
                              </w:tc>
                            </w:tr>
                            <w:tr w:rsidR="00D03FC9" w:rsidRPr="00FA16D5" w14:paraId="13A3287A" w14:textId="2ED494BF" w:rsidTr="00851D22">
                              <w:trPr>
                                <w:trHeight w:val="130"/>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449A18D" w14:textId="59A5ECB5" w:rsidR="00D03FC9" w:rsidRPr="00FA16D5" w:rsidRDefault="00D03FC9"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TAES</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7C78A1E" w14:textId="0F9A5415"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D0A9051" w14:textId="79F8103E"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7338A0E7" w14:textId="190BA0BC"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4F5129" w14:textId="297DBF2E"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682694E0" w14:textId="6821C9B7"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r>
                          </w:tbl>
                          <w:p w14:paraId="75547E66" w14:textId="4188B39B" w:rsidR="00D03FC9" w:rsidRPr="00FA16D5" w:rsidRDefault="00D03FC9" w:rsidP="005B1AEA">
                            <w:pPr>
                              <w:pStyle w:val="Caption"/>
                              <w:keepNext/>
                              <w:spacing w:before="240" w:after="120"/>
                              <w:jc w:val="center"/>
                              <w:rPr>
                                <w:color w:val="000000" w:themeColor="text1"/>
                                <w:sz w:val="18"/>
                                <w:szCs w:val="18"/>
                              </w:rPr>
                            </w:pPr>
                            <w:bookmarkStart w:id="61" w:name="_Ref533719047"/>
                            <w:r w:rsidRPr="00FA16D5">
                              <w:rPr>
                                <w:b/>
                                <w:sz w:val="18"/>
                                <w:szCs w:val="18"/>
                              </w:rPr>
                              <w:t xml:space="preserve">Table </w:t>
                            </w:r>
                            <w:r w:rsidRPr="00FA16D5">
                              <w:rPr>
                                <w:sz w:val="18"/>
                                <w:szCs w:val="18"/>
                              </w:rPr>
                              <w:fldChar w:fldCharType="begin"/>
                            </w:r>
                            <w:r w:rsidRPr="00FA16D5">
                              <w:rPr>
                                <w:b/>
                                <w:sz w:val="18"/>
                                <w:szCs w:val="18"/>
                              </w:rPr>
                              <w:instrText xml:space="preserve"> SEQ Table \* ARABIC </w:instrText>
                            </w:r>
                            <w:r w:rsidRPr="00FA16D5">
                              <w:rPr>
                                <w:sz w:val="18"/>
                                <w:szCs w:val="18"/>
                              </w:rPr>
                              <w:fldChar w:fldCharType="separate"/>
                            </w:r>
                            <w:r w:rsidR="00485CEA">
                              <w:rPr>
                                <w:b/>
                                <w:noProof/>
                                <w:sz w:val="18"/>
                                <w:szCs w:val="18"/>
                              </w:rPr>
                              <w:t>9</w:t>
                            </w:r>
                            <w:r w:rsidRPr="00FA16D5">
                              <w:rPr>
                                <w:sz w:val="18"/>
                                <w:szCs w:val="18"/>
                              </w:rPr>
                              <w:fldChar w:fldCharType="end"/>
                            </w:r>
                            <w:bookmarkEnd w:id="61"/>
                            <w:r w:rsidRPr="00FA16D5">
                              <w:rPr>
                                <w:b/>
                                <w:sz w:val="18"/>
                                <w:szCs w:val="18"/>
                              </w:rPr>
                              <w:t>.</w:t>
                            </w:r>
                            <w:r w:rsidRPr="00FA16D5">
                              <w:rPr>
                                <w:sz w:val="18"/>
                                <w:szCs w:val="18"/>
                              </w:rPr>
                              <w:t xml:space="preserve"> </w:t>
                            </w:r>
                            <w:r w:rsidRPr="00FA16D5">
                              <w:rPr>
                                <w:bCs/>
                                <w:sz w:val="18"/>
                                <w:szCs w:val="18"/>
                              </w:rPr>
                              <w:t>Correlation of the scoring metrics</w:t>
                            </w:r>
                            <w:r>
                              <w:rPr>
                                <w:bCs/>
                                <w:sz w:val="18"/>
                                <w:szCs w:val="18"/>
                              </w:rPr>
                              <w:t xml:space="preserve"> based on specificity (</w:t>
                            </w:r>
                            <w:r w:rsidRPr="0067246E">
                              <w:rPr>
                                <w:bCs/>
                                <w:i/>
                                <w:iCs/>
                                <w:sz w:val="18"/>
                                <w:szCs w:val="18"/>
                              </w:rPr>
                              <w:t>p</w:t>
                            </w:r>
                            <w:r>
                              <w:rPr>
                                <w:bCs/>
                                <w:sz w:val="18"/>
                                <w:szCs w:val="18"/>
                              </w:rPr>
                              <w:t xml:space="preserve"> &lt; 0.001)</w:t>
                            </w:r>
                          </w:p>
                          <w:tbl>
                            <w:tblPr>
                              <w:tblStyle w:val="TableGrid"/>
                              <w:tblW w:w="6120" w:type="dxa"/>
                              <w:jc w:val="center"/>
                              <w:tblLayout w:type="fixed"/>
                              <w:tblCellMar>
                                <w:top w:w="14" w:type="dxa"/>
                                <w:left w:w="58" w:type="dxa"/>
                                <w:bottom w:w="14" w:type="dxa"/>
                                <w:right w:w="58" w:type="dxa"/>
                              </w:tblCellMar>
                              <w:tblLook w:val="04A0" w:firstRow="1" w:lastRow="0" w:firstColumn="1" w:lastColumn="0" w:noHBand="0" w:noVBand="1"/>
                            </w:tblPr>
                            <w:tblGrid>
                              <w:gridCol w:w="1020"/>
                              <w:gridCol w:w="1020"/>
                              <w:gridCol w:w="1020"/>
                              <w:gridCol w:w="1020"/>
                              <w:gridCol w:w="1020"/>
                              <w:gridCol w:w="1020"/>
                            </w:tblGrid>
                            <w:tr w:rsidR="00D03FC9" w:rsidRPr="00FA16D5" w14:paraId="03353E62" w14:textId="194C0107" w:rsidTr="00851D22">
                              <w:trPr>
                                <w:trHeight w:val="48"/>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5820418" w14:textId="77777777" w:rsidR="00D03FC9" w:rsidRPr="00FA16D5" w:rsidRDefault="00D03FC9" w:rsidP="00851D22">
                                  <w:pPr>
                                    <w:widowControl w:val="0"/>
                                    <w:autoSpaceDE/>
                                    <w:spacing w:line="240" w:lineRule="auto"/>
                                    <w:ind w:firstLine="0"/>
                                    <w:jc w:val="center"/>
                                    <w:rPr>
                                      <w:rFonts w:asciiTheme="majorBidi" w:hAnsiTheme="majorBidi" w:cstheme="majorBidi"/>
                                      <w:b/>
                                      <w:color w:val="000000"/>
                                      <w:sz w:val="18"/>
                                      <w:szCs w:val="18"/>
                                    </w:rPr>
                                  </w:pPr>
                                  <w:r w:rsidRPr="00FA16D5">
                                    <w:rPr>
                                      <w:rFonts w:asciiTheme="majorBidi" w:hAnsiTheme="majorBidi" w:cstheme="majorBidi"/>
                                      <w:b/>
                                      <w:color w:val="000000"/>
                                      <w:sz w:val="18"/>
                                      <w:szCs w:val="18"/>
                                    </w:rPr>
                                    <w:t>Metric</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27E3DC12" w14:textId="77777777" w:rsidR="00D03FC9" w:rsidRPr="00A57F58" w:rsidRDefault="00D03FC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6B7E5FB9" w14:textId="77777777" w:rsidR="00D03FC9" w:rsidRPr="00A57F58" w:rsidRDefault="00D03FC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22C3444" w14:textId="2CB0AC5B" w:rsidR="00D03FC9" w:rsidRPr="00A57F58" w:rsidRDefault="00D03FC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17E19815" w14:textId="2AE7F3B5" w:rsidR="00D03FC9" w:rsidRPr="00A57F58" w:rsidRDefault="00D03FC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44942AA8" w14:textId="233AD7DC" w:rsidR="00D03FC9" w:rsidRPr="00A57F58" w:rsidRDefault="00D03FC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TAES</w:t>
                                  </w:r>
                                </w:p>
                              </w:tc>
                            </w:tr>
                            <w:tr w:rsidR="00D03FC9" w:rsidRPr="00FA16D5" w14:paraId="1B9BADC0" w14:textId="32801448" w:rsidTr="00851D22">
                              <w:trPr>
                                <w:trHeight w:val="79"/>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CA6F6CA" w14:textId="77777777" w:rsidR="00D03FC9" w:rsidRPr="00A57F58" w:rsidRDefault="00D03FC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C567E47" w14:textId="77777777"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D371A92" w14:textId="285554E7"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49</w:t>
                                  </w:r>
                                </w:p>
                              </w:tc>
                              <w:tc>
                                <w:tcPr>
                                  <w:tcW w:w="1020" w:type="dxa"/>
                                  <w:tcBorders>
                                    <w:top w:val="single" w:sz="4" w:space="0" w:color="auto"/>
                                    <w:left w:val="single" w:sz="4" w:space="0" w:color="auto"/>
                                    <w:bottom w:val="single" w:sz="4" w:space="0" w:color="auto"/>
                                    <w:right w:val="single" w:sz="4" w:space="0" w:color="auto"/>
                                  </w:tcBorders>
                                  <w:vAlign w:val="center"/>
                                </w:tcPr>
                                <w:p w14:paraId="0BD3D8B2" w14:textId="10D0D71C"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32</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4A94FC" w14:textId="45C0C031"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45</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C426EA5" w14:textId="424278FA"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54</w:t>
                                  </w:r>
                                </w:p>
                              </w:tc>
                            </w:tr>
                            <w:tr w:rsidR="00D03FC9" w:rsidRPr="00FA16D5" w14:paraId="41B02E0E" w14:textId="1557BE6F" w:rsidTr="00851D22">
                              <w:trPr>
                                <w:trHeight w:val="48"/>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3E655154" w14:textId="77777777" w:rsidR="00D03FC9" w:rsidRPr="00A57F58" w:rsidRDefault="00D03FC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FEDCE4B" w14:textId="581C1A35"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10FF7B9" w14:textId="77777777"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vAlign w:val="center"/>
                                </w:tcPr>
                                <w:p w14:paraId="29EDDD6C" w14:textId="36D8FB8E"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38</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D7AD9F" w14:textId="12A2C943"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94</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22C89D3" w14:textId="1C0782B3"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89</w:t>
                                  </w:r>
                                </w:p>
                              </w:tc>
                            </w:tr>
                            <w:tr w:rsidR="00D03FC9" w:rsidRPr="00FA16D5" w14:paraId="26C1F496" w14:textId="1BE90A25" w:rsidTr="00851D22">
                              <w:trPr>
                                <w:trHeight w:val="87"/>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EE3B717" w14:textId="02B28280" w:rsidR="00D03FC9" w:rsidRPr="00A57F58" w:rsidRDefault="00D03FC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0F3A554" w14:textId="49263C91"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E1A554B" w14:textId="62193E95"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2C878F7A" w14:textId="3D373AC5"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20793EE" w14:textId="64F37BDB"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44</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7C2C9BC" w14:textId="0F292909"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56</w:t>
                                  </w:r>
                                </w:p>
                              </w:tc>
                            </w:tr>
                            <w:tr w:rsidR="00D03FC9" w:rsidRPr="00FA16D5" w14:paraId="545C926C" w14:textId="15678621" w:rsidTr="00851D22">
                              <w:trPr>
                                <w:trHeight w:val="186"/>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9D0D650" w14:textId="0C3C55DB" w:rsidR="00D03FC9" w:rsidRPr="00A57F58" w:rsidRDefault="00D03FC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BBAA143" w14:textId="5AEE744B"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1C97E41" w14:textId="7D82BDC8"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4C9983CC" w14:textId="3C06A365"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BB4D92" w14:textId="689BE74C"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9BA02D" w14:textId="21665005"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95</w:t>
                                  </w:r>
                                </w:p>
                              </w:tc>
                            </w:tr>
                            <w:tr w:rsidR="00D03FC9" w:rsidRPr="00FA16D5" w14:paraId="6A267F77" w14:textId="4524CEF0" w:rsidTr="00851D22">
                              <w:trPr>
                                <w:trHeight w:val="99"/>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E6A1C49" w14:textId="4A1319A6" w:rsidR="00D03FC9" w:rsidRPr="00A57F58" w:rsidRDefault="00D03FC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TAES</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7CC21AB" w14:textId="4E244FE1"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D346E6A" w14:textId="0BCC69E1"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2185880F" w14:textId="65B73E8B"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4086A7C" w14:textId="41E74711"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1EA074A" w14:textId="7DCD9547"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r>
                            <w:bookmarkEnd w:id="60"/>
                          </w:tbl>
                          <w:p w14:paraId="61F4F369" w14:textId="77777777" w:rsidR="00D03FC9" w:rsidRPr="00FA16D5" w:rsidRDefault="00D03FC9" w:rsidP="00C44AE8">
                            <w:pPr>
                              <w:rPr>
                                <w:sz w:val="18"/>
                                <w:szCs w:val="18"/>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CEDCA1A" id="Text Box 31" o:spid="_x0000_s1040" type="#_x0000_t202" style="position:absolute;left:0;text-align:left;margin-left:0;margin-top:0;width:342pt;height:197.3pt;z-index:251687936;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" o:allowoverlap="f" fillcolor="#e1e1e1" stroked="f">
                <v:fill opacity="0"/>
                <v:textbox inset="0,0,0,0">
                  <w:txbxContent>
                    <w:p w14:paraId="296F33A5" w14:textId="06C697C1" w:rsidR="00D03FC9" w:rsidRPr="006B1D14" w:rsidRDefault="00D03FC9" w:rsidP="00C44AE8">
                      <w:pPr>
                        <w:pStyle w:val="Caption"/>
                        <w:keepNext/>
                        <w:spacing w:after="120"/>
                        <w:jc w:val="center"/>
                        <w:rPr>
                          <w:sz w:val="18"/>
                          <w:szCs w:val="18"/>
                        </w:rPr>
                      </w:pPr>
                      <w:bookmarkStart w:id="62" w:name="_Ref533719010"/>
                      <w:bookmarkStart w:id="63" w:name="_Ref508700211"/>
                      <w:r w:rsidRPr="006B1D14">
                        <w:rPr>
                          <w:b/>
                          <w:sz w:val="18"/>
                          <w:szCs w:val="18"/>
                        </w:rPr>
                        <w:t xml:space="preserve">Table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sidR="00485CEA">
                        <w:rPr>
                          <w:b/>
                          <w:noProof/>
                          <w:sz w:val="18"/>
                          <w:szCs w:val="18"/>
                        </w:rPr>
                        <w:t>8</w:t>
                      </w:r>
                      <w:r w:rsidRPr="006B1D14">
                        <w:rPr>
                          <w:sz w:val="18"/>
                          <w:szCs w:val="18"/>
                        </w:rPr>
                        <w:fldChar w:fldCharType="end"/>
                      </w:r>
                      <w:bookmarkEnd w:id="62"/>
                      <w:r w:rsidRPr="006B1D14">
                        <w:rPr>
                          <w:b/>
                          <w:sz w:val="18"/>
                          <w:szCs w:val="18"/>
                        </w:rPr>
                        <w:t>.</w:t>
                      </w:r>
                      <w:r w:rsidRPr="006B1D14">
                        <w:rPr>
                          <w:sz w:val="18"/>
                          <w:szCs w:val="18"/>
                        </w:rPr>
                        <w:t xml:space="preserve"> </w:t>
                      </w:r>
                      <w:r w:rsidRPr="006B1D14">
                        <w:rPr>
                          <w:bCs/>
                          <w:sz w:val="18"/>
                          <w:szCs w:val="18"/>
                        </w:rPr>
                        <w:t>Correlation of the scoring metrics</w:t>
                      </w:r>
                      <w:r>
                        <w:rPr>
                          <w:bCs/>
                          <w:sz w:val="18"/>
                          <w:szCs w:val="18"/>
                        </w:rPr>
                        <w:t xml:space="preserve"> based on </w:t>
                      </w:r>
                      <w:r w:rsidRPr="006B1D14">
                        <w:rPr>
                          <w:bCs/>
                          <w:sz w:val="18"/>
                          <w:szCs w:val="18"/>
                        </w:rPr>
                        <w:t>sensitivity</w:t>
                      </w:r>
                      <w:r>
                        <w:rPr>
                          <w:bCs/>
                          <w:sz w:val="18"/>
                          <w:szCs w:val="18"/>
                        </w:rPr>
                        <w:t xml:space="preserve"> (</w:t>
                      </w:r>
                      <w:r w:rsidRPr="0067246E">
                        <w:rPr>
                          <w:bCs/>
                          <w:i/>
                          <w:iCs/>
                          <w:sz w:val="18"/>
                          <w:szCs w:val="18"/>
                        </w:rPr>
                        <w:t>p</w:t>
                      </w:r>
                      <w:r>
                        <w:rPr>
                          <w:bCs/>
                          <w:sz w:val="18"/>
                          <w:szCs w:val="18"/>
                        </w:rPr>
                        <w:t xml:space="preserve"> &lt; 0.001)</w:t>
                      </w:r>
                    </w:p>
                    <w:tbl>
                      <w:tblPr>
                        <w:tblStyle w:val="TableGrid"/>
                        <w:tblW w:w="6120" w:type="dxa"/>
                        <w:jc w:val="center"/>
                        <w:tblLayout w:type="fixed"/>
                        <w:tblCellMar>
                          <w:top w:w="14" w:type="dxa"/>
                          <w:left w:w="58" w:type="dxa"/>
                          <w:bottom w:w="14" w:type="dxa"/>
                          <w:right w:w="58" w:type="dxa"/>
                        </w:tblCellMar>
                        <w:tblLook w:val="04A0" w:firstRow="1" w:lastRow="0" w:firstColumn="1" w:lastColumn="0" w:noHBand="0" w:noVBand="1"/>
                      </w:tblPr>
                      <w:tblGrid>
                        <w:gridCol w:w="1020"/>
                        <w:gridCol w:w="1020"/>
                        <w:gridCol w:w="1020"/>
                        <w:gridCol w:w="1020"/>
                        <w:gridCol w:w="1020"/>
                        <w:gridCol w:w="1020"/>
                      </w:tblGrid>
                      <w:tr w:rsidR="00D03FC9" w:rsidRPr="00FA16D5" w14:paraId="36D3ED8E" w14:textId="6998AD16" w:rsidTr="00851D22">
                        <w:trPr>
                          <w:trHeight w:val="6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A1CFF82" w14:textId="77777777" w:rsidR="00D03FC9" w:rsidRPr="00FA16D5" w:rsidRDefault="00D03FC9" w:rsidP="00851D22">
                            <w:pPr>
                              <w:widowControl w:val="0"/>
                              <w:autoSpaceDE/>
                              <w:spacing w:line="240" w:lineRule="auto"/>
                              <w:ind w:firstLine="0"/>
                              <w:jc w:val="center"/>
                              <w:rPr>
                                <w:rFonts w:asciiTheme="majorBidi" w:hAnsiTheme="majorBidi" w:cstheme="majorBidi"/>
                                <w:b/>
                                <w:color w:val="000000"/>
                                <w:sz w:val="18"/>
                                <w:szCs w:val="18"/>
                              </w:rPr>
                            </w:pPr>
                            <w:r w:rsidRPr="00FA16D5">
                              <w:rPr>
                                <w:rFonts w:asciiTheme="majorBidi" w:hAnsiTheme="majorBidi" w:cstheme="majorBidi"/>
                                <w:b/>
                                <w:color w:val="000000"/>
                                <w:sz w:val="18"/>
                                <w:szCs w:val="18"/>
                              </w:rPr>
                              <w:t>Metric</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3582EB67" w14:textId="77777777" w:rsidR="00D03FC9" w:rsidRPr="00FA16D5" w:rsidRDefault="00D03FC9"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7A8DABB3" w14:textId="77777777" w:rsidR="00D03FC9" w:rsidRPr="00FA16D5" w:rsidRDefault="00D03FC9"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16CA3DC" w14:textId="6D542724" w:rsidR="00D03FC9" w:rsidRPr="00FA16D5" w:rsidRDefault="00D03FC9"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2800F7B4" w14:textId="64D8EF99" w:rsidR="00D03FC9" w:rsidRPr="00FA16D5" w:rsidRDefault="00D03FC9"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CA387B1" w14:textId="16C9AF51" w:rsidR="00D03FC9" w:rsidRPr="00FA16D5" w:rsidRDefault="00D03FC9"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TAES</w:t>
                            </w:r>
                          </w:p>
                        </w:tc>
                      </w:tr>
                      <w:tr w:rsidR="00D03FC9" w:rsidRPr="00FA16D5" w14:paraId="5F41DEDA" w14:textId="098E3E24" w:rsidTr="00851D22">
                        <w:trPr>
                          <w:trHeight w:val="105"/>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B4D37CD" w14:textId="77777777" w:rsidR="00D03FC9" w:rsidRPr="00FA16D5" w:rsidRDefault="00D03FC9"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C629DCB" w14:textId="77777777"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E4C6B5B" w14:textId="3220D320"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87</w:t>
                            </w:r>
                          </w:p>
                        </w:tc>
                        <w:tc>
                          <w:tcPr>
                            <w:tcW w:w="1020" w:type="dxa"/>
                            <w:tcBorders>
                              <w:top w:val="single" w:sz="4" w:space="0" w:color="auto"/>
                              <w:left w:val="single" w:sz="4" w:space="0" w:color="auto"/>
                              <w:bottom w:val="single" w:sz="4" w:space="0" w:color="auto"/>
                              <w:right w:val="single" w:sz="4" w:space="0" w:color="auto"/>
                            </w:tcBorders>
                            <w:vAlign w:val="center"/>
                          </w:tcPr>
                          <w:p w14:paraId="2B57A5E5" w14:textId="506E8A96"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50</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4BF7080" w14:textId="6FD7229C"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92</w:t>
                            </w:r>
                          </w:p>
                        </w:tc>
                        <w:tc>
                          <w:tcPr>
                            <w:tcW w:w="1020" w:type="dxa"/>
                            <w:tcBorders>
                              <w:top w:val="single" w:sz="4" w:space="0" w:color="auto"/>
                              <w:left w:val="single" w:sz="4" w:space="0" w:color="auto"/>
                              <w:bottom w:val="single" w:sz="4" w:space="0" w:color="auto"/>
                              <w:right w:val="single" w:sz="4" w:space="0" w:color="auto"/>
                            </w:tcBorders>
                            <w:vAlign w:val="center"/>
                          </w:tcPr>
                          <w:p w14:paraId="3F43062D" w14:textId="525779EF"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71</w:t>
                            </w:r>
                          </w:p>
                        </w:tc>
                      </w:tr>
                      <w:tr w:rsidR="00D03FC9" w:rsidRPr="00FA16D5" w14:paraId="70B4C23A" w14:textId="662F8577" w:rsidTr="00851D22">
                        <w:trPr>
                          <w:trHeight w:val="6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D0F39F1" w14:textId="77777777" w:rsidR="00D03FC9" w:rsidRPr="00FA16D5" w:rsidRDefault="00D03FC9"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C2ED035" w14:textId="4482A6E9"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F64C42" w14:textId="77777777"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vAlign w:val="center"/>
                          </w:tcPr>
                          <w:p w14:paraId="52CCB53C" w14:textId="3BC775BB"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48</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D85300" w14:textId="5C841955"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90</w:t>
                            </w:r>
                          </w:p>
                        </w:tc>
                        <w:tc>
                          <w:tcPr>
                            <w:tcW w:w="1020" w:type="dxa"/>
                            <w:tcBorders>
                              <w:top w:val="single" w:sz="4" w:space="0" w:color="auto"/>
                              <w:left w:val="single" w:sz="4" w:space="0" w:color="auto"/>
                              <w:bottom w:val="single" w:sz="4" w:space="0" w:color="auto"/>
                              <w:right w:val="single" w:sz="4" w:space="0" w:color="auto"/>
                            </w:tcBorders>
                            <w:vAlign w:val="center"/>
                          </w:tcPr>
                          <w:p w14:paraId="78B0A98C" w14:textId="00EDB8EB"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69</w:t>
                            </w:r>
                          </w:p>
                        </w:tc>
                      </w:tr>
                      <w:tr w:rsidR="00D03FC9" w:rsidRPr="00FA16D5" w14:paraId="7B78E0FF" w14:textId="0F843AA5" w:rsidTr="00851D22">
                        <w:trPr>
                          <w:trHeight w:val="11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18C2ABF" w14:textId="2A377EF2" w:rsidR="00D03FC9" w:rsidRPr="00FA16D5" w:rsidRDefault="00D03FC9"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50CF01" w14:textId="634A1554"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C224F9B" w14:textId="2E985FBB"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5E84C075" w14:textId="6DFC6D95"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B54928D" w14:textId="12519318"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 xml:space="preserve">0.62 </w:t>
                            </w:r>
                          </w:p>
                        </w:tc>
                        <w:tc>
                          <w:tcPr>
                            <w:tcW w:w="1020" w:type="dxa"/>
                            <w:tcBorders>
                              <w:top w:val="single" w:sz="4" w:space="0" w:color="auto"/>
                              <w:left w:val="single" w:sz="4" w:space="0" w:color="auto"/>
                              <w:bottom w:val="single" w:sz="4" w:space="0" w:color="auto"/>
                              <w:right w:val="single" w:sz="4" w:space="0" w:color="auto"/>
                            </w:tcBorders>
                            <w:vAlign w:val="center"/>
                          </w:tcPr>
                          <w:p w14:paraId="49CF6437" w14:textId="3ADBC2D9"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87</w:t>
                            </w:r>
                          </w:p>
                        </w:tc>
                      </w:tr>
                      <w:tr w:rsidR="00D03FC9" w:rsidRPr="00FA16D5" w14:paraId="2BE0A5E9" w14:textId="19C07AF6" w:rsidTr="00851D22">
                        <w:trPr>
                          <w:trHeight w:val="24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75C99AF" w14:textId="5D9D014F" w:rsidR="00D03FC9" w:rsidRPr="00FA16D5" w:rsidRDefault="00D03FC9"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680C2F0" w14:textId="2C212BCE"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4C34E65" w14:textId="269D41F5"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6F4E5FC7" w14:textId="3C941C3A"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3A37766" w14:textId="25D81FF2"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vAlign w:val="center"/>
                          </w:tcPr>
                          <w:p w14:paraId="3FCF4A20" w14:textId="1BCED082"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78</w:t>
                            </w:r>
                          </w:p>
                        </w:tc>
                      </w:tr>
                      <w:tr w:rsidR="00D03FC9" w:rsidRPr="00FA16D5" w14:paraId="13A3287A" w14:textId="2ED494BF" w:rsidTr="00851D22">
                        <w:trPr>
                          <w:trHeight w:val="130"/>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449A18D" w14:textId="59A5ECB5" w:rsidR="00D03FC9" w:rsidRPr="00FA16D5" w:rsidRDefault="00D03FC9"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TAES</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7C78A1E" w14:textId="0F9A5415"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D0A9051" w14:textId="79F8103E"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7338A0E7" w14:textId="190BA0BC"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4F5129" w14:textId="297DBF2E"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682694E0" w14:textId="6821C9B7" w:rsidR="00D03FC9" w:rsidRPr="00FA16D5" w:rsidRDefault="00D03FC9"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r>
                    </w:tbl>
                    <w:p w14:paraId="75547E66" w14:textId="4188B39B" w:rsidR="00D03FC9" w:rsidRPr="00FA16D5" w:rsidRDefault="00D03FC9" w:rsidP="005B1AEA">
                      <w:pPr>
                        <w:pStyle w:val="Caption"/>
                        <w:keepNext/>
                        <w:spacing w:before="240" w:after="120"/>
                        <w:jc w:val="center"/>
                        <w:rPr>
                          <w:color w:val="000000" w:themeColor="text1"/>
                          <w:sz w:val="18"/>
                          <w:szCs w:val="18"/>
                        </w:rPr>
                      </w:pPr>
                      <w:bookmarkStart w:id="64" w:name="_Ref533719047"/>
                      <w:r w:rsidRPr="00FA16D5">
                        <w:rPr>
                          <w:b/>
                          <w:sz w:val="18"/>
                          <w:szCs w:val="18"/>
                        </w:rPr>
                        <w:t xml:space="preserve">Table </w:t>
                      </w:r>
                      <w:r w:rsidRPr="00FA16D5">
                        <w:rPr>
                          <w:sz w:val="18"/>
                          <w:szCs w:val="18"/>
                        </w:rPr>
                        <w:fldChar w:fldCharType="begin"/>
                      </w:r>
                      <w:r w:rsidRPr="00FA16D5">
                        <w:rPr>
                          <w:b/>
                          <w:sz w:val="18"/>
                          <w:szCs w:val="18"/>
                        </w:rPr>
                        <w:instrText xml:space="preserve"> SEQ Table \* ARABIC </w:instrText>
                      </w:r>
                      <w:r w:rsidRPr="00FA16D5">
                        <w:rPr>
                          <w:sz w:val="18"/>
                          <w:szCs w:val="18"/>
                        </w:rPr>
                        <w:fldChar w:fldCharType="separate"/>
                      </w:r>
                      <w:r w:rsidR="00485CEA">
                        <w:rPr>
                          <w:b/>
                          <w:noProof/>
                          <w:sz w:val="18"/>
                          <w:szCs w:val="18"/>
                        </w:rPr>
                        <w:t>9</w:t>
                      </w:r>
                      <w:r w:rsidRPr="00FA16D5">
                        <w:rPr>
                          <w:sz w:val="18"/>
                          <w:szCs w:val="18"/>
                        </w:rPr>
                        <w:fldChar w:fldCharType="end"/>
                      </w:r>
                      <w:bookmarkEnd w:id="64"/>
                      <w:r w:rsidRPr="00FA16D5">
                        <w:rPr>
                          <w:b/>
                          <w:sz w:val="18"/>
                          <w:szCs w:val="18"/>
                        </w:rPr>
                        <w:t>.</w:t>
                      </w:r>
                      <w:r w:rsidRPr="00FA16D5">
                        <w:rPr>
                          <w:sz w:val="18"/>
                          <w:szCs w:val="18"/>
                        </w:rPr>
                        <w:t xml:space="preserve"> </w:t>
                      </w:r>
                      <w:r w:rsidRPr="00FA16D5">
                        <w:rPr>
                          <w:bCs/>
                          <w:sz w:val="18"/>
                          <w:szCs w:val="18"/>
                        </w:rPr>
                        <w:t>Correlation of the scoring metrics</w:t>
                      </w:r>
                      <w:r>
                        <w:rPr>
                          <w:bCs/>
                          <w:sz w:val="18"/>
                          <w:szCs w:val="18"/>
                        </w:rPr>
                        <w:t xml:space="preserve"> based on specificity (</w:t>
                      </w:r>
                      <w:r w:rsidRPr="0067246E">
                        <w:rPr>
                          <w:bCs/>
                          <w:i/>
                          <w:iCs/>
                          <w:sz w:val="18"/>
                          <w:szCs w:val="18"/>
                        </w:rPr>
                        <w:t>p</w:t>
                      </w:r>
                      <w:r>
                        <w:rPr>
                          <w:bCs/>
                          <w:sz w:val="18"/>
                          <w:szCs w:val="18"/>
                        </w:rPr>
                        <w:t xml:space="preserve"> &lt; 0.001)</w:t>
                      </w:r>
                    </w:p>
                    <w:tbl>
                      <w:tblPr>
                        <w:tblStyle w:val="TableGrid"/>
                        <w:tblW w:w="6120" w:type="dxa"/>
                        <w:jc w:val="center"/>
                        <w:tblLayout w:type="fixed"/>
                        <w:tblCellMar>
                          <w:top w:w="14" w:type="dxa"/>
                          <w:left w:w="58" w:type="dxa"/>
                          <w:bottom w:w="14" w:type="dxa"/>
                          <w:right w:w="58" w:type="dxa"/>
                        </w:tblCellMar>
                        <w:tblLook w:val="04A0" w:firstRow="1" w:lastRow="0" w:firstColumn="1" w:lastColumn="0" w:noHBand="0" w:noVBand="1"/>
                      </w:tblPr>
                      <w:tblGrid>
                        <w:gridCol w:w="1020"/>
                        <w:gridCol w:w="1020"/>
                        <w:gridCol w:w="1020"/>
                        <w:gridCol w:w="1020"/>
                        <w:gridCol w:w="1020"/>
                        <w:gridCol w:w="1020"/>
                      </w:tblGrid>
                      <w:tr w:rsidR="00D03FC9" w:rsidRPr="00FA16D5" w14:paraId="03353E62" w14:textId="194C0107" w:rsidTr="00851D22">
                        <w:trPr>
                          <w:trHeight w:val="48"/>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5820418" w14:textId="77777777" w:rsidR="00D03FC9" w:rsidRPr="00FA16D5" w:rsidRDefault="00D03FC9" w:rsidP="00851D22">
                            <w:pPr>
                              <w:widowControl w:val="0"/>
                              <w:autoSpaceDE/>
                              <w:spacing w:line="240" w:lineRule="auto"/>
                              <w:ind w:firstLine="0"/>
                              <w:jc w:val="center"/>
                              <w:rPr>
                                <w:rFonts w:asciiTheme="majorBidi" w:hAnsiTheme="majorBidi" w:cstheme="majorBidi"/>
                                <w:b/>
                                <w:color w:val="000000"/>
                                <w:sz w:val="18"/>
                                <w:szCs w:val="18"/>
                              </w:rPr>
                            </w:pPr>
                            <w:r w:rsidRPr="00FA16D5">
                              <w:rPr>
                                <w:rFonts w:asciiTheme="majorBidi" w:hAnsiTheme="majorBidi" w:cstheme="majorBidi"/>
                                <w:b/>
                                <w:color w:val="000000"/>
                                <w:sz w:val="18"/>
                                <w:szCs w:val="18"/>
                              </w:rPr>
                              <w:t>Metric</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27E3DC12" w14:textId="77777777" w:rsidR="00D03FC9" w:rsidRPr="00A57F58" w:rsidRDefault="00D03FC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6B7E5FB9" w14:textId="77777777" w:rsidR="00D03FC9" w:rsidRPr="00A57F58" w:rsidRDefault="00D03FC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22C3444" w14:textId="2CB0AC5B" w:rsidR="00D03FC9" w:rsidRPr="00A57F58" w:rsidRDefault="00D03FC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17E19815" w14:textId="2AE7F3B5" w:rsidR="00D03FC9" w:rsidRPr="00A57F58" w:rsidRDefault="00D03FC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44942AA8" w14:textId="233AD7DC" w:rsidR="00D03FC9" w:rsidRPr="00A57F58" w:rsidRDefault="00D03FC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TAES</w:t>
                            </w:r>
                          </w:p>
                        </w:tc>
                      </w:tr>
                      <w:tr w:rsidR="00D03FC9" w:rsidRPr="00FA16D5" w14:paraId="1B9BADC0" w14:textId="32801448" w:rsidTr="00851D22">
                        <w:trPr>
                          <w:trHeight w:val="79"/>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CA6F6CA" w14:textId="77777777" w:rsidR="00D03FC9" w:rsidRPr="00A57F58" w:rsidRDefault="00D03FC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C567E47" w14:textId="77777777"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D371A92" w14:textId="285554E7"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49</w:t>
                            </w:r>
                          </w:p>
                        </w:tc>
                        <w:tc>
                          <w:tcPr>
                            <w:tcW w:w="1020" w:type="dxa"/>
                            <w:tcBorders>
                              <w:top w:val="single" w:sz="4" w:space="0" w:color="auto"/>
                              <w:left w:val="single" w:sz="4" w:space="0" w:color="auto"/>
                              <w:bottom w:val="single" w:sz="4" w:space="0" w:color="auto"/>
                              <w:right w:val="single" w:sz="4" w:space="0" w:color="auto"/>
                            </w:tcBorders>
                            <w:vAlign w:val="center"/>
                          </w:tcPr>
                          <w:p w14:paraId="0BD3D8B2" w14:textId="10D0D71C"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32</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4A94FC" w14:textId="45C0C031"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45</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C426EA5" w14:textId="424278FA"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54</w:t>
                            </w:r>
                          </w:p>
                        </w:tc>
                      </w:tr>
                      <w:tr w:rsidR="00D03FC9" w:rsidRPr="00FA16D5" w14:paraId="41B02E0E" w14:textId="1557BE6F" w:rsidTr="00851D22">
                        <w:trPr>
                          <w:trHeight w:val="48"/>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3E655154" w14:textId="77777777" w:rsidR="00D03FC9" w:rsidRPr="00A57F58" w:rsidRDefault="00D03FC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FEDCE4B" w14:textId="581C1A35"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10FF7B9" w14:textId="77777777"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vAlign w:val="center"/>
                          </w:tcPr>
                          <w:p w14:paraId="29EDDD6C" w14:textId="36D8FB8E"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38</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D7AD9F" w14:textId="12A2C943"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94</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22C89D3" w14:textId="1C0782B3"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89</w:t>
                            </w:r>
                          </w:p>
                        </w:tc>
                      </w:tr>
                      <w:tr w:rsidR="00D03FC9" w:rsidRPr="00FA16D5" w14:paraId="26C1F496" w14:textId="1BE90A25" w:rsidTr="00851D22">
                        <w:trPr>
                          <w:trHeight w:val="87"/>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EE3B717" w14:textId="02B28280" w:rsidR="00D03FC9" w:rsidRPr="00A57F58" w:rsidRDefault="00D03FC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0F3A554" w14:textId="49263C91"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E1A554B" w14:textId="62193E95"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2C878F7A" w14:textId="3D373AC5"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20793EE" w14:textId="64F37BDB"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44</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7C2C9BC" w14:textId="0F292909"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56</w:t>
                            </w:r>
                          </w:p>
                        </w:tc>
                      </w:tr>
                      <w:tr w:rsidR="00D03FC9" w:rsidRPr="00FA16D5" w14:paraId="545C926C" w14:textId="15678621" w:rsidTr="00851D22">
                        <w:trPr>
                          <w:trHeight w:val="186"/>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9D0D650" w14:textId="0C3C55DB" w:rsidR="00D03FC9" w:rsidRPr="00A57F58" w:rsidRDefault="00D03FC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BBAA143" w14:textId="5AEE744B"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1C97E41" w14:textId="7D82BDC8"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4C9983CC" w14:textId="3C06A365"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BB4D92" w14:textId="689BE74C"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9BA02D" w14:textId="21665005"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95</w:t>
                            </w:r>
                          </w:p>
                        </w:tc>
                      </w:tr>
                      <w:tr w:rsidR="00D03FC9" w:rsidRPr="00FA16D5" w14:paraId="6A267F77" w14:textId="4524CEF0" w:rsidTr="00851D22">
                        <w:trPr>
                          <w:trHeight w:val="99"/>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E6A1C49" w14:textId="4A1319A6" w:rsidR="00D03FC9" w:rsidRPr="00A57F58" w:rsidRDefault="00D03FC9"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TAES</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7CC21AB" w14:textId="4E244FE1"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D346E6A" w14:textId="0BCC69E1"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2185880F" w14:textId="65B73E8B"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4086A7C" w14:textId="41E74711"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1EA074A" w14:textId="7DCD9547" w:rsidR="00D03FC9" w:rsidRPr="00A57F58" w:rsidRDefault="00D03FC9"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r>
                      <w:bookmarkEnd w:id="63"/>
                    </w:tbl>
                    <w:p w14:paraId="61F4F369" w14:textId="77777777" w:rsidR="00D03FC9" w:rsidRPr="00FA16D5" w:rsidRDefault="00D03FC9" w:rsidP="00C44AE8">
                      <w:pPr>
                        <w:rPr>
                          <w:sz w:val="18"/>
                          <w:szCs w:val="18"/>
                        </w:rPr>
                      </w:pPr>
                    </w:p>
                  </w:txbxContent>
                </v:textbox>
                <w10:wrap type="square" anchorx="margin" anchory="margin"/>
              </v:shape>
            </w:pict>
          </mc:Fallback>
        </mc:AlternateContent>
      </w:r>
      <w:r w:rsidR="002264CD" w:rsidRPr="0067246E">
        <w:rPr>
          <w:i/>
          <w:iCs w:val="0"/>
        </w:rPr>
        <w:t>Z</w:t>
      </w:r>
      <w:r w:rsidR="002264CD">
        <w:t>-test</w:t>
      </w:r>
      <w:r w:rsidR="006C5622">
        <w:t>s</w:t>
      </w:r>
    </w:p>
    <w:p w14:paraId="19CCAFE7" w14:textId="3320F213" w:rsidR="000F0AD1" w:rsidRDefault="000F0AD1" w:rsidP="000F0AD1">
      <w:pPr>
        <w:pStyle w:val="BodyText"/>
      </w:pPr>
      <w:r>
        <w:t xml:space="preserve">To understand the statistical significance of each system, we perform two-tailed </w:t>
      </w:r>
      <w:r w:rsidR="006C5622" w:rsidRPr="0067246E">
        <w:rPr>
          <w:i/>
          <w:iCs/>
        </w:rPr>
        <w:t>z</w:t>
      </w:r>
      <w:r w:rsidR="006C5622">
        <w:noBreakHyphen/>
      </w:r>
      <w:r>
        <w:t xml:space="preserve">tests for sensitivity as shown in </w:t>
      </w:r>
      <w:fldSimple w:instr=" REF _Ref533719366  \* MERGEFORMAT ">
        <w:r w:rsidR="00485CEA" w:rsidRPr="00485CEA">
          <w:t>Table 10</w:t>
        </w:r>
      </w:fldSimple>
      <w:r>
        <w:t xml:space="preserve"> and for specificity as shown in </w:t>
      </w:r>
      <w:fldSimple w:instr=" REF _Ref533722318  \* MERGEFORMAT ">
        <w:r w:rsidR="00485CEA" w:rsidRPr="00485CEA">
          <w:t>Table 11</w:t>
        </w:r>
      </w:fldSimple>
      <w:r>
        <w:t xml:space="preserve">. Cells in these tables contain entries that consist of the sensitivity/specificity differences between the systems and a binary classification value (Yes/No) based on extracted </w:t>
      </w:r>
      <w:r w:rsidRPr="0067246E">
        <w:rPr>
          <w:i/>
          <w:iCs/>
        </w:rPr>
        <w:t>p</w:t>
      </w:r>
      <w:r w:rsidR="0067246E">
        <w:noBreakHyphen/>
      </w:r>
      <w:r>
        <w:t xml:space="preserve">values from the </w:t>
      </w:r>
      <w:r w:rsidR="0067246E" w:rsidRPr="0067246E">
        <w:rPr>
          <w:i/>
          <w:iCs/>
        </w:rPr>
        <w:t>z</w:t>
      </w:r>
      <w:r>
        <w:t xml:space="preserve">-test with 95% confidence. </w:t>
      </w:r>
      <w:r w:rsidR="0067246E">
        <w:t>(Due to space constraints, the five classification systems are represented using the abbreviations M1 to M5.) T</w:t>
      </w:r>
      <w:r>
        <w:t xml:space="preserve">he data was prepared by scoring systems on individual patients. Prior to performing </w:t>
      </w:r>
      <w:r w:rsidR="0067246E" w:rsidRPr="0067246E">
        <w:rPr>
          <w:i/>
          <w:iCs/>
        </w:rPr>
        <w:t>z</w:t>
      </w:r>
      <w:r>
        <w:t xml:space="preserve">-tests, the Gaussianity of each sample was evaluated using a KS test. All the samples were confirmed as normal with </w:t>
      </w:r>
      <m:oMath>
        <m:r>
          <w:rPr>
            <w:rFonts w:ascii="Cambria Math" w:hAnsi="Cambria Math"/>
          </w:rPr>
          <m:t>p &lt; 0.001</m:t>
        </m:r>
      </m:oMath>
      <w:r>
        <w:t xml:space="preserve">. </w:t>
      </w:r>
    </w:p>
    <w:p w14:paraId="5C84E8BD" w14:textId="768CD488" w:rsidR="000F0AD1" w:rsidRDefault="000F0AD1" w:rsidP="0067246E">
      <w:pPr>
        <w:pStyle w:val="BodyText"/>
      </w:pPr>
      <w:r>
        <w:t xml:space="preserve">From </w:t>
      </w:r>
      <w:fldSimple w:instr=" REF _Ref533719366  \* MERGEFORMAT ">
        <w:r w:rsidR="00485CEA" w:rsidRPr="00485CEA">
          <w:t>Table 10</w:t>
        </w:r>
      </w:fldSimple>
      <w:r>
        <w:t xml:space="preserve">, it can be observed that, aside from the EPOCH and TAES scoring metrics, the differences between the CNN-LSTM system and all the other systems are </w:t>
      </w:r>
      <w:r w:rsidR="002F5E45">
        <w:t>statistically</w:t>
      </w:r>
      <w:r>
        <w:t xml:space="preserve"> significant (rejecting the null hypothesis</w:t>
      </w:r>
      <w:r w:rsidR="0067246E">
        <w:t xml:space="preserve"> with </w:t>
      </w:r>
      <m:oMath>
        <m:r>
          <w:rPr>
            <w:rFonts w:ascii="Cambria Math" w:hAnsi="Cambria Math"/>
          </w:rPr>
          <m:t>p &lt; 0.05</m:t>
        </m:r>
      </m:oMath>
      <w:r w:rsidR="0067246E">
        <w:t xml:space="preserve">. </w:t>
      </w:r>
      <w:r>
        <w:t xml:space="preserve">On the other hand, the EPOCH and TAES metrics fail to reject the null hypothesis for CNN-LSTM. According to these metrics, the performance of HMM-SDA is statistically different </w:t>
      </w:r>
      <w:r w:rsidR="00D25562">
        <w:rPr>
          <w:noProof/>
          <w:sz w:val="24"/>
          <w:szCs w:val="24"/>
        </w:rPr>
        <w:lastRenderedPageBreak/>
        <mc:AlternateContent>
          <mc:Choice Requires="wps">
            <w:drawing>
              <wp:anchor distT="137160" distB="137160" distL="137160" distR="137160" simplePos="0" relativeHeight="251689984" behindDoc="0" locked="0" layoutInCell="1" allowOverlap="0" wp14:anchorId="5CEB8FBD" wp14:editId="2EAF5A3F">
                <wp:simplePos x="0" y="0"/>
                <wp:positionH relativeFrom="margin">
                  <wp:align>center</wp:align>
                </wp:positionH>
                <wp:positionV relativeFrom="margin">
                  <wp:posOffset>-977</wp:posOffset>
                </wp:positionV>
                <wp:extent cx="4343400" cy="6473952"/>
                <wp:effectExtent l="0" t="0" r="0" b="3175"/>
                <wp:wrapSquare wrapText="bothSides"/>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0" cy="64739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F63826" w14:textId="541152F9" w:rsidR="00D03FC9" w:rsidRPr="006B1D14" w:rsidRDefault="00D03FC9" w:rsidP="00FA16D5">
                            <w:pPr>
                              <w:pStyle w:val="Caption"/>
                              <w:keepNext/>
                              <w:spacing w:after="120"/>
                              <w:jc w:val="center"/>
                              <w:rPr>
                                <w:sz w:val="18"/>
                                <w:szCs w:val="18"/>
                              </w:rPr>
                            </w:pPr>
                            <w:bookmarkStart w:id="65" w:name="_Ref533719366"/>
                            <w:r w:rsidRPr="006B1D14">
                              <w:rPr>
                                <w:b/>
                                <w:bCs/>
                                <w:sz w:val="18"/>
                                <w:szCs w:val="18"/>
                              </w:rPr>
                              <w:t>Table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sidR="00485CEA">
                              <w:rPr>
                                <w:b/>
                                <w:bCs/>
                                <w:noProof/>
                                <w:sz w:val="18"/>
                                <w:szCs w:val="18"/>
                              </w:rPr>
                              <w:t>10</w:t>
                            </w:r>
                            <w:r w:rsidRPr="006B1D14">
                              <w:rPr>
                                <w:sz w:val="18"/>
                                <w:szCs w:val="18"/>
                              </w:rPr>
                              <w:fldChar w:fldCharType="end"/>
                            </w:r>
                            <w:bookmarkEnd w:id="65"/>
                            <w:r w:rsidRPr="006B1D14">
                              <w:rPr>
                                <w:b/>
                                <w:bCs/>
                                <w:sz w:val="18"/>
                                <w:szCs w:val="18"/>
                              </w:rPr>
                              <w:t>.</w:t>
                            </w:r>
                            <w:r w:rsidRPr="006B1D14">
                              <w:rPr>
                                <w:bCs/>
                                <w:sz w:val="18"/>
                                <w:szCs w:val="18"/>
                              </w:rPr>
                              <w:t xml:space="preserve"> Significance calculated</w:t>
                            </w:r>
                            <w:r>
                              <w:rPr>
                                <w:bCs/>
                                <w:sz w:val="18"/>
                                <w:szCs w:val="18"/>
                              </w:rPr>
                              <w:t xml:space="preserve"> </w:t>
                            </w:r>
                            <w:r w:rsidRPr="006B1D14">
                              <w:rPr>
                                <w:bCs/>
                                <w:sz w:val="18"/>
                                <w:szCs w:val="18"/>
                              </w:rPr>
                              <w:t xml:space="preserve">using </w:t>
                            </w:r>
                            <w:r>
                              <w:rPr>
                                <w:bCs/>
                                <w:sz w:val="18"/>
                                <w:szCs w:val="18"/>
                              </w:rPr>
                              <w:t>z</w:t>
                            </w:r>
                            <w:r w:rsidRPr="006B1D14">
                              <w:rPr>
                                <w:bCs/>
                                <w:sz w:val="18"/>
                                <w:szCs w:val="18"/>
                              </w:rPr>
                              <w:t>-tests for α</w:t>
                            </w:r>
                            <w:r>
                              <w:rPr>
                                <w:bCs/>
                                <w:sz w:val="18"/>
                                <w:szCs w:val="18"/>
                              </w:rPr>
                              <w:t xml:space="preserve"> =</w:t>
                            </w:r>
                            <w:r w:rsidRPr="006B1D14">
                              <w:rPr>
                                <w:bCs/>
                                <w:sz w:val="18"/>
                                <w:szCs w:val="18"/>
                              </w:rPr>
                              <w:t xml:space="preserve"> 0.05 (for sensitivity)</w:t>
                            </w:r>
                          </w:p>
                          <w:tbl>
                            <w:tblPr>
                              <w:tblStyle w:val="TableGrid"/>
                              <w:tblW w:w="6655" w:type="dxa"/>
                              <w:jc w:val="center"/>
                              <w:tblLayout w:type="fixed"/>
                              <w:tblCellMar>
                                <w:left w:w="58" w:type="dxa"/>
                                <w:right w:w="58" w:type="dxa"/>
                              </w:tblCellMar>
                              <w:tblLook w:val="04A0" w:firstRow="1" w:lastRow="0" w:firstColumn="1" w:lastColumn="0" w:noHBand="0" w:noVBand="1"/>
                            </w:tblPr>
                            <w:tblGrid>
                              <w:gridCol w:w="1165"/>
                              <w:gridCol w:w="1080"/>
                              <w:gridCol w:w="990"/>
                              <w:gridCol w:w="1170"/>
                              <w:gridCol w:w="1080"/>
                              <w:gridCol w:w="1170"/>
                            </w:tblGrid>
                            <w:tr w:rsidR="00D03FC9" w:rsidRPr="00FA16D5" w14:paraId="3052DE67" w14:textId="77777777" w:rsidTr="00D359F7">
                              <w:trPr>
                                <w:trHeight w:val="66"/>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27D4F8A0" w14:textId="4D03DC91" w:rsidR="00D03FC9" w:rsidRPr="00FA16D5" w:rsidRDefault="00D03FC9" w:rsidP="00D359F7">
                                  <w:pPr>
                                    <w:autoSpaceDE/>
                                    <w:spacing w:line="240" w:lineRule="auto"/>
                                    <w:ind w:firstLine="43"/>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 xml:space="preserve">ATWV (Abs. </w:t>
                                  </w:r>
                                  <w:r>
                                    <w:rPr>
                                      <w:rFonts w:asciiTheme="majorBidi" w:hAnsiTheme="majorBidi" w:cstheme="majorBidi"/>
                                      <w:b/>
                                      <w:bCs/>
                                      <w:color w:val="000000"/>
                                      <w:sz w:val="18"/>
                                      <w:szCs w:val="18"/>
                                    </w:rPr>
                                    <w:t>S</w:t>
                                  </w:r>
                                  <w:r w:rsidRPr="00FA16D5">
                                    <w:rPr>
                                      <w:rFonts w:asciiTheme="majorBidi" w:hAnsiTheme="majorBidi" w:cstheme="majorBidi"/>
                                      <w:b/>
                                      <w:bCs/>
                                      <w:color w:val="000000"/>
                                      <w:sz w:val="18"/>
                                      <w:szCs w:val="18"/>
                                    </w:rPr>
                                    <w:t xml:space="preserve">ensitivity </w:t>
                                  </w:r>
                                  <w:r>
                                    <w:rPr>
                                      <w:rFonts w:asciiTheme="majorBidi" w:hAnsiTheme="majorBidi" w:cstheme="majorBidi"/>
                                      <w:b/>
                                      <w:bCs/>
                                      <w:color w:val="000000"/>
                                      <w:sz w:val="18"/>
                                      <w:szCs w:val="18"/>
                                    </w:rPr>
                                    <w:t>D</w:t>
                                  </w:r>
                                  <w:r w:rsidRPr="00FA16D5">
                                    <w:rPr>
                                      <w:rFonts w:asciiTheme="majorBidi" w:hAnsiTheme="majorBidi" w:cstheme="majorBidi"/>
                                      <w:b/>
                                      <w:bCs/>
                                      <w:color w:val="000000"/>
                                      <w:sz w:val="18"/>
                                      <w:szCs w:val="18"/>
                                    </w:rPr>
                                    <w:t>ifference (%), Significant/Non-significant)</w:t>
                                  </w:r>
                                </w:p>
                              </w:tc>
                            </w:tr>
                            <w:tr w:rsidR="00D03FC9" w:rsidRPr="00FA16D5" w14:paraId="5FF97E96" w14:textId="77777777" w:rsidTr="006C5622">
                              <w:trPr>
                                <w:trHeight w:val="66"/>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62AEBCF" w14:textId="77777777" w:rsidR="00D03FC9" w:rsidRPr="00FA16D5" w:rsidRDefault="00D03FC9" w:rsidP="006C5622">
                                  <w:pPr>
                                    <w:autoSpaceDE/>
                                    <w:ind w:firstLine="0"/>
                                    <w:jc w:val="center"/>
                                    <w:rPr>
                                      <w:rFonts w:asciiTheme="majorBidi" w:hAnsiTheme="majorBidi" w:cstheme="majorBidi"/>
                                      <w:b/>
                                      <w:color w:val="000000"/>
                                      <w:sz w:val="18"/>
                                      <w:szCs w:val="18"/>
                                    </w:rPr>
                                  </w:pPr>
                                  <w:r w:rsidRPr="00FA16D5">
                                    <w:rPr>
                                      <w:rFonts w:asciiTheme="majorBidi" w:hAnsiTheme="majorBidi" w:cstheme="majorBidi"/>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67A54E98" w14:textId="36228847" w:rsidR="00D03FC9" w:rsidRPr="00FA16D5" w:rsidRDefault="00D03FC9" w:rsidP="006C5622">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4BC51AB9" w14:textId="281660CD" w:rsidR="00D03FC9" w:rsidRPr="00FA16D5" w:rsidRDefault="00D03FC9" w:rsidP="006C5622">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639F0E8F" w14:textId="73FB0156" w:rsidR="00D03FC9" w:rsidRPr="00FA16D5" w:rsidRDefault="00D03FC9" w:rsidP="006C5622">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67FE7E9B" w14:textId="48A6D520" w:rsidR="00D03FC9" w:rsidRPr="00FA16D5" w:rsidRDefault="00D03FC9" w:rsidP="006C5622">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294BE769" w14:textId="0DCF761D" w:rsidR="00D03FC9" w:rsidRPr="00FA16D5" w:rsidRDefault="00D03FC9" w:rsidP="006C5622">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D03FC9" w:rsidRPr="00FA16D5" w14:paraId="28DBD790" w14:textId="77777777" w:rsidTr="006C5622">
                              <w:trPr>
                                <w:trHeight w:val="112"/>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17A195C" w14:textId="18896933"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FA16D5">
                                    <w:rPr>
                                      <w:rFonts w:asciiTheme="majorBidi" w:hAnsiTheme="majorBidi" w:cstheme="majorBidi"/>
                                      <w:b/>
                                      <w:bCs/>
                                      <w:color w:val="000000"/>
                                      <w:sz w:val="18"/>
                                      <w:szCs w:val="18"/>
                                    </w:rPr>
                                    <w:t>(30.3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2BA23B"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FB9A09"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0.8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7512017"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3.61%)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48DD83"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0.0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C66A530"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5.61%) Y</w:t>
                                  </w:r>
                                </w:p>
                              </w:tc>
                            </w:tr>
                            <w:tr w:rsidR="00D03FC9" w:rsidRPr="00FA16D5" w14:paraId="5B9B35CC" w14:textId="77777777" w:rsidTr="006C5622">
                              <w:trPr>
                                <w:trHeight w:val="66"/>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4E980D6" w14:textId="7E699149"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FA16D5">
                                    <w:rPr>
                                      <w:rFonts w:asciiTheme="majorBidi" w:hAnsiTheme="majorBidi" w:cstheme="majorBidi"/>
                                      <w:b/>
                                      <w:bCs/>
                                      <w:color w:val="000000"/>
                                      <w:sz w:val="18"/>
                                      <w:szCs w:val="18"/>
                                    </w:rPr>
                                    <w:t>(29.5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D005D32"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041DA1"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2F19ADB"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2.79%)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9CE96A8"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0.83%)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766F5D"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4.79%) N</w:t>
                                  </w:r>
                                </w:p>
                              </w:tc>
                            </w:tr>
                            <w:tr w:rsidR="00D03FC9" w:rsidRPr="00FA16D5" w14:paraId="3BBA5B88" w14:textId="77777777" w:rsidTr="006C5622">
                              <w:trPr>
                                <w:trHeight w:val="120"/>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C6BCC6A" w14:textId="32F79196"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FA16D5">
                                    <w:rPr>
                                      <w:rFonts w:asciiTheme="majorBidi" w:hAnsiTheme="majorBidi" w:cstheme="majorBidi"/>
                                      <w:b/>
                                      <w:bCs/>
                                      <w:color w:val="000000"/>
                                      <w:sz w:val="18"/>
                                      <w:szCs w:val="18"/>
                                    </w:rPr>
                                    <w:t>(26.7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E8E01A1"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8E178E6"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CE7C952"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2350B8"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3.62%)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CDC551F"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2.00%) N</w:t>
                                  </w:r>
                                </w:p>
                              </w:tc>
                            </w:tr>
                            <w:tr w:rsidR="00D03FC9" w:rsidRPr="00FA16D5" w14:paraId="1825E13B" w14:textId="77777777" w:rsidTr="006C5622">
                              <w:trPr>
                                <w:trHeight w:val="260"/>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7563F01" w14:textId="5E98E8E7"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FA16D5">
                                    <w:rPr>
                                      <w:rFonts w:asciiTheme="majorBidi" w:hAnsiTheme="majorBidi" w:cstheme="majorBidi"/>
                                      <w:b/>
                                      <w:bCs/>
                                      <w:color w:val="000000"/>
                                      <w:sz w:val="18"/>
                                      <w:szCs w:val="18"/>
                                    </w:rPr>
                                    <w:t>(30.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2BBF7F5"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0244FBD"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C13E86A"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2C813C8"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0ABC15D"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5.62%) N</w:t>
                                  </w:r>
                                </w:p>
                              </w:tc>
                            </w:tr>
                            <w:tr w:rsidR="00D03FC9" w:rsidRPr="00FA16D5" w14:paraId="540AFCFF"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03E631D" w14:textId="2B2BD5B6"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FA16D5">
                                    <w:rPr>
                                      <w:rFonts w:asciiTheme="majorBidi" w:hAnsiTheme="majorBidi" w:cstheme="majorBidi"/>
                                      <w:b/>
                                      <w:bCs/>
                                      <w:color w:val="000000"/>
                                      <w:sz w:val="18"/>
                                      <w:szCs w:val="18"/>
                                    </w:rPr>
                                    <w:t>(24.7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46CF85E"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3812E21"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DD37324"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F50D0A" w14:textId="77777777" w:rsidR="00D03FC9" w:rsidRPr="00FA16D5" w:rsidRDefault="00D03FC9" w:rsidP="006C5622">
                                  <w:pPr>
                                    <w:ind w:firstLine="0"/>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01EDC2"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r>
                            <w:tr w:rsidR="00D03FC9" w:rsidRPr="00FA16D5" w14:paraId="314F9C9C"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498B474" w14:textId="66CF6D6E" w:rsidR="00D03FC9" w:rsidRPr="00FA16D5" w:rsidRDefault="00D03FC9" w:rsidP="00D359F7">
                                  <w:pPr>
                                    <w:autoSpaceDE/>
                                    <w:spacing w:line="240" w:lineRule="auto"/>
                                    <w:ind w:firstLine="0"/>
                                    <w:jc w:val="center"/>
                                    <w:rPr>
                                      <w:rFonts w:asciiTheme="majorBidi" w:hAnsiTheme="majorBidi" w:cstheme="majorBidi"/>
                                      <w:color w:val="000000"/>
                                      <w:sz w:val="18"/>
                                      <w:szCs w:val="18"/>
                                    </w:rPr>
                                  </w:pPr>
                                  <w:r w:rsidRPr="00FA16D5">
                                    <w:rPr>
                                      <w:rFonts w:asciiTheme="majorBidi" w:hAnsiTheme="majorBidi" w:cstheme="majorBidi"/>
                                      <w:b/>
                                      <w:bCs/>
                                      <w:color w:val="000000"/>
                                      <w:sz w:val="18"/>
                                      <w:szCs w:val="18"/>
                                    </w:rPr>
                                    <w:t xml:space="preserve">DPALIGN (Abs. </w:t>
                                  </w:r>
                                  <w:r>
                                    <w:rPr>
                                      <w:rFonts w:asciiTheme="majorBidi" w:hAnsiTheme="majorBidi" w:cstheme="majorBidi"/>
                                      <w:b/>
                                      <w:bCs/>
                                      <w:color w:val="000000"/>
                                      <w:sz w:val="18"/>
                                      <w:szCs w:val="18"/>
                                    </w:rPr>
                                    <w:t>S</w:t>
                                  </w:r>
                                  <w:r w:rsidRPr="00FA16D5">
                                    <w:rPr>
                                      <w:rFonts w:asciiTheme="majorBidi" w:hAnsiTheme="majorBidi" w:cstheme="majorBidi"/>
                                      <w:b/>
                                      <w:bCs/>
                                      <w:color w:val="000000"/>
                                      <w:sz w:val="18"/>
                                      <w:szCs w:val="18"/>
                                    </w:rPr>
                                    <w:t xml:space="preserve">ensitivity </w:t>
                                  </w:r>
                                  <w:r>
                                    <w:rPr>
                                      <w:rFonts w:asciiTheme="majorBidi" w:hAnsiTheme="majorBidi" w:cstheme="majorBidi"/>
                                      <w:b/>
                                      <w:bCs/>
                                      <w:color w:val="000000"/>
                                      <w:sz w:val="18"/>
                                      <w:szCs w:val="18"/>
                                    </w:rPr>
                                    <w:t>D</w:t>
                                  </w:r>
                                  <w:r w:rsidRPr="00FA16D5">
                                    <w:rPr>
                                      <w:rFonts w:asciiTheme="majorBidi" w:hAnsiTheme="majorBidi" w:cstheme="majorBidi"/>
                                      <w:b/>
                                      <w:bCs/>
                                      <w:color w:val="000000"/>
                                      <w:sz w:val="18"/>
                                      <w:szCs w:val="18"/>
                                    </w:rPr>
                                    <w:t>ifference, Significant/Non-significant)</w:t>
                                  </w:r>
                                </w:p>
                              </w:tc>
                            </w:tr>
                            <w:tr w:rsidR="00D03FC9" w:rsidRPr="00FA16D5" w14:paraId="76955C74"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637D7AD" w14:textId="77777777" w:rsidR="00D03FC9" w:rsidRPr="00FA16D5" w:rsidRDefault="00D03FC9" w:rsidP="006C5622">
                                  <w:pPr>
                                    <w:autoSpaceDE/>
                                    <w:ind w:firstLine="0"/>
                                    <w:jc w:val="center"/>
                                    <w:rPr>
                                      <w:rFonts w:asciiTheme="majorBidi" w:hAnsiTheme="majorBidi" w:cstheme="majorBidi"/>
                                      <w:b/>
                                      <w:bCs/>
                                      <w:color w:val="000000"/>
                                      <w:sz w:val="18"/>
                                      <w:szCs w:val="18"/>
                                    </w:rPr>
                                  </w:pPr>
                                  <w:r w:rsidRPr="00FA16D5">
                                    <w:rPr>
                                      <w:rFonts w:asciiTheme="majorBidi" w:hAnsiTheme="majorBidi" w:cstheme="majorBidi"/>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759DADE" w14:textId="1D62A0E9"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D2E5A62" w14:textId="5064314B"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64E0C03" w14:textId="2DE95C75"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2FA196" w14:textId="6D374148"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D56D0CF" w14:textId="02AD221B"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D03FC9" w:rsidRPr="00FA16D5" w14:paraId="30AC0084"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B08C460" w14:textId="3977957A" w:rsidR="00D03FC9" w:rsidRPr="00FA16D5" w:rsidRDefault="00D03FC9" w:rsidP="006C5622">
                                  <w:pPr>
                                    <w:autoSpaceDE/>
                                    <w:ind w:firstLine="0"/>
                                    <w:jc w:val="center"/>
                                    <w:rPr>
                                      <w:rFonts w:asciiTheme="majorBidi" w:hAnsiTheme="majorBidi" w:cstheme="majorBidi"/>
                                      <w:b/>
                                      <w:color w:val="000000"/>
                                      <w:sz w:val="18"/>
                                      <w:szCs w:val="18"/>
                                    </w:rPr>
                                  </w:pPr>
                                  <w:r>
                                    <w:rPr>
                                      <w:rFonts w:asciiTheme="majorBidi" w:hAnsiTheme="majorBidi" w:cstheme="majorBidi"/>
                                      <w:b/>
                                      <w:bCs/>
                                      <w:color w:val="000000"/>
                                      <w:sz w:val="18"/>
                                      <w:szCs w:val="18"/>
                                    </w:rPr>
                                    <w:t xml:space="preserve">M1 </w:t>
                                  </w:r>
                                  <w:r w:rsidRPr="00FA16D5">
                                    <w:rPr>
                                      <w:rFonts w:asciiTheme="majorBidi" w:hAnsiTheme="majorBidi" w:cstheme="majorBidi"/>
                                      <w:b/>
                                      <w:bCs/>
                                      <w:color w:val="000000"/>
                                      <w:sz w:val="18"/>
                                      <w:szCs w:val="18"/>
                                    </w:rPr>
                                    <w:t>(32.46%)</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A6288FD" w14:textId="77777777" w:rsidR="00D03FC9" w:rsidRPr="00FA16D5" w:rsidRDefault="00D03FC9" w:rsidP="006C5622">
                                  <w:pPr>
                                    <w:autoSpaceDE/>
                                    <w:ind w:firstLine="0"/>
                                    <w:jc w:val="right"/>
                                    <w:rPr>
                                      <w:rFonts w:asciiTheme="majorBidi" w:hAnsiTheme="majorBidi" w:cstheme="majorBidi"/>
                                      <w:b/>
                                      <w:bCs/>
                                      <w:color w:val="000000"/>
                                      <w:sz w:val="18"/>
                                      <w:szCs w:val="18"/>
                                    </w:rPr>
                                  </w:pPr>
                                  <w:r w:rsidRPr="00FA16D5">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12E4441" w14:textId="77777777" w:rsidR="00D03FC9" w:rsidRPr="00FA16D5" w:rsidRDefault="00D03FC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10.89%)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6FD2C48" w14:textId="77777777" w:rsidR="00D03FC9" w:rsidRPr="00FA16D5" w:rsidRDefault="00D03FC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01.31%)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998A89D" w14:textId="77777777" w:rsidR="00D03FC9" w:rsidRPr="00FA16D5" w:rsidRDefault="00D03FC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11.6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0895C71" w14:textId="77777777" w:rsidR="00D03FC9" w:rsidRPr="00FA16D5" w:rsidRDefault="00D03FC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03.31%) Y</w:t>
                                  </w:r>
                                </w:p>
                              </w:tc>
                            </w:tr>
                            <w:tr w:rsidR="00D03FC9" w:rsidRPr="00FA16D5" w14:paraId="6496695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19C9AE6" w14:textId="715AFCA7"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FA16D5">
                                    <w:rPr>
                                      <w:rFonts w:asciiTheme="majorBidi" w:hAnsiTheme="majorBidi" w:cstheme="majorBidi"/>
                                      <w:b/>
                                      <w:bCs/>
                                      <w:color w:val="000000"/>
                                      <w:sz w:val="18"/>
                                      <w:szCs w:val="18"/>
                                    </w:rPr>
                                    <w:t>(43.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FEF51D0"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B22A26F"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ABE3832"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9.58%)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7E8EAA"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0.76%)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833C196"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7.58%) N</w:t>
                                  </w:r>
                                </w:p>
                              </w:tc>
                            </w:tr>
                            <w:tr w:rsidR="00D03FC9" w:rsidRPr="00FA16D5" w14:paraId="648A659D"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9530963" w14:textId="75CBFFD3"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FA16D5">
                                    <w:rPr>
                                      <w:rFonts w:asciiTheme="majorBidi" w:hAnsiTheme="majorBidi" w:cstheme="majorBidi"/>
                                      <w:b/>
                                      <w:bCs/>
                                      <w:color w:val="000000"/>
                                      <w:sz w:val="18"/>
                                      <w:szCs w:val="18"/>
                                    </w:rPr>
                                    <w:t>(33.7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19C0751"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D154B7"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EABC35A"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E7234F4"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10.34%)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E6645A3"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2.00%) N</w:t>
                                  </w:r>
                                </w:p>
                              </w:tc>
                            </w:tr>
                            <w:tr w:rsidR="00D03FC9" w:rsidRPr="00FA16D5" w14:paraId="218AFBA3"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C692B5A" w14:textId="527AD9C4"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FA16D5">
                                    <w:rPr>
                                      <w:rFonts w:asciiTheme="majorBidi" w:hAnsiTheme="majorBidi" w:cstheme="majorBidi"/>
                                      <w:b/>
                                      <w:bCs/>
                                      <w:color w:val="000000"/>
                                      <w:sz w:val="18"/>
                                      <w:szCs w:val="18"/>
                                    </w:rPr>
                                    <w:t>(44.1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B0E413"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22A9892"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72C19EA"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1EB1009"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1D2DD92"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8.34%) N</w:t>
                                  </w:r>
                                </w:p>
                              </w:tc>
                            </w:tr>
                            <w:tr w:rsidR="00D03FC9" w:rsidRPr="00FA16D5" w14:paraId="1C7B4B7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BE46EA2" w14:textId="6802AC69"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FA16D5">
                                    <w:rPr>
                                      <w:rFonts w:asciiTheme="majorBidi" w:hAnsiTheme="majorBidi" w:cstheme="majorBidi"/>
                                      <w:b/>
                                      <w:bCs/>
                                      <w:color w:val="000000"/>
                                      <w:sz w:val="18"/>
                                      <w:szCs w:val="18"/>
                                    </w:rPr>
                                    <w:t>(35.7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5753590"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C94A0C3"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CE855AC"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82B72A4"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5D9B82C"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r>
                            <w:tr w:rsidR="00D03FC9" w:rsidRPr="00FA16D5" w14:paraId="659C6422"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10B327B" w14:textId="3EA5FFBC" w:rsidR="00D03FC9" w:rsidRPr="00FA16D5" w:rsidRDefault="00D03FC9" w:rsidP="00D359F7">
                                  <w:pPr>
                                    <w:autoSpaceDE/>
                                    <w:spacing w:line="240" w:lineRule="auto"/>
                                    <w:ind w:firstLine="0"/>
                                    <w:jc w:val="center"/>
                                    <w:rPr>
                                      <w:rFonts w:asciiTheme="majorBidi" w:hAnsiTheme="majorBidi" w:cstheme="majorBidi"/>
                                      <w:color w:val="000000"/>
                                      <w:sz w:val="18"/>
                                      <w:szCs w:val="18"/>
                                    </w:rPr>
                                  </w:pPr>
                                  <w:r w:rsidRPr="00FA16D5">
                                    <w:rPr>
                                      <w:rFonts w:asciiTheme="majorBidi" w:hAnsiTheme="majorBidi" w:cstheme="majorBidi"/>
                                      <w:b/>
                                      <w:bCs/>
                                      <w:color w:val="000000"/>
                                      <w:sz w:val="18"/>
                                      <w:szCs w:val="18"/>
                                    </w:rPr>
                                    <w:t xml:space="preserve">EPOCH (Abs. </w:t>
                                  </w:r>
                                  <w:r>
                                    <w:rPr>
                                      <w:rFonts w:asciiTheme="majorBidi" w:hAnsiTheme="majorBidi" w:cstheme="majorBidi"/>
                                      <w:b/>
                                      <w:bCs/>
                                      <w:color w:val="000000"/>
                                      <w:sz w:val="18"/>
                                      <w:szCs w:val="18"/>
                                    </w:rPr>
                                    <w:t>S</w:t>
                                  </w:r>
                                  <w:r w:rsidRPr="00FA16D5">
                                    <w:rPr>
                                      <w:rFonts w:asciiTheme="majorBidi" w:hAnsiTheme="majorBidi" w:cstheme="majorBidi"/>
                                      <w:b/>
                                      <w:bCs/>
                                      <w:color w:val="000000"/>
                                      <w:sz w:val="18"/>
                                      <w:szCs w:val="18"/>
                                    </w:rPr>
                                    <w:t xml:space="preserve">ensitivity </w:t>
                                  </w:r>
                                  <w:r>
                                    <w:rPr>
                                      <w:rFonts w:asciiTheme="majorBidi" w:hAnsiTheme="majorBidi" w:cstheme="majorBidi"/>
                                      <w:b/>
                                      <w:bCs/>
                                      <w:color w:val="000000"/>
                                      <w:sz w:val="18"/>
                                      <w:szCs w:val="18"/>
                                    </w:rPr>
                                    <w:t>D</w:t>
                                  </w:r>
                                  <w:r w:rsidRPr="00FA16D5">
                                    <w:rPr>
                                      <w:rFonts w:asciiTheme="majorBidi" w:hAnsiTheme="majorBidi" w:cstheme="majorBidi"/>
                                      <w:b/>
                                      <w:bCs/>
                                      <w:color w:val="000000"/>
                                      <w:sz w:val="18"/>
                                      <w:szCs w:val="18"/>
                                    </w:rPr>
                                    <w:t>ifference, Significant/Non-significant)</w:t>
                                  </w:r>
                                </w:p>
                              </w:tc>
                            </w:tr>
                            <w:tr w:rsidR="00D03FC9" w:rsidRPr="00FA16D5" w14:paraId="645B3B2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BBA692F" w14:textId="77777777" w:rsidR="00D03FC9" w:rsidRPr="00FA16D5" w:rsidRDefault="00D03FC9" w:rsidP="006C5622">
                                  <w:pPr>
                                    <w:autoSpaceDE/>
                                    <w:ind w:firstLine="0"/>
                                    <w:jc w:val="center"/>
                                    <w:rPr>
                                      <w:rFonts w:asciiTheme="majorBidi" w:hAnsiTheme="majorBidi" w:cstheme="majorBidi"/>
                                      <w:b/>
                                      <w:bCs/>
                                      <w:color w:val="000000"/>
                                      <w:sz w:val="18"/>
                                      <w:szCs w:val="18"/>
                                    </w:rPr>
                                  </w:pPr>
                                  <w:r w:rsidRPr="00FA16D5">
                                    <w:rPr>
                                      <w:rFonts w:asciiTheme="majorBidi" w:hAnsiTheme="majorBidi" w:cstheme="majorBidi"/>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961FB13" w14:textId="200B95AC"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EEA0149" w14:textId="0F713E96"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2403140" w14:textId="2C0C4621"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3AE3505" w14:textId="72D45A2B"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D34F9AD" w14:textId="6951A5D8"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D03FC9" w:rsidRPr="00FA16D5" w14:paraId="28FC627A"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AF98184" w14:textId="7B175924" w:rsidR="00D03FC9" w:rsidRPr="00FA16D5" w:rsidRDefault="00D03FC9" w:rsidP="006C5622">
                                  <w:pPr>
                                    <w:autoSpaceDE/>
                                    <w:ind w:firstLine="0"/>
                                    <w:jc w:val="center"/>
                                    <w:rPr>
                                      <w:rFonts w:asciiTheme="majorBidi" w:hAnsiTheme="majorBidi" w:cstheme="majorBidi"/>
                                      <w:b/>
                                      <w:color w:val="000000"/>
                                      <w:sz w:val="18"/>
                                      <w:szCs w:val="18"/>
                                    </w:rPr>
                                  </w:pPr>
                                  <w:r>
                                    <w:rPr>
                                      <w:rFonts w:asciiTheme="majorBidi" w:hAnsiTheme="majorBidi" w:cstheme="majorBidi"/>
                                      <w:b/>
                                      <w:bCs/>
                                      <w:color w:val="000000"/>
                                      <w:sz w:val="18"/>
                                      <w:szCs w:val="18"/>
                                    </w:rPr>
                                    <w:t xml:space="preserve">M1 </w:t>
                                  </w:r>
                                  <w:r w:rsidRPr="00FA16D5">
                                    <w:rPr>
                                      <w:rFonts w:asciiTheme="majorBidi" w:hAnsiTheme="majorBidi" w:cstheme="majorBidi"/>
                                      <w:b/>
                                      <w:bCs/>
                                      <w:color w:val="000000"/>
                                      <w:sz w:val="18"/>
                                      <w:szCs w:val="18"/>
                                    </w:rPr>
                                    <w:t>(09.7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0EA74D3" w14:textId="77777777" w:rsidR="00D03FC9" w:rsidRPr="00FA16D5" w:rsidRDefault="00D03FC9" w:rsidP="006C5622">
                                  <w:pPr>
                                    <w:autoSpaceDE/>
                                    <w:ind w:firstLine="0"/>
                                    <w:jc w:val="right"/>
                                    <w:rPr>
                                      <w:rFonts w:asciiTheme="majorBidi" w:hAnsiTheme="majorBidi" w:cstheme="majorBidi"/>
                                      <w:b/>
                                      <w:bCs/>
                                      <w:color w:val="000000"/>
                                      <w:sz w:val="18"/>
                                      <w:szCs w:val="18"/>
                                    </w:rPr>
                                  </w:pPr>
                                  <w:r w:rsidRPr="00FA16D5">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D90B49E" w14:textId="77777777" w:rsidR="00D03FC9" w:rsidRPr="00FA16D5" w:rsidRDefault="00D03FC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55.25%)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36DF5E0" w14:textId="77777777" w:rsidR="00D03FC9" w:rsidRPr="00FA16D5" w:rsidRDefault="00D03FC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40.68%)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C7E828C" w14:textId="77777777" w:rsidR="00D03FC9" w:rsidRPr="00FA16D5" w:rsidRDefault="00D03FC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10.93%)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C62E51C" w14:textId="77777777" w:rsidR="00D03FC9" w:rsidRPr="00FA16D5" w:rsidRDefault="00D03FC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41.24%) N</w:t>
                                  </w:r>
                                </w:p>
                              </w:tc>
                            </w:tr>
                            <w:tr w:rsidR="00D03FC9" w:rsidRPr="00FA16D5" w14:paraId="0978FBC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55AAD2C" w14:textId="00224004"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FA16D5">
                                    <w:rPr>
                                      <w:rFonts w:asciiTheme="majorBidi" w:hAnsiTheme="majorBidi" w:cstheme="majorBidi"/>
                                      <w:b/>
                                      <w:bCs/>
                                      <w:color w:val="000000"/>
                                      <w:sz w:val="18"/>
                                      <w:szCs w:val="18"/>
                                    </w:rPr>
                                    <w:t>(65.0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2B25C6F"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F90D414"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250796"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14.57%)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1A0FD4E"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44.3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8225DE5"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14.01%) N</w:t>
                                  </w:r>
                                </w:p>
                              </w:tc>
                            </w:tr>
                            <w:tr w:rsidR="00D03FC9" w:rsidRPr="00FA16D5" w14:paraId="76981F65"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15EBB43" w14:textId="63B255DE"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FA16D5">
                                    <w:rPr>
                                      <w:rFonts w:asciiTheme="majorBidi" w:hAnsiTheme="majorBidi" w:cstheme="majorBidi"/>
                                      <w:b/>
                                      <w:bCs/>
                                      <w:color w:val="000000"/>
                                      <w:sz w:val="18"/>
                                      <w:szCs w:val="18"/>
                                    </w:rPr>
                                    <w:t>(50.46%)</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A42A9E5"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A7C84A4"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F973BC"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DD9E7E2"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29.7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BA1BB38"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0.56%) N</w:t>
                                  </w:r>
                                </w:p>
                              </w:tc>
                            </w:tr>
                            <w:tr w:rsidR="00D03FC9" w:rsidRPr="00FA16D5" w14:paraId="46659F3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4F94D8B" w14:textId="7893D4F7"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FA16D5">
                                    <w:rPr>
                                      <w:rFonts w:asciiTheme="majorBidi" w:hAnsiTheme="majorBidi" w:cstheme="majorBidi"/>
                                      <w:b/>
                                      <w:bCs/>
                                      <w:color w:val="000000"/>
                                      <w:sz w:val="18"/>
                                      <w:szCs w:val="18"/>
                                    </w:rPr>
                                    <w:t>(20.7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B209E0C"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D5BEFF4"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B1122F4"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B76D724"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283427"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30.31%) Y</w:t>
                                  </w:r>
                                </w:p>
                              </w:tc>
                            </w:tr>
                            <w:tr w:rsidR="00D03FC9" w:rsidRPr="00FA16D5" w14:paraId="5D182F1C"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39A2C7E" w14:textId="6190D2AE"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FA16D5">
                                    <w:rPr>
                                      <w:rFonts w:asciiTheme="majorBidi" w:hAnsiTheme="majorBidi" w:cstheme="majorBidi"/>
                                      <w:b/>
                                      <w:bCs/>
                                      <w:color w:val="000000"/>
                                      <w:sz w:val="18"/>
                                      <w:szCs w:val="18"/>
                                    </w:rPr>
                                    <w:t>(51.0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CA9AF00"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4AB4294"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9260EB8"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40F7259"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FA2A170"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r>
                            <w:tr w:rsidR="00D03FC9" w:rsidRPr="00FA16D5" w14:paraId="7EFB0220"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3D434D2" w14:textId="0150A2EC" w:rsidR="00D03FC9" w:rsidRPr="00FA16D5" w:rsidRDefault="00D03FC9" w:rsidP="00D359F7">
                                  <w:pPr>
                                    <w:autoSpaceDE/>
                                    <w:spacing w:line="240" w:lineRule="auto"/>
                                    <w:ind w:firstLine="0"/>
                                    <w:jc w:val="center"/>
                                    <w:rPr>
                                      <w:rFonts w:asciiTheme="majorBidi" w:hAnsiTheme="majorBidi" w:cstheme="majorBidi"/>
                                      <w:color w:val="000000"/>
                                      <w:sz w:val="18"/>
                                      <w:szCs w:val="18"/>
                                    </w:rPr>
                                  </w:pPr>
                                  <w:r w:rsidRPr="00FA16D5">
                                    <w:rPr>
                                      <w:rFonts w:asciiTheme="majorBidi" w:hAnsiTheme="majorBidi" w:cstheme="majorBidi"/>
                                      <w:b/>
                                      <w:bCs/>
                                      <w:color w:val="000000"/>
                                      <w:sz w:val="18"/>
                                      <w:szCs w:val="18"/>
                                    </w:rPr>
                                    <w:t xml:space="preserve">OVLP (Abs. </w:t>
                                  </w:r>
                                  <w:r>
                                    <w:rPr>
                                      <w:rFonts w:asciiTheme="majorBidi" w:hAnsiTheme="majorBidi" w:cstheme="majorBidi"/>
                                      <w:b/>
                                      <w:bCs/>
                                      <w:color w:val="000000"/>
                                      <w:sz w:val="18"/>
                                      <w:szCs w:val="18"/>
                                    </w:rPr>
                                    <w:t>S</w:t>
                                  </w:r>
                                  <w:r w:rsidRPr="00FA16D5">
                                    <w:rPr>
                                      <w:rFonts w:asciiTheme="majorBidi" w:hAnsiTheme="majorBidi" w:cstheme="majorBidi"/>
                                      <w:b/>
                                      <w:bCs/>
                                      <w:color w:val="000000"/>
                                      <w:sz w:val="18"/>
                                      <w:szCs w:val="18"/>
                                    </w:rPr>
                                    <w:t xml:space="preserve">ensitivity </w:t>
                                  </w:r>
                                  <w:r>
                                    <w:rPr>
                                      <w:rFonts w:asciiTheme="majorBidi" w:hAnsiTheme="majorBidi" w:cstheme="majorBidi"/>
                                      <w:b/>
                                      <w:bCs/>
                                      <w:color w:val="000000"/>
                                      <w:sz w:val="18"/>
                                      <w:szCs w:val="18"/>
                                    </w:rPr>
                                    <w:t>D</w:t>
                                  </w:r>
                                  <w:r w:rsidRPr="00FA16D5">
                                    <w:rPr>
                                      <w:rFonts w:asciiTheme="majorBidi" w:hAnsiTheme="majorBidi" w:cstheme="majorBidi"/>
                                      <w:b/>
                                      <w:bCs/>
                                      <w:color w:val="000000"/>
                                      <w:sz w:val="18"/>
                                      <w:szCs w:val="18"/>
                                    </w:rPr>
                                    <w:t>ifference, Significant/Non-significant)</w:t>
                                  </w:r>
                                </w:p>
                              </w:tc>
                            </w:tr>
                            <w:tr w:rsidR="00D03FC9" w:rsidRPr="00FA16D5" w14:paraId="2DE1DBD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E8D7B69" w14:textId="77777777" w:rsidR="00D03FC9" w:rsidRPr="00FA16D5" w:rsidRDefault="00D03FC9" w:rsidP="006C5622">
                                  <w:pPr>
                                    <w:autoSpaceDE/>
                                    <w:ind w:firstLine="0"/>
                                    <w:jc w:val="center"/>
                                    <w:rPr>
                                      <w:rFonts w:asciiTheme="majorBidi" w:hAnsiTheme="majorBidi" w:cstheme="majorBidi"/>
                                      <w:b/>
                                      <w:bCs/>
                                      <w:color w:val="000000"/>
                                      <w:sz w:val="18"/>
                                      <w:szCs w:val="18"/>
                                    </w:rPr>
                                  </w:pPr>
                                  <w:r w:rsidRPr="00FA16D5">
                                    <w:rPr>
                                      <w:rFonts w:asciiTheme="majorBidi" w:hAnsiTheme="majorBidi" w:cstheme="majorBidi"/>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4C459AB" w14:textId="77D59DFD"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BB0A599" w14:textId="760ADE0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2CDCC6D" w14:textId="57ABA6E6"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C285660" w14:textId="6CF8BC9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86867A" w14:textId="3593FA7E"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D03FC9" w:rsidRPr="00FA16D5" w14:paraId="2AD7E7CD"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CBBF277" w14:textId="1A06E12A" w:rsidR="00D03FC9" w:rsidRPr="00FA16D5" w:rsidRDefault="00D03FC9" w:rsidP="006C5622">
                                  <w:pPr>
                                    <w:autoSpaceDE/>
                                    <w:ind w:firstLine="0"/>
                                    <w:jc w:val="center"/>
                                    <w:rPr>
                                      <w:rFonts w:asciiTheme="majorBidi" w:hAnsiTheme="majorBidi" w:cstheme="majorBidi"/>
                                      <w:b/>
                                      <w:color w:val="000000"/>
                                      <w:sz w:val="18"/>
                                      <w:szCs w:val="18"/>
                                    </w:rPr>
                                  </w:pPr>
                                  <w:r>
                                    <w:rPr>
                                      <w:rFonts w:asciiTheme="majorBidi" w:hAnsiTheme="majorBidi" w:cstheme="majorBidi"/>
                                      <w:b/>
                                      <w:bCs/>
                                      <w:color w:val="000000"/>
                                      <w:sz w:val="18"/>
                                      <w:szCs w:val="18"/>
                                    </w:rPr>
                                    <w:t xml:space="preserve">M1 </w:t>
                                  </w:r>
                                  <w:r w:rsidRPr="00FA16D5">
                                    <w:rPr>
                                      <w:rFonts w:asciiTheme="majorBidi" w:hAnsiTheme="majorBidi" w:cstheme="majorBidi"/>
                                      <w:b/>
                                      <w:bCs/>
                                      <w:color w:val="000000"/>
                                      <w:sz w:val="18"/>
                                      <w:szCs w:val="18"/>
                                    </w:rPr>
                                    <w:t>(30.8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151A8E1" w14:textId="77777777" w:rsidR="00D03FC9" w:rsidRPr="00FA16D5" w:rsidRDefault="00D03FC9" w:rsidP="006C5622">
                                  <w:pPr>
                                    <w:autoSpaceDE/>
                                    <w:ind w:firstLine="0"/>
                                    <w:jc w:val="right"/>
                                    <w:rPr>
                                      <w:rFonts w:asciiTheme="majorBidi" w:hAnsiTheme="majorBidi" w:cstheme="majorBidi"/>
                                      <w:b/>
                                      <w:bCs/>
                                      <w:color w:val="000000"/>
                                      <w:sz w:val="18"/>
                                      <w:szCs w:val="18"/>
                                    </w:rPr>
                                  </w:pPr>
                                  <w:r w:rsidRPr="00FA16D5">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4C89DED" w14:textId="77777777" w:rsidR="00D03FC9" w:rsidRPr="00FA16D5" w:rsidRDefault="00D03FC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08.26%)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F5F4CEF" w14:textId="77777777" w:rsidR="00D03FC9" w:rsidRPr="00FA16D5" w:rsidRDefault="00D03FC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02.14%)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61763BD" w14:textId="77777777" w:rsidR="00D03FC9" w:rsidRPr="00FA16D5" w:rsidRDefault="00D03FC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04.5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5A0754" w14:textId="77777777" w:rsidR="00D03FC9" w:rsidRPr="00FA16D5" w:rsidRDefault="00D03FC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02.14%) Y</w:t>
                                  </w:r>
                                </w:p>
                              </w:tc>
                            </w:tr>
                            <w:tr w:rsidR="00D03FC9" w:rsidRPr="00FA16D5" w14:paraId="1A4A67BA"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7E4657C" w14:textId="2234864B"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FA16D5">
                                    <w:rPr>
                                      <w:rFonts w:asciiTheme="majorBidi" w:hAnsiTheme="majorBidi" w:cstheme="majorBidi"/>
                                      <w:b/>
                                      <w:bCs/>
                                      <w:color w:val="000000"/>
                                      <w:sz w:val="18"/>
                                      <w:szCs w:val="18"/>
                                    </w:rPr>
                                    <w:t>(39.0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01620DC"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BF77774"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FAE8DAE"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9.04%)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67E45D2"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3.74%)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495B8F"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6.12%) N</w:t>
                                  </w:r>
                                </w:p>
                              </w:tc>
                            </w:tr>
                            <w:tr w:rsidR="00D03FC9" w:rsidRPr="00FA16D5" w14:paraId="70BD0AC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379F7E7" w14:textId="781CF4C0"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FA16D5">
                                    <w:rPr>
                                      <w:rFonts w:asciiTheme="majorBidi" w:hAnsiTheme="majorBidi" w:cstheme="majorBidi"/>
                                      <w:b/>
                                      <w:bCs/>
                                      <w:color w:val="000000"/>
                                      <w:sz w:val="18"/>
                                      <w:szCs w:val="18"/>
                                    </w:rPr>
                                    <w:t>(30.0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9282EA2"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591F543"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B7AE136"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41E8E3E"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5.30%)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34387CA"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2.92%) N</w:t>
                                  </w:r>
                                </w:p>
                              </w:tc>
                            </w:tr>
                            <w:tr w:rsidR="00D03FC9" w:rsidRPr="00FA16D5" w14:paraId="22110D31"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F5254B3" w14:textId="6745D55E"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FA16D5">
                                    <w:rPr>
                                      <w:rFonts w:asciiTheme="majorBidi" w:hAnsiTheme="majorBidi" w:cstheme="majorBidi"/>
                                      <w:b/>
                                      <w:bCs/>
                                      <w:color w:val="000000"/>
                                      <w:sz w:val="18"/>
                                      <w:szCs w:val="18"/>
                                    </w:rPr>
                                    <w:t>(35.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4880EB3"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2A8C14B"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F0C3308"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20EC37A"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B6DE5AD"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2.38%) N</w:t>
                                  </w:r>
                                </w:p>
                              </w:tc>
                            </w:tr>
                            <w:tr w:rsidR="00D03FC9" w:rsidRPr="00FA16D5" w14:paraId="04DAE865"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333E77F" w14:textId="1D520023"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FA16D5">
                                    <w:rPr>
                                      <w:rFonts w:asciiTheme="majorBidi" w:hAnsiTheme="majorBidi" w:cstheme="majorBidi"/>
                                      <w:b/>
                                      <w:bCs/>
                                      <w:color w:val="000000"/>
                                      <w:sz w:val="18"/>
                                      <w:szCs w:val="18"/>
                                    </w:rPr>
                                    <w:t>(32.9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944ACAE"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AA17C3C"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027DF4B"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4ADFD64"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1DEA132"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r>
                            <w:tr w:rsidR="00D03FC9" w:rsidRPr="00FA16D5" w14:paraId="1B55A6B5"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D121FAA" w14:textId="0D86E020" w:rsidR="00D03FC9" w:rsidRPr="00FA16D5" w:rsidRDefault="00D03FC9" w:rsidP="00D359F7">
                                  <w:pPr>
                                    <w:autoSpaceDE/>
                                    <w:spacing w:line="240" w:lineRule="auto"/>
                                    <w:ind w:firstLine="0"/>
                                    <w:jc w:val="center"/>
                                    <w:rPr>
                                      <w:rFonts w:asciiTheme="majorBidi" w:hAnsiTheme="majorBidi" w:cstheme="majorBidi"/>
                                      <w:color w:val="000000"/>
                                      <w:sz w:val="18"/>
                                      <w:szCs w:val="18"/>
                                    </w:rPr>
                                  </w:pPr>
                                  <w:r w:rsidRPr="00FA16D5">
                                    <w:rPr>
                                      <w:rFonts w:asciiTheme="majorBidi" w:hAnsiTheme="majorBidi" w:cstheme="majorBidi"/>
                                      <w:b/>
                                      <w:bCs/>
                                      <w:color w:val="000000"/>
                                      <w:sz w:val="18"/>
                                      <w:szCs w:val="18"/>
                                    </w:rPr>
                                    <w:t xml:space="preserve">TAES (Abs. </w:t>
                                  </w:r>
                                  <w:r>
                                    <w:rPr>
                                      <w:rFonts w:asciiTheme="majorBidi" w:hAnsiTheme="majorBidi" w:cstheme="majorBidi"/>
                                      <w:b/>
                                      <w:bCs/>
                                      <w:color w:val="000000"/>
                                      <w:sz w:val="18"/>
                                      <w:szCs w:val="18"/>
                                    </w:rPr>
                                    <w:t>S</w:t>
                                  </w:r>
                                  <w:r w:rsidRPr="00FA16D5">
                                    <w:rPr>
                                      <w:rFonts w:asciiTheme="majorBidi" w:hAnsiTheme="majorBidi" w:cstheme="majorBidi"/>
                                      <w:b/>
                                      <w:bCs/>
                                      <w:color w:val="000000"/>
                                      <w:sz w:val="18"/>
                                      <w:szCs w:val="18"/>
                                    </w:rPr>
                                    <w:t xml:space="preserve">ensitivity </w:t>
                                  </w:r>
                                  <w:r>
                                    <w:rPr>
                                      <w:rFonts w:asciiTheme="majorBidi" w:hAnsiTheme="majorBidi" w:cstheme="majorBidi"/>
                                      <w:b/>
                                      <w:bCs/>
                                      <w:color w:val="000000"/>
                                      <w:sz w:val="18"/>
                                      <w:szCs w:val="18"/>
                                    </w:rPr>
                                    <w:t>D</w:t>
                                  </w:r>
                                  <w:r w:rsidRPr="00FA16D5">
                                    <w:rPr>
                                      <w:rFonts w:asciiTheme="majorBidi" w:hAnsiTheme="majorBidi" w:cstheme="majorBidi"/>
                                      <w:b/>
                                      <w:bCs/>
                                      <w:color w:val="000000"/>
                                      <w:sz w:val="18"/>
                                      <w:szCs w:val="18"/>
                                    </w:rPr>
                                    <w:t>ifference, Significant/Non-significant)</w:t>
                                  </w:r>
                                </w:p>
                              </w:tc>
                            </w:tr>
                            <w:tr w:rsidR="00D03FC9" w:rsidRPr="00FA16D5" w14:paraId="5C6549A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FE94173" w14:textId="77777777" w:rsidR="00D03FC9" w:rsidRPr="00FA16D5" w:rsidRDefault="00D03FC9" w:rsidP="006C5622">
                                  <w:pPr>
                                    <w:autoSpaceDE/>
                                    <w:ind w:firstLine="0"/>
                                    <w:jc w:val="center"/>
                                    <w:rPr>
                                      <w:rFonts w:asciiTheme="majorBidi" w:hAnsiTheme="majorBidi" w:cstheme="majorBidi"/>
                                      <w:b/>
                                      <w:bCs/>
                                      <w:color w:val="000000"/>
                                      <w:sz w:val="18"/>
                                      <w:szCs w:val="18"/>
                                    </w:rPr>
                                  </w:pPr>
                                  <w:r w:rsidRPr="00FA16D5">
                                    <w:rPr>
                                      <w:rFonts w:asciiTheme="majorBidi" w:hAnsiTheme="majorBidi" w:cstheme="majorBidi"/>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80AE7E" w14:textId="4F33B0B1"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DB3102F" w14:textId="7B4D2DEB"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80B104" w14:textId="7CF9134E"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913CD69" w14:textId="4DE72E42"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7BBD849" w14:textId="7F3D44D5"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D03FC9" w:rsidRPr="00FA16D5" w14:paraId="0C1C00CB"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4C6688D" w14:textId="68E83011"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FA16D5">
                                    <w:rPr>
                                      <w:rFonts w:asciiTheme="majorBidi" w:hAnsiTheme="majorBidi" w:cstheme="majorBidi"/>
                                      <w:b/>
                                      <w:bCs/>
                                      <w:color w:val="000000"/>
                                      <w:sz w:val="18"/>
                                      <w:szCs w:val="18"/>
                                    </w:rPr>
                                    <w:t>(12.4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A5B281" w14:textId="77777777" w:rsidR="00D03FC9" w:rsidRPr="00FA16D5" w:rsidRDefault="00D03FC9" w:rsidP="006C5622">
                                  <w:pPr>
                                    <w:autoSpaceDE/>
                                    <w:ind w:firstLine="0"/>
                                    <w:jc w:val="right"/>
                                    <w:rPr>
                                      <w:rFonts w:asciiTheme="majorBidi" w:hAnsiTheme="majorBidi" w:cstheme="majorBidi"/>
                                      <w:b/>
                                      <w:bCs/>
                                      <w:color w:val="000000"/>
                                      <w:sz w:val="18"/>
                                      <w:szCs w:val="18"/>
                                    </w:rPr>
                                  </w:pPr>
                                  <w:r w:rsidRPr="00FA16D5">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1BDCB12" w14:textId="77777777" w:rsidR="00D03FC9" w:rsidRPr="00FA16D5" w:rsidRDefault="00D03FC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19.10%)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241A99" w14:textId="77777777" w:rsidR="00D03FC9" w:rsidRPr="00FA16D5" w:rsidRDefault="00D03FC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10.36%)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91D4E1B" w14:textId="77777777" w:rsidR="00D03FC9" w:rsidRPr="00FA16D5" w:rsidRDefault="00D03FC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04.8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44A2937" w14:textId="77777777" w:rsidR="00D03FC9" w:rsidRPr="00FA16D5" w:rsidRDefault="00D03FC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09.64%) N</w:t>
                                  </w:r>
                                </w:p>
                              </w:tc>
                            </w:tr>
                            <w:tr w:rsidR="00D03FC9" w:rsidRPr="00FA16D5" w14:paraId="107F858F"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9572F1C" w14:textId="085508E7"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FA16D5">
                                    <w:rPr>
                                      <w:rFonts w:asciiTheme="majorBidi" w:hAnsiTheme="majorBidi" w:cstheme="majorBidi"/>
                                      <w:b/>
                                      <w:bCs/>
                                      <w:color w:val="000000"/>
                                      <w:sz w:val="18"/>
                                      <w:szCs w:val="18"/>
                                    </w:rPr>
                                    <w:t>(31.5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0B703F7"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1FD672"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72CAB3"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8.74%)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6D71576"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14.29%)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5F20F1"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9.46%) N</w:t>
                                  </w:r>
                                </w:p>
                              </w:tc>
                            </w:tr>
                            <w:tr w:rsidR="00D03FC9" w:rsidRPr="00FA16D5" w14:paraId="018CB0EA"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73387C9" w14:textId="03340F93"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FA16D5">
                                    <w:rPr>
                                      <w:rFonts w:asciiTheme="majorBidi" w:hAnsiTheme="majorBidi" w:cstheme="majorBidi"/>
                                      <w:b/>
                                      <w:bCs/>
                                      <w:color w:val="000000"/>
                                      <w:sz w:val="18"/>
                                      <w:szCs w:val="18"/>
                                    </w:rPr>
                                    <w:t>(22.8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EECCC69"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D6AC04C"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35FE985"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18E58D9"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5.5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CF36C40"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0.72%) N</w:t>
                                  </w:r>
                                </w:p>
                              </w:tc>
                            </w:tr>
                            <w:tr w:rsidR="00D03FC9" w:rsidRPr="00FA16D5" w14:paraId="50E787D1"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D6BB66F" w14:textId="43DE1DFE"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FA16D5">
                                    <w:rPr>
                                      <w:rFonts w:asciiTheme="majorBidi" w:hAnsiTheme="majorBidi" w:cstheme="majorBidi"/>
                                      <w:b/>
                                      <w:bCs/>
                                      <w:color w:val="000000"/>
                                      <w:sz w:val="18"/>
                                      <w:szCs w:val="18"/>
                                    </w:rPr>
                                    <w:t>(17.2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842875B"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B4F9AE5"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7F6038E"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3F3398D"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F39D54"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4.83%) Y</w:t>
                                  </w:r>
                                </w:p>
                              </w:tc>
                            </w:tr>
                            <w:tr w:rsidR="00D03FC9" w:rsidRPr="00FA16D5" w14:paraId="42B1952E"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D5230C5" w14:textId="107EB6AC"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FA16D5">
                                    <w:rPr>
                                      <w:rFonts w:asciiTheme="majorBidi" w:hAnsiTheme="majorBidi" w:cstheme="majorBidi"/>
                                      <w:b/>
                                      <w:bCs/>
                                      <w:color w:val="000000"/>
                                      <w:sz w:val="18"/>
                                      <w:szCs w:val="18"/>
                                    </w:rPr>
                                    <w:t>(22.1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525D939"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80B2984"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F445D35"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CB89331"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FF3AFF0"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r>
                          </w:tbl>
                          <w:p w14:paraId="31B4DD74" w14:textId="77777777" w:rsidR="00D03FC9" w:rsidRDefault="00D03FC9" w:rsidP="00FA16D5">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CEB8FBD" id="Text Box 32" o:spid="_x0000_s1041" type="#_x0000_t202" style="position:absolute;left:0;text-align:left;margin-left:0;margin-top:-.1pt;width:342pt;height:509.75pt;z-index:251689984;visibility:visible;mso-wrap-style:square;mso-width-percent:0;mso-height-percent:0;mso-wrap-distance-left:10.8pt;mso-wrap-distance-top:10.8pt;mso-wrap-distance-right:10.8pt;mso-wrap-distance-bottom:10.8pt;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" o:allowoverlap="f" filled="f" stroked="f">
                <v:textbox inset="0,0,0,0">
                  <w:txbxContent>
                    <w:p w14:paraId="53F63826" w14:textId="541152F9" w:rsidR="00D03FC9" w:rsidRPr="006B1D14" w:rsidRDefault="00D03FC9" w:rsidP="00FA16D5">
                      <w:pPr>
                        <w:pStyle w:val="Caption"/>
                        <w:keepNext/>
                        <w:spacing w:after="120"/>
                        <w:jc w:val="center"/>
                        <w:rPr>
                          <w:sz w:val="18"/>
                          <w:szCs w:val="18"/>
                        </w:rPr>
                      </w:pPr>
                      <w:bookmarkStart w:id="66" w:name="_Ref533719366"/>
                      <w:r w:rsidRPr="006B1D14">
                        <w:rPr>
                          <w:b/>
                          <w:bCs/>
                          <w:sz w:val="18"/>
                          <w:szCs w:val="18"/>
                        </w:rPr>
                        <w:t>Table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sidR="00485CEA">
                        <w:rPr>
                          <w:b/>
                          <w:bCs/>
                          <w:noProof/>
                          <w:sz w:val="18"/>
                          <w:szCs w:val="18"/>
                        </w:rPr>
                        <w:t>10</w:t>
                      </w:r>
                      <w:r w:rsidRPr="006B1D14">
                        <w:rPr>
                          <w:sz w:val="18"/>
                          <w:szCs w:val="18"/>
                        </w:rPr>
                        <w:fldChar w:fldCharType="end"/>
                      </w:r>
                      <w:bookmarkEnd w:id="66"/>
                      <w:r w:rsidRPr="006B1D14">
                        <w:rPr>
                          <w:b/>
                          <w:bCs/>
                          <w:sz w:val="18"/>
                          <w:szCs w:val="18"/>
                        </w:rPr>
                        <w:t>.</w:t>
                      </w:r>
                      <w:r w:rsidRPr="006B1D14">
                        <w:rPr>
                          <w:bCs/>
                          <w:sz w:val="18"/>
                          <w:szCs w:val="18"/>
                        </w:rPr>
                        <w:t xml:space="preserve"> Significance calculated</w:t>
                      </w:r>
                      <w:r>
                        <w:rPr>
                          <w:bCs/>
                          <w:sz w:val="18"/>
                          <w:szCs w:val="18"/>
                        </w:rPr>
                        <w:t xml:space="preserve"> </w:t>
                      </w:r>
                      <w:r w:rsidRPr="006B1D14">
                        <w:rPr>
                          <w:bCs/>
                          <w:sz w:val="18"/>
                          <w:szCs w:val="18"/>
                        </w:rPr>
                        <w:t xml:space="preserve">using </w:t>
                      </w:r>
                      <w:r>
                        <w:rPr>
                          <w:bCs/>
                          <w:sz w:val="18"/>
                          <w:szCs w:val="18"/>
                        </w:rPr>
                        <w:t>z</w:t>
                      </w:r>
                      <w:r w:rsidRPr="006B1D14">
                        <w:rPr>
                          <w:bCs/>
                          <w:sz w:val="18"/>
                          <w:szCs w:val="18"/>
                        </w:rPr>
                        <w:t>-tests for α</w:t>
                      </w:r>
                      <w:r>
                        <w:rPr>
                          <w:bCs/>
                          <w:sz w:val="18"/>
                          <w:szCs w:val="18"/>
                        </w:rPr>
                        <w:t xml:space="preserve"> =</w:t>
                      </w:r>
                      <w:r w:rsidRPr="006B1D14">
                        <w:rPr>
                          <w:bCs/>
                          <w:sz w:val="18"/>
                          <w:szCs w:val="18"/>
                        </w:rPr>
                        <w:t xml:space="preserve"> 0.05 (for sensitivity)</w:t>
                      </w:r>
                    </w:p>
                    <w:tbl>
                      <w:tblPr>
                        <w:tblStyle w:val="TableGrid"/>
                        <w:tblW w:w="6655" w:type="dxa"/>
                        <w:jc w:val="center"/>
                        <w:tblLayout w:type="fixed"/>
                        <w:tblCellMar>
                          <w:left w:w="58" w:type="dxa"/>
                          <w:right w:w="58" w:type="dxa"/>
                        </w:tblCellMar>
                        <w:tblLook w:val="04A0" w:firstRow="1" w:lastRow="0" w:firstColumn="1" w:lastColumn="0" w:noHBand="0" w:noVBand="1"/>
                      </w:tblPr>
                      <w:tblGrid>
                        <w:gridCol w:w="1165"/>
                        <w:gridCol w:w="1080"/>
                        <w:gridCol w:w="990"/>
                        <w:gridCol w:w="1170"/>
                        <w:gridCol w:w="1080"/>
                        <w:gridCol w:w="1170"/>
                      </w:tblGrid>
                      <w:tr w:rsidR="00D03FC9" w:rsidRPr="00FA16D5" w14:paraId="3052DE67" w14:textId="77777777" w:rsidTr="00D359F7">
                        <w:trPr>
                          <w:trHeight w:val="66"/>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27D4F8A0" w14:textId="4D03DC91" w:rsidR="00D03FC9" w:rsidRPr="00FA16D5" w:rsidRDefault="00D03FC9" w:rsidP="00D359F7">
                            <w:pPr>
                              <w:autoSpaceDE/>
                              <w:spacing w:line="240" w:lineRule="auto"/>
                              <w:ind w:firstLine="43"/>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 xml:space="preserve">ATWV (Abs. </w:t>
                            </w:r>
                            <w:r>
                              <w:rPr>
                                <w:rFonts w:asciiTheme="majorBidi" w:hAnsiTheme="majorBidi" w:cstheme="majorBidi"/>
                                <w:b/>
                                <w:bCs/>
                                <w:color w:val="000000"/>
                                <w:sz w:val="18"/>
                                <w:szCs w:val="18"/>
                              </w:rPr>
                              <w:t>S</w:t>
                            </w:r>
                            <w:r w:rsidRPr="00FA16D5">
                              <w:rPr>
                                <w:rFonts w:asciiTheme="majorBidi" w:hAnsiTheme="majorBidi" w:cstheme="majorBidi"/>
                                <w:b/>
                                <w:bCs/>
                                <w:color w:val="000000"/>
                                <w:sz w:val="18"/>
                                <w:szCs w:val="18"/>
                              </w:rPr>
                              <w:t xml:space="preserve">ensitivity </w:t>
                            </w:r>
                            <w:r>
                              <w:rPr>
                                <w:rFonts w:asciiTheme="majorBidi" w:hAnsiTheme="majorBidi" w:cstheme="majorBidi"/>
                                <w:b/>
                                <w:bCs/>
                                <w:color w:val="000000"/>
                                <w:sz w:val="18"/>
                                <w:szCs w:val="18"/>
                              </w:rPr>
                              <w:t>D</w:t>
                            </w:r>
                            <w:r w:rsidRPr="00FA16D5">
                              <w:rPr>
                                <w:rFonts w:asciiTheme="majorBidi" w:hAnsiTheme="majorBidi" w:cstheme="majorBidi"/>
                                <w:b/>
                                <w:bCs/>
                                <w:color w:val="000000"/>
                                <w:sz w:val="18"/>
                                <w:szCs w:val="18"/>
                              </w:rPr>
                              <w:t>ifference (%), Significant/Non-significant)</w:t>
                            </w:r>
                          </w:p>
                        </w:tc>
                      </w:tr>
                      <w:tr w:rsidR="00D03FC9" w:rsidRPr="00FA16D5" w14:paraId="5FF97E96" w14:textId="77777777" w:rsidTr="006C5622">
                        <w:trPr>
                          <w:trHeight w:val="66"/>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62AEBCF" w14:textId="77777777" w:rsidR="00D03FC9" w:rsidRPr="00FA16D5" w:rsidRDefault="00D03FC9" w:rsidP="006C5622">
                            <w:pPr>
                              <w:autoSpaceDE/>
                              <w:ind w:firstLine="0"/>
                              <w:jc w:val="center"/>
                              <w:rPr>
                                <w:rFonts w:asciiTheme="majorBidi" w:hAnsiTheme="majorBidi" w:cstheme="majorBidi"/>
                                <w:b/>
                                <w:color w:val="000000"/>
                                <w:sz w:val="18"/>
                                <w:szCs w:val="18"/>
                              </w:rPr>
                            </w:pPr>
                            <w:r w:rsidRPr="00FA16D5">
                              <w:rPr>
                                <w:rFonts w:asciiTheme="majorBidi" w:hAnsiTheme="majorBidi" w:cstheme="majorBidi"/>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67A54E98" w14:textId="36228847" w:rsidR="00D03FC9" w:rsidRPr="00FA16D5" w:rsidRDefault="00D03FC9" w:rsidP="006C5622">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4BC51AB9" w14:textId="281660CD" w:rsidR="00D03FC9" w:rsidRPr="00FA16D5" w:rsidRDefault="00D03FC9" w:rsidP="006C5622">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639F0E8F" w14:textId="73FB0156" w:rsidR="00D03FC9" w:rsidRPr="00FA16D5" w:rsidRDefault="00D03FC9" w:rsidP="006C5622">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67FE7E9B" w14:textId="48A6D520" w:rsidR="00D03FC9" w:rsidRPr="00FA16D5" w:rsidRDefault="00D03FC9" w:rsidP="006C5622">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294BE769" w14:textId="0DCF761D" w:rsidR="00D03FC9" w:rsidRPr="00FA16D5" w:rsidRDefault="00D03FC9" w:rsidP="006C5622">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D03FC9" w:rsidRPr="00FA16D5" w14:paraId="28DBD790" w14:textId="77777777" w:rsidTr="006C5622">
                        <w:trPr>
                          <w:trHeight w:val="112"/>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17A195C" w14:textId="18896933"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FA16D5">
                              <w:rPr>
                                <w:rFonts w:asciiTheme="majorBidi" w:hAnsiTheme="majorBidi" w:cstheme="majorBidi"/>
                                <w:b/>
                                <w:bCs/>
                                <w:color w:val="000000"/>
                                <w:sz w:val="18"/>
                                <w:szCs w:val="18"/>
                              </w:rPr>
                              <w:t>(30.3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2BA23B"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FB9A09"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0.8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7512017"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3.61%)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48DD83"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0.0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C66A530"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5.61%) Y</w:t>
                            </w:r>
                          </w:p>
                        </w:tc>
                      </w:tr>
                      <w:tr w:rsidR="00D03FC9" w:rsidRPr="00FA16D5" w14:paraId="5B9B35CC" w14:textId="77777777" w:rsidTr="006C5622">
                        <w:trPr>
                          <w:trHeight w:val="66"/>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4E980D6" w14:textId="7E699149"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FA16D5">
                              <w:rPr>
                                <w:rFonts w:asciiTheme="majorBidi" w:hAnsiTheme="majorBidi" w:cstheme="majorBidi"/>
                                <w:b/>
                                <w:bCs/>
                                <w:color w:val="000000"/>
                                <w:sz w:val="18"/>
                                <w:szCs w:val="18"/>
                              </w:rPr>
                              <w:t>(29.5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D005D32"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041DA1"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2F19ADB"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2.79%)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9CE96A8"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0.83%)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766F5D"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4.79%) N</w:t>
                            </w:r>
                          </w:p>
                        </w:tc>
                      </w:tr>
                      <w:tr w:rsidR="00D03FC9" w:rsidRPr="00FA16D5" w14:paraId="3BBA5B88" w14:textId="77777777" w:rsidTr="006C5622">
                        <w:trPr>
                          <w:trHeight w:val="120"/>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C6BCC6A" w14:textId="32F79196"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FA16D5">
                              <w:rPr>
                                <w:rFonts w:asciiTheme="majorBidi" w:hAnsiTheme="majorBidi" w:cstheme="majorBidi"/>
                                <w:b/>
                                <w:bCs/>
                                <w:color w:val="000000"/>
                                <w:sz w:val="18"/>
                                <w:szCs w:val="18"/>
                              </w:rPr>
                              <w:t>(26.7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E8E01A1"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8E178E6"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CE7C952"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2350B8"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3.62%)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CDC551F"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2.00%) N</w:t>
                            </w:r>
                          </w:p>
                        </w:tc>
                      </w:tr>
                      <w:tr w:rsidR="00D03FC9" w:rsidRPr="00FA16D5" w14:paraId="1825E13B" w14:textId="77777777" w:rsidTr="006C5622">
                        <w:trPr>
                          <w:trHeight w:val="260"/>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7563F01" w14:textId="5E98E8E7"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FA16D5">
                              <w:rPr>
                                <w:rFonts w:asciiTheme="majorBidi" w:hAnsiTheme="majorBidi" w:cstheme="majorBidi"/>
                                <w:b/>
                                <w:bCs/>
                                <w:color w:val="000000"/>
                                <w:sz w:val="18"/>
                                <w:szCs w:val="18"/>
                              </w:rPr>
                              <w:t>(30.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2BBF7F5"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0244FBD"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C13E86A"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2C813C8"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0ABC15D"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5.62%) N</w:t>
                            </w:r>
                          </w:p>
                        </w:tc>
                      </w:tr>
                      <w:tr w:rsidR="00D03FC9" w:rsidRPr="00FA16D5" w14:paraId="540AFCFF"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03E631D" w14:textId="2B2BD5B6"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FA16D5">
                              <w:rPr>
                                <w:rFonts w:asciiTheme="majorBidi" w:hAnsiTheme="majorBidi" w:cstheme="majorBidi"/>
                                <w:b/>
                                <w:bCs/>
                                <w:color w:val="000000"/>
                                <w:sz w:val="18"/>
                                <w:szCs w:val="18"/>
                              </w:rPr>
                              <w:t>(24.7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46CF85E"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3812E21"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DD37324"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F50D0A" w14:textId="77777777" w:rsidR="00D03FC9" w:rsidRPr="00FA16D5" w:rsidRDefault="00D03FC9" w:rsidP="006C5622">
                            <w:pPr>
                              <w:ind w:firstLine="0"/>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01EDC2"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r>
                      <w:tr w:rsidR="00D03FC9" w:rsidRPr="00FA16D5" w14:paraId="314F9C9C"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498B474" w14:textId="66CF6D6E" w:rsidR="00D03FC9" w:rsidRPr="00FA16D5" w:rsidRDefault="00D03FC9" w:rsidP="00D359F7">
                            <w:pPr>
                              <w:autoSpaceDE/>
                              <w:spacing w:line="240" w:lineRule="auto"/>
                              <w:ind w:firstLine="0"/>
                              <w:jc w:val="center"/>
                              <w:rPr>
                                <w:rFonts w:asciiTheme="majorBidi" w:hAnsiTheme="majorBidi" w:cstheme="majorBidi"/>
                                <w:color w:val="000000"/>
                                <w:sz w:val="18"/>
                                <w:szCs w:val="18"/>
                              </w:rPr>
                            </w:pPr>
                            <w:r w:rsidRPr="00FA16D5">
                              <w:rPr>
                                <w:rFonts w:asciiTheme="majorBidi" w:hAnsiTheme="majorBidi" w:cstheme="majorBidi"/>
                                <w:b/>
                                <w:bCs/>
                                <w:color w:val="000000"/>
                                <w:sz w:val="18"/>
                                <w:szCs w:val="18"/>
                              </w:rPr>
                              <w:t xml:space="preserve">DPALIGN (Abs. </w:t>
                            </w:r>
                            <w:r>
                              <w:rPr>
                                <w:rFonts w:asciiTheme="majorBidi" w:hAnsiTheme="majorBidi" w:cstheme="majorBidi"/>
                                <w:b/>
                                <w:bCs/>
                                <w:color w:val="000000"/>
                                <w:sz w:val="18"/>
                                <w:szCs w:val="18"/>
                              </w:rPr>
                              <w:t>S</w:t>
                            </w:r>
                            <w:r w:rsidRPr="00FA16D5">
                              <w:rPr>
                                <w:rFonts w:asciiTheme="majorBidi" w:hAnsiTheme="majorBidi" w:cstheme="majorBidi"/>
                                <w:b/>
                                <w:bCs/>
                                <w:color w:val="000000"/>
                                <w:sz w:val="18"/>
                                <w:szCs w:val="18"/>
                              </w:rPr>
                              <w:t xml:space="preserve">ensitivity </w:t>
                            </w:r>
                            <w:r>
                              <w:rPr>
                                <w:rFonts w:asciiTheme="majorBidi" w:hAnsiTheme="majorBidi" w:cstheme="majorBidi"/>
                                <w:b/>
                                <w:bCs/>
                                <w:color w:val="000000"/>
                                <w:sz w:val="18"/>
                                <w:szCs w:val="18"/>
                              </w:rPr>
                              <w:t>D</w:t>
                            </w:r>
                            <w:r w:rsidRPr="00FA16D5">
                              <w:rPr>
                                <w:rFonts w:asciiTheme="majorBidi" w:hAnsiTheme="majorBidi" w:cstheme="majorBidi"/>
                                <w:b/>
                                <w:bCs/>
                                <w:color w:val="000000"/>
                                <w:sz w:val="18"/>
                                <w:szCs w:val="18"/>
                              </w:rPr>
                              <w:t>ifference, Significant/Non-significant)</w:t>
                            </w:r>
                          </w:p>
                        </w:tc>
                      </w:tr>
                      <w:tr w:rsidR="00D03FC9" w:rsidRPr="00FA16D5" w14:paraId="76955C74"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637D7AD" w14:textId="77777777" w:rsidR="00D03FC9" w:rsidRPr="00FA16D5" w:rsidRDefault="00D03FC9" w:rsidP="006C5622">
                            <w:pPr>
                              <w:autoSpaceDE/>
                              <w:ind w:firstLine="0"/>
                              <w:jc w:val="center"/>
                              <w:rPr>
                                <w:rFonts w:asciiTheme="majorBidi" w:hAnsiTheme="majorBidi" w:cstheme="majorBidi"/>
                                <w:b/>
                                <w:bCs/>
                                <w:color w:val="000000"/>
                                <w:sz w:val="18"/>
                                <w:szCs w:val="18"/>
                              </w:rPr>
                            </w:pPr>
                            <w:r w:rsidRPr="00FA16D5">
                              <w:rPr>
                                <w:rFonts w:asciiTheme="majorBidi" w:hAnsiTheme="majorBidi" w:cstheme="majorBidi"/>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759DADE" w14:textId="1D62A0E9"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D2E5A62" w14:textId="5064314B"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64E0C03" w14:textId="2DE95C75"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2FA196" w14:textId="6D374148"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D56D0CF" w14:textId="02AD221B"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D03FC9" w:rsidRPr="00FA16D5" w14:paraId="30AC0084"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B08C460" w14:textId="3977957A" w:rsidR="00D03FC9" w:rsidRPr="00FA16D5" w:rsidRDefault="00D03FC9" w:rsidP="006C5622">
                            <w:pPr>
                              <w:autoSpaceDE/>
                              <w:ind w:firstLine="0"/>
                              <w:jc w:val="center"/>
                              <w:rPr>
                                <w:rFonts w:asciiTheme="majorBidi" w:hAnsiTheme="majorBidi" w:cstheme="majorBidi"/>
                                <w:b/>
                                <w:color w:val="000000"/>
                                <w:sz w:val="18"/>
                                <w:szCs w:val="18"/>
                              </w:rPr>
                            </w:pPr>
                            <w:r>
                              <w:rPr>
                                <w:rFonts w:asciiTheme="majorBidi" w:hAnsiTheme="majorBidi" w:cstheme="majorBidi"/>
                                <w:b/>
                                <w:bCs/>
                                <w:color w:val="000000"/>
                                <w:sz w:val="18"/>
                                <w:szCs w:val="18"/>
                              </w:rPr>
                              <w:t xml:space="preserve">M1 </w:t>
                            </w:r>
                            <w:r w:rsidRPr="00FA16D5">
                              <w:rPr>
                                <w:rFonts w:asciiTheme="majorBidi" w:hAnsiTheme="majorBidi" w:cstheme="majorBidi"/>
                                <w:b/>
                                <w:bCs/>
                                <w:color w:val="000000"/>
                                <w:sz w:val="18"/>
                                <w:szCs w:val="18"/>
                              </w:rPr>
                              <w:t>(32.46%)</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A6288FD" w14:textId="77777777" w:rsidR="00D03FC9" w:rsidRPr="00FA16D5" w:rsidRDefault="00D03FC9" w:rsidP="006C5622">
                            <w:pPr>
                              <w:autoSpaceDE/>
                              <w:ind w:firstLine="0"/>
                              <w:jc w:val="right"/>
                              <w:rPr>
                                <w:rFonts w:asciiTheme="majorBidi" w:hAnsiTheme="majorBidi" w:cstheme="majorBidi"/>
                                <w:b/>
                                <w:bCs/>
                                <w:color w:val="000000"/>
                                <w:sz w:val="18"/>
                                <w:szCs w:val="18"/>
                              </w:rPr>
                            </w:pPr>
                            <w:r w:rsidRPr="00FA16D5">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12E4441" w14:textId="77777777" w:rsidR="00D03FC9" w:rsidRPr="00FA16D5" w:rsidRDefault="00D03FC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10.89%)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6FD2C48" w14:textId="77777777" w:rsidR="00D03FC9" w:rsidRPr="00FA16D5" w:rsidRDefault="00D03FC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01.31%)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998A89D" w14:textId="77777777" w:rsidR="00D03FC9" w:rsidRPr="00FA16D5" w:rsidRDefault="00D03FC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11.6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0895C71" w14:textId="77777777" w:rsidR="00D03FC9" w:rsidRPr="00FA16D5" w:rsidRDefault="00D03FC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03.31%) Y</w:t>
                            </w:r>
                          </w:p>
                        </w:tc>
                      </w:tr>
                      <w:tr w:rsidR="00D03FC9" w:rsidRPr="00FA16D5" w14:paraId="6496695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19C9AE6" w14:textId="715AFCA7"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FA16D5">
                              <w:rPr>
                                <w:rFonts w:asciiTheme="majorBidi" w:hAnsiTheme="majorBidi" w:cstheme="majorBidi"/>
                                <w:b/>
                                <w:bCs/>
                                <w:color w:val="000000"/>
                                <w:sz w:val="18"/>
                                <w:szCs w:val="18"/>
                              </w:rPr>
                              <w:t>(43.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FEF51D0"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B22A26F"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ABE3832"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9.58%)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7E8EAA"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0.76%)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833C196"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7.58%) N</w:t>
                            </w:r>
                          </w:p>
                        </w:tc>
                      </w:tr>
                      <w:tr w:rsidR="00D03FC9" w:rsidRPr="00FA16D5" w14:paraId="648A659D"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9530963" w14:textId="75CBFFD3"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FA16D5">
                              <w:rPr>
                                <w:rFonts w:asciiTheme="majorBidi" w:hAnsiTheme="majorBidi" w:cstheme="majorBidi"/>
                                <w:b/>
                                <w:bCs/>
                                <w:color w:val="000000"/>
                                <w:sz w:val="18"/>
                                <w:szCs w:val="18"/>
                              </w:rPr>
                              <w:t>(33.7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19C0751"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D154B7"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EABC35A"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E7234F4"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10.34%)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E6645A3"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2.00%) N</w:t>
                            </w:r>
                          </w:p>
                        </w:tc>
                      </w:tr>
                      <w:tr w:rsidR="00D03FC9" w:rsidRPr="00FA16D5" w14:paraId="218AFBA3"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C692B5A" w14:textId="527AD9C4"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FA16D5">
                              <w:rPr>
                                <w:rFonts w:asciiTheme="majorBidi" w:hAnsiTheme="majorBidi" w:cstheme="majorBidi"/>
                                <w:b/>
                                <w:bCs/>
                                <w:color w:val="000000"/>
                                <w:sz w:val="18"/>
                                <w:szCs w:val="18"/>
                              </w:rPr>
                              <w:t>(44.1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B0E413"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22A9892"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72C19EA"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1EB1009"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1D2DD92"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8.34%) N</w:t>
                            </w:r>
                          </w:p>
                        </w:tc>
                      </w:tr>
                      <w:tr w:rsidR="00D03FC9" w:rsidRPr="00FA16D5" w14:paraId="1C7B4B7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BE46EA2" w14:textId="6802AC69"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FA16D5">
                              <w:rPr>
                                <w:rFonts w:asciiTheme="majorBidi" w:hAnsiTheme="majorBidi" w:cstheme="majorBidi"/>
                                <w:b/>
                                <w:bCs/>
                                <w:color w:val="000000"/>
                                <w:sz w:val="18"/>
                                <w:szCs w:val="18"/>
                              </w:rPr>
                              <w:t>(35.7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5753590"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C94A0C3"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CE855AC"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82B72A4"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5D9B82C"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r>
                      <w:tr w:rsidR="00D03FC9" w:rsidRPr="00FA16D5" w14:paraId="659C6422"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10B327B" w14:textId="3EA5FFBC" w:rsidR="00D03FC9" w:rsidRPr="00FA16D5" w:rsidRDefault="00D03FC9" w:rsidP="00D359F7">
                            <w:pPr>
                              <w:autoSpaceDE/>
                              <w:spacing w:line="240" w:lineRule="auto"/>
                              <w:ind w:firstLine="0"/>
                              <w:jc w:val="center"/>
                              <w:rPr>
                                <w:rFonts w:asciiTheme="majorBidi" w:hAnsiTheme="majorBidi" w:cstheme="majorBidi"/>
                                <w:color w:val="000000"/>
                                <w:sz w:val="18"/>
                                <w:szCs w:val="18"/>
                              </w:rPr>
                            </w:pPr>
                            <w:r w:rsidRPr="00FA16D5">
                              <w:rPr>
                                <w:rFonts w:asciiTheme="majorBidi" w:hAnsiTheme="majorBidi" w:cstheme="majorBidi"/>
                                <w:b/>
                                <w:bCs/>
                                <w:color w:val="000000"/>
                                <w:sz w:val="18"/>
                                <w:szCs w:val="18"/>
                              </w:rPr>
                              <w:t xml:space="preserve">EPOCH (Abs. </w:t>
                            </w:r>
                            <w:r>
                              <w:rPr>
                                <w:rFonts w:asciiTheme="majorBidi" w:hAnsiTheme="majorBidi" w:cstheme="majorBidi"/>
                                <w:b/>
                                <w:bCs/>
                                <w:color w:val="000000"/>
                                <w:sz w:val="18"/>
                                <w:szCs w:val="18"/>
                              </w:rPr>
                              <w:t>S</w:t>
                            </w:r>
                            <w:r w:rsidRPr="00FA16D5">
                              <w:rPr>
                                <w:rFonts w:asciiTheme="majorBidi" w:hAnsiTheme="majorBidi" w:cstheme="majorBidi"/>
                                <w:b/>
                                <w:bCs/>
                                <w:color w:val="000000"/>
                                <w:sz w:val="18"/>
                                <w:szCs w:val="18"/>
                              </w:rPr>
                              <w:t xml:space="preserve">ensitivity </w:t>
                            </w:r>
                            <w:r>
                              <w:rPr>
                                <w:rFonts w:asciiTheme="majorBidi" w:hAnsiTheme="majorBidi" w:cstheme="majorBidi"/>
                                <w:b/>
                                <w:bCs/>
                                <w:color w:val="000000"/>
                                <w:sz w:val="18"/>
                                <w:szCs w:val="18"/>
                              </w:rPr>
                              <w:t>D</w:t>
                            </w:r>
                            <w:r w:rsidRPr="00FA16D5">
                              <w:rPr>
                                <w:rFonts w:asciiTheme="majorBidi" w:hAnsiTheme="majorBidi" w:cstheme="majorBidi"/>
                                <w:b/>
                                <w:bCs/>
                                <w:color w:val="000000"/>
                                <w:sz w:val="18"/>
                                <w:szCs w:val="18"/>
                              </w:rPr>
                              <w:t>ifference, Significant/Non-significant)</w:t>
                            </w:r>
                          </w:p>
                        </w:tc>
                      </w:tr>
                      <w:tr w:rsidR="00D03FC9" w:rsidRPr="00FA16D5" w14:paraId="645B3B2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BBA692F" w14:textId="77777777" w:rsidR="00D03FC9" w:rsidRPr="00FA16D5" w:rsidRDefault="00D03FC9" w:rsidP="006C5622">
                            <w:pPr>
                              <w:autoSpaceDE/>
                              <w:ind w:firstLine="0"/>
                              <w:jc w:val="center"/>
                              <w:rPr>
                                <w:rFonts w:asciiTheme="majorBidi" w:hAnsiTheme="majorBidi" w:cstheme="majorBidi"/>
                                <w:b/>
                                <w:bCs/>
                                <w:color w:val="000000"/>
                                <w:sz w:val="18"/>
                                <w:szCs w:val="18"/>
                              </w:rPr>
                            </w:pPr>
                            <w:r w:rsidRPr="00FA16D5">
                              <w:rPr>
                                <w:rFonts w:asciiTheme="majorBidi" w:hAnsiTheme="majorBidi" w:cstheme="majorBidi"/>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961FB13" w14:textId="200B95AC"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EEA0149" w14:textId="0F713E96"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2403140" w14:textId="2C0C4621"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3AE3505" w14:textId="72D45A2B"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D34F9AD" w14:textId="6951A5D8"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D03FC9" w:rsidRPr="00FA16D5" w14:paraId="28FC627A"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AF98184" w14:textId="7B175924" w:rsidR="00D03FC9" w:rsidRPr="00FA16D5" w:rsidRDefault="00D03FC9" w:rsidP="006C5622">
                            <w:pPr>
                              <w:autoSpaceDE/>
                              <w:ind w:firstLine="0"/>
                              <w:jc w:val="center"/>
                              <w:rPr>
                                <w:rFonts w:asciiTheme="majorBidi" w:hAnsiTheme="majorBidi" w:cstheme="majorBidi"/>
                                <w:b/>
                                <w:color w:val="000000"/>
                                <w:sz w:val="18"/>
                                <w:szCs w:val="18"/>
                              </w:rPr>
                            </w:pPr>
                            <w:r>
                              <w:rPr>
                                <w:rFonts w:asciiTheme="majorBidi" w:hAnsiTheme="majorBidi" w:cstheme="majorBidi"/>
                                <w:b/>
                                <w:bCs/>
                                <w:color w:val="000000"/>
                                <w:sz w:val="18"/>
                                <w:szCs w:val="18"/>
                              </w:rPr>
                              <w:t xml:space="preserve">M1 </w:t>
                            </w:r>
                            <w:r w:rsidRPr="00FA16D5">
                              <w:rPr>
                                <w:rFonts w:asciiTheme="majorBidi" w:hAnsiTheme="majorBidi" w:cstheme="majorBidi"/>
                                <w:b/>
                                <w:bCs/>
                                <w:color w:val="000000"/>
                                <w:sz w:val="18"/>
                                <w:szCs w:val="18"/>
                              </w:rPr>
                              <w:t>(09.7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0EA74D3" w14:textId="77777777" w:rsidR="00D03FC9" w:rsidRPr="00FA16D5" w:rsidRDefault="00D03FC9" w:rsidP="006C5622">
                            <w:pPr>
                              <w:autoSpaceDE/>
                              <w:ind w:firstLine="0"/>
                              <w:jc w:val="right"/>
                              <w:rPr>
                                <w:rFonts w:asciiTheme="majorBidi" w:hAnsiTheme="majorBidi" w:cstheme="majorBidi"/>
                                <w:b/>
                                <w:bCs/>
                                <w:color w:val="000000"/>
                                <w:sz w:val="18"/>
                                <w:szCs w:val="18"/>
                              </w:rPr>
                            </w:pPr>
                            <w:r w:rsidRPr="00FA16D5">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D90B49E" w14:textId="77777777" w:rsidR="00D03FC9" w:rsidRPr="00FA16D5" w:rsidRDefault="00D03FC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55.25%)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36DF5E0" w14:textId="77777777" w:rsidR="00D03FC9" w:rsidRPr="00FA16D5" w:rsidRDefault="00D03FC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40.68%)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C7E828C" w14:textId="77777777" w:rsidR="00D03FC9" w:rsidRPr="00FA16D5" w:rsidRDefault="00D03FC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10.93%)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C62E51C" w14:textId="77777777" w:rsidR="00D03FC9" w:rsidRPr="00FA16D5" w:rsidRDefault="00D03FC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41.24%) N</w:t>
                            </w:r>
                          </w:p>
                        </w:tc>
                      </w:tr>
                      <w:tr w:rsidR="00D03FC9" w:rsidRPr="00FA16D5" w14:paraId="0978FBC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55AAD2C" w14:textId="00224004"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FA16D5">
                              <w:rPr>
                                <w:rFonts w:asciiTheme="majorBidi" w:hAnsiTheme="majorBidi" w:cstheme="majorBidi"/>
                                <w:b/>
                                <w:bCs/>
                                <w:color w:val="000000"/>
                                <w:sz w:val="18"/>
                                <w:szCs w:val="18"/>
                              </w:rPr>
                              <w:t>(65.0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2B25C6F"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F90D414"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250796"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14.57%)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1A0FD4E"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44.3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8225DE5"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14.01%) N</w:t>
                            </w:r>
                          </w:p>
                        </w:tc>
                      </w:tr>
                      <w:tr w:rsidR="00D03FC9" w:rsidRPr="00FA16D5" w14:paraId="76981F65"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15EBB43" w14:textId="63B255DE"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FA16D5">
                              <w:rPr>
                                <w:rFonts w:asciiTheme="majorBidi" w:hAnsiTheme="majorBidi" w:cstheme="majorBidi"/>
                                <w:b/>
                                <w:bCs/>
                                <w:color w:val="000000"/>
                                <w:sz w:val="18"/>
                                <w:szCs w:val="18"/>
                              </w:rPr>
                              <w:t>(50.46%)</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A42A9E5"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A7C84A4"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F973BC"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DD9E7E2"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29.7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BA1BB38"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0.56%) N</w:t>
                            </w:r>
                          </w:p>
                        </w:tc>
                      </w:tr>
                      <w:tr w:rsidR="00D03FC9" w:rsidRPr="00FA16D5" w14:paraId="46659F3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4F94D8B" w14:textId="7893D4F7"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FA16D5">
                              <w:rPr>
                                <w:rFonts w:asciiTheme="majorBidi" w:hAnsiTheme="majorBidi" w:cstheme="majorBidi"/>
                                <w:b/>
                                <w:bCs/>
                                <w:color w:val="000000"/>
                                <w:sz w:val="18"/>
                                <w:szCs w:val="18"/>
                              </w:rPr>
                              <w:t>(20.7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B209E0C"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D5BEFF4"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B1122F4"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B76D724"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283427"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30.31%) Y</w:t>
                            </w:r>
                          </w:p>
                        </w:tc>
                      </w:tr>
                      <w:tr w:rsidR="00D03FC9" w:rsidRPr="00FA16D5" w14:paraId="5D182F1C"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39A2C7E" w14:textId="6190D2AE"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FA16D5">
                              <w:rPr>
                                <w:rFonts w:asciiTheme="majorBidi" w:hAnsiTheme="majorBidi" w:cstheme="majorBidi"/>
                                <w:b/>
                                <w:bCs/>
                                <w:color w:val="000000"/>
                                <w:sz w:val="18"/>
                                <w:szCs w:val="18"/>
                              </w:rPr>
                              <w:t>(51.0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CA9AF00"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4AB4294"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9260EB8"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40F7259"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FA2A170"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r>
                      <w:tr w:rsidR="00D03FC9" w:rsidRPr="00FA16D5" w14:paraId="7EFB0220"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3D434D2" w14:textId="0150A2EC" w:rsidR="00D03FC9" w:rsidRPr="00FA16D5" w:rsidRDefault="00D03FC9" w:rsidP="00D359F7">
                            <w:pPr>
                              <w:autoSpaceDE/>
                              <w:spacing w:line="240" w:lineRule="auto"/>
                              <w:ind w:firstLine="0"/>
                              <w:jc w:val="center"/>
                              <w:rPr>
                                <w:rFonts w:asciiTheme="majorBidi" w:hAnsiTheme="majorBidi" w:cstheme="majorBidi"/>
                                <w:color w:val="000000"/>
                                <w:sz w:val="18"/>
                                <w:szCs w:val="18"/>
                              </w:rPr>
                            </w:pPr>
                            <w:r w:rsidRPr="00FA16D5">
                              <w:rPr>
                                <w:rFonts w:asciiTheme="majorBidi" w:hAnsiTheme="majorBidi" w:cstheme="majorBidi"/>
                                <w:b/>
                                <w:bCs/>
                                <w:color w:val="000000"/>
                                <w:sz w:val="18"/>
                                <w:szCs w:val="18"/>
                              </w:rPr>
                              <w:t xml:space="preserve">OVLP (Abs. </w:t>
                            </w:r>
                            <w:r>
                              <w:rPr>
                                <w:rFonts w:asciiTheme="majorBidi" w:hAnsiTheme="majorBidi" w:cstheme="majorBidi"/>
                                <w:b/>
                                <w:bCs/>
                                <w:color w:val="000000"/>
                                <w:sz w:val="18"/>
                                <w:szCs w:val="18"/>
                              </w:rPr>
                              <w:t>S</w:t>
                            </w:r>
                            <w:r w:rsidRPr="00FA16D5">
                              <w:rPr>
                                <w:rFonts w:asciiTheme="majorBidi" w:hAnsiTheme="majorBidi" w:cstheme="majorBidi"/>
                                <w:b/>
                                <w:bCs/>
                                <w:color w:val="000000"/>
                                <w:sz w:val="18"/>
                                <w:szCs w:val="18"/>
                              </w:rPr>
                              <w:t xml:space="preserve">ensitivity </w:t>
                            </w:r>
                            <w:r>
                              <w:rPr>
                                <w:rFonts w:asciiTheme="majorBidi" w:hAnsiTheme="majorBidi" w:cstheme="majorBidi"/>
                                <w:b/>
                                <w:bCs/>
                                <w:color w:val="000000"/>
                                <w:sz w:val="18"/>
                                <w:szCs w:val="18"/>
                              </w:rPr>
                              <w:t>D</w:t>
                            </w:r>
                            <w:r w:rsidRPr="00FA16D5">
                              <w:rPr>
                                <w:rFonts w:asciiTheme="majorBidi" w:hAnsiTheme="majorBidi" w:cstheme="majorBidi"/>
                                <w:b/>
                                <w:bCs/>
                                <w:color w:val="000000"/>
                                <w:sz w:val="18"/>
                                <w:szCs w:val="18"/>
                              </w:rPr>
                              <w:t>ifference, Significant/Non-significant)</w:t>
                            </w:r>
                          </w:p>
                        </w:tc>
                      </w:tr>
                      <w:tr w:rsidR="00D03FC9" w:rsidRPr="00FA16D5" w14:paraId="2DE1DBD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E8D7B69" w14:textId="77777777" w:rsidR="00D03FC9" w:rsidRPr="00FA16D5" w:rsidRDefault="00D03FC9" w:rsidP="006C5622">
                            <w:pPr>
                              <w:autoSpaceDE/>
                              <w:ind w:firstLine="0"/>
                              <w:jc w:val="center"/>
                              <w:rPr>
                                <w:rFonts w:asciiTheme="majorBidi" w:hAnsiTheme="majorBidi" w:cstheme="majorBidi"/>
                                <w:b/>
                                <w:bCs/>
                                <w:color w:val="000000"/>
                                <w:sz w:val="18"/>
                                <w:szCs w:val="18"/>
                              </w:rPr>
                            </w:pPr>
                            <w:r w:rsidRPr="00FA16D5">
                              <w:rPr>
                                <w:rFonts w:asciiTheme="majorBidi" w:hAnsiTheme="majorBidi" w:cstheme="majorBidi"/>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4C459AB" w14:textId="77D59DFD"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BB0A599" w14:textId="760ADE0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2CDCC6D" w14:textId="57ABA6E6"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C285660" w14:textId="6CF8BC9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86867A" w14:textId="3593FA7E"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D03FC9" w:rsidRPr="00FA16D5" w14:paraId="2AD7E7CD"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CBBF277" w14:textId="1A06E12A" w:rsidR="00D03FC9" w:rsidRPr="00FA16D5" w:rsidRDefault="00D03FC9" w:rsidP="006C5622">
                            <w:pPr>
                              <w:autoSpaceDE/>
                              <w:ind w:firstLine="0"/>
                              <w:jc w:val="center"/>
                              <w:rPr>
                                <w:rFonts w:asciiTheme="majorBidi" w:hAnsiTheme="majorBidi" w:cstheme="majorBidi"/>
                                <w:b/>
                                <w:color w:val="000000"/>
                                <w:sz w:val="18"/>
                                <w:szCs w:val="18"/>
                              </w:rPr>
                            </w:pPr>
                            <w:r>
                              <w:rPr>
                                <w:rFonts w:asciiTheme="majorBidi" w:hAnsiTheme="majorBidi" w:cstheme="majorBidi"/>
                                <w:b/>
                                <w:bCs/>
                                <w:color w:val="000000"/>
                                <w:sz w:val="18"/>
                                <w:szCs w:val="18"/>
                              </w:rPr>
                              <w:t xml:space="preserve">M1 </w:t>
                            </w:r>
                            <w:r w:rsidRPr="00FA16D5">
                              <w:rPr>
                                <w:rFonts w:asciiTheme="majorBidi" w:hAnsiTheme="majorBidi" w:cstheme="majorBidi"/>
                                <w:b/>
                                <w:bCs/>
                                <w:color w:val="000000"/>
                                <w:sz w:val="18"/>
                                <w:szCs w:val="18"/>
                              </w:rPr>
                              <w:t>(30.8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151A8E1" w14:textId="77777777" w:rsidR="00D03FC9" w:rsidRPr="00FA16D5" w:rsidRDefault="00D03FC9" w:rsidP="006C5622">
                            <w:pPr>
                              <w:autoSpaceDE/>
                              <w:ind w:firstLine="0"/>
                              <w:jc w:val="right"/>
                              <w:rPr>
                                <w:rFonts w:asciiTheme="majorBidi" w:hAnsiTheme="majorBidi" w:cstheme="majorBidi"/>
                                <w:b/>
                                <w:bCs/>
                                <w:color w:val="000000"/>
                                <w:sz w:val="18"/>
                                <w:szCs w:val="18"/>
                              </w:rPr>
                            </w:pPr>
                            <w:r w:rsidRPr="00FA16D5">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4C89DED" w14:textId="77777777" w:rsidR="00D03FC9" w:rsidRPr="00FA16D5" w:rsidRDefault="00D03FC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08.26%)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F5F4CEF" w14:textId="77777777" w:rsidR="00D03FC9" w:rsidRPr="00FA16D5" w:rsidRDefault="00D03FC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02.14%)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61763BD" w14:textId="77777777" w:rsidR="00D03FC9" w:rsidRPr="00FA16D5" w:rsidRDefault="00D03FC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04.5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5A0754" w14:textId="77777777" w:rsidR="00D03FC9" w:rsidRPr="00FA16D5" w:rsidRDefault="00D03FC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02.14%) Y</w:t>
                            </w:r>
                          </w:p>
                        </w:tc>
                      </w:tr>
                      <w:tr w:rsidR="00D03FC9" w:rsidRPr="00FA16D5" w14:paraId="1A4A67BA"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7E4657C" w14:textId="2234864B"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FA16D5">
                              <w:rPr>
                                <w:rFonts w:asciiTheme="majorBidi" w:hAnsiTheme="majorBidi" w:cstheme="majorBidi"/>
                                <w:b/>
                                <w:bCs/>
                                <w:color w:val="000000"/>
                                <w:sz w:val="18"/>
                                <w:szCs w:val="18"/>
                              </w:rPr>
                              <w:t>(39.0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01620DC"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BF77774"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FAE8DAE"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9.04%)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67E45D2"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3.74%)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495B8F"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6.12%) N</w:t>
                            </w:r>
                          </w:p>
                        </w:tc>
                      </w:tr>
                      <w:tr w:rsidR="00D03FC9" w:rsidRPr="00FA16D5" w14:paraId="70BD0AC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379F7E7" w14:textId="781CF4C0"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FA16D5">
                              <w:rPr>
                                <w:rFonts w:asciiTheme="majorBidi" w:hAnsiTheme="majorBidi" w:cstheme="majorBidi"/>
                                <w:b/>
                                <w:bCs/>
                                <w:color w:val="000000"/>
                                <w:sz w:val="18"/>
                                <w:szCs w:val="18"/>
                              </w:rPr>
                              <w:t>(30.0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9282EA2"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591F543"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B7AE136"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41E8E3E"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5.30%)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34387CA"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2.92%) N</w:t>
                            </w:r>
                          </w:p>
                        </w:tc>
                      </w:tr>
                      <w:tr w:rsidR="00D03FC9" w:rsidRPr="00FA16D5" w14:paraId="22110D31"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F5254B3" w14:textId="6745D55E"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FA16D5">
                              <w:rPr>
                                <w:rFonts w:asciiTheme="majorBidi" w:hAnsiTheme="majorBidi" w:cstheme="majorBidi"/>
                                <w:b/>
                                <w:bCs/>
                                <w:color w:val="000000"/>
                                <w:sz w:val="18"/>
                                <w:szCs w:val="18"/>
                              </w:rPr>
                              <w:t>(35.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4880EB3"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2A8C14B"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F0C3308"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20EC37A"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B6DE5AD"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2.38%) N</w:t>
                            </w:r>
                          </w:p>
                        </w:tc>
                      </w:tr>
                      <w:tr w:rsidR="00D03FC9" w:rsidRPr="00FA16D5" w14:paraId="04DAE865"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333E77F" w14:textId="1D520023"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FA16D5">
                              <w:rPr>
                                <w:rFonts w:asciiTheme="majorBidi" w:hAnsiTheme="majorBidi" w:cstheme="majorBidi"/>
                                <w:b/>
                                <w:bCs/>
                                <w:color w:val="000000"/>
                                <w:sz w:val="18"/>
                                <w:szCs w:val="18"/>
                              </w:rPr>
                              <w:t>(32.9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944ACAE"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AA17C3C"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027DF4B"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4ADFD64"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1DEA132"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r>
                      <w:tr w:rsidR="00D03FC9" w:rsidRPr="00FA16D5" w14:paraId="1B55A6B5"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D121FAA" w14:textId="0D86E020" w:rsidR="00D03FC9" w:rsidRPr="00FA16D5" w:rsidRDefault="00D03FC9" w:rsidP="00D359F7">
                            <w:pPr>
                              <w:autoSpaceDE/>
                              <w:spacing w:line="240" w:lineRule="auto"/>
                              <w:ind w:firstLine="0"/>
                              <w:jc w:val="center"/>
                              <w:rPr>
                                <w:rFonts w:asciiTheme="majorBidi" w:hAnsiTheme="majorBidi" w:cstheme="majorBidi"/>
                                <w:color w:val="000000"/>
                                <w:sz w:val="18"/>
                                <w:szCs w:val="18"/>
                              </w:rPr>
                            </w:pPr>
                            <w:r w:rsidRPr="00FA16D5">
                              <w:rPr>
                                <w:rFonts w:asciiTheme="majorBidi" w:hAnsiTheme="majorBidi" w:cstheme="majorBidi"/>
                                <w:b/>
                                <w:bCs/>
                                <w:color w:val="000000"/>
                                <w:sz w:val="18"/>
                                <w:szCs w:val="18"/>
                              </w:rPr>
                              <w:t xml:space="preserve">TAES (Abs. </w:t>
                            </w:r>
                            <w:r>
                              <w:rPr>
                                <w:rFonts w:asciiTheme="majorBidi" w:hAnsiTheme="majorBidi" w:cstheme="majorBidi"/>
                                <w:b/>
                                <w:bCs/>
                                <w:color w:val="000000"/>
                                <w:sz w:val="18"/>
                                <w:szCs w:val="18"/>
                              </w:rPr>
                              <w:t>S</w:t>
                            </w:r>
                            <w:r w:rsidRPr="00FA16D5">
                              <w:rPr>
                                <w:rFonts w:asciiTheme="majorBidi" w:hAnsiTheme="majorBidi" w:cstheme="majorBidi"/>
                                <w:b/>
                                <w:bCs/>
                                <w:color w:val="000000"/>
                                <w:sz w:val="18"/>
                                <w:szCs w:val="18"/>
                              </w:rPr>
                              <w:t xml:space="preserve">ensitivity </w:t>
                            </w:r>
                            <w:r>
                              <w:rPr>
                                <w:rFonts w:asciiTheme="majorBidi" w:hAnsiTheme="majorBidi" w:cstheme="majorBidi"/>
                                <w:b/>
                                <w:bCs/>
                                <w:color w:val="000000"/>
                                <w:sz w:val="18"/>
                                <w:szCs w:val="18"/>
                              </w:rPr>
                              <w:t>D</w:t>
                            </w:r>
                            <w:r w:rsidRPr="00FA16D5">
                              <w:rPr>
                                <w:rFonts w:asciiTheme="majorBidi" w:hAnsiTheme="majorBidi" w:cstheme="majorBidi"/>
                                <w:b/>
                                <w:bCs/>
                                <w:color w:val="000000"/>
                                <w:sz w:val="18"/>
                                <w:szCs w:val="18"/>
                              </w:rPr>
                              <w:t>ifference, Significant/Non-significant)</w:t>
                            </w:r>
                          </w:p>
                        </w:tc>
                      </w:tr>
                      <w:tr w:rsidR="00D03FC9" w:rsidRPr="00FA16D5" w14:paraId="5C6549A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FE94173" w14:textId="77777777" w:rsidR="00D03FC9" w:rsidRPr="00FA16D5" w:rsidRDefault="00D03FC9" w:rsidP="006C5622">
                            <w:pPr>
                              <w:autoSpaceDE/>
                              <w:ind w:firstLine="0"/>
                              <w:jc w:val="center"/>
                              <w:rPr>
                                <w:rFonts w:asciiTheme="majorBidi" w:hAnsiTheme="majorBidi" w:cstheme="majorBidi"/>
                                <w:b/>
                                <w:bCs/>
                                <w:color w:val="000000"/>
                                <w:sz w:val="18"/>
                                <w:szCs w:val="18"/>
                              </w:rPr>
                            </w:pPr>
                            <w:r w:rsidRPr="00FA16D5">
                              <w:rPr>
                                <w:rFonts w:asciiTheme="majorBidi" w:hAnsiTheme="majorBidi" w:cstheme="majorBidi"/>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80AE7E" w14:textId="4F33B0B1"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DB3102F" w14:textId="7B4D2DEB"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80B104" w14:textId="7CF9134E"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913CD69" w14:textId="4DE72E42"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7BBD849" w14:textId="7F3D44D5"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D03FC9" w:rsidRPr="00FA16D5" w14:paraId="0C1C00CB"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4C6688D" w14:textId="68E83011"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FA16D5">
                              <w:rPr>
                                <w:rFonts w:asciiTheme="majorBidi" w:hAnsiTheme="majorBidi" w:cstheme="majorBidi"/>
                                <w:b/>
                                <w:bCs/>
                                <w:color w:val="000000"/>
                                <w:sz w:val="18"/>
                                <w:szCs w:val="18"/>
                              </w:rPr>
                              <w:t>(12.4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A5B281" w14:textId="77777777" w:rsidR="00D03FC9" w:rsidRPr="00FA16D5" w:rsidRDefault="00D03FC9" w:rsidP="006C5622">
                            <w:pPr>
                              <w:autoSpaceDE/>
                              <w:ind w:firstLine="0"/>
                              <w:jc w:val="right"/>
                              <w:rPr>
                                <w:rFonts w:asciiTheme="majorBidi" w:hAnsiTheme="majorBidi" w:cstheme="majorBidi"/>
                                <w:b/>
                                <w:bCs/>
                                <w:color w:val="000000"/>
                                <w:sz w:val="18"/>
                                <w:szCs w:val="18"/>
                              </w:rPr>
                            </w:pPr>
                            <w:r w:rsidRPr="00FA16D5">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1BDCB12" w14:textId="77777777" w:rsidR="00D03FC9" w:rsidRPr="00FA16D5" w:rsidRDefault="00D03FC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19.10%)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241A99" w14:textId="77777777" w:rsidR="00D03FC9" w:rsidRPr="00FA16D5" w:rsidRDefault="00D03FC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10.36%)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91D4E1B" w14:textId="77777777" w:rsidR="00D03FC9" w:rsidRPr="00FA16D5" w:rsidRDefault="00D03FC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04.8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44A2937" w14:textId="77777777" w:rsidR="00D03FC9" w:rsidRPr="00FA16D5" w:rsidRDefault="00D03FC9" w:rsidP="006C5622">
                            <w:pPr>
                              <w:autoSpaceDE/>
                              <w:ind w:firstLine="0"/>
                              <w:jc w:val="right"/>
                              <w:rPr>
                                <w:rFonts w:asciiTheme="majorBidi" w:hAnsiTheme="majorBidi" w:cstheme="majorBidi"/>
                                <w:bCs/>
                                <w:color w:val="000000"/>
                                <w:sz w:val="18"/>
                                <w:szCs w:val="18"/>
                              </w:rPr>
                            </w:pPr>
                            <w:r w:rsidRPr="00FA16D5">
                              <w:rPr>
                                <w:rFonts w:asciiTheme="majorBidi" w:hAnsiTheme="majorBidi" w:cstheme="majorBidi"/>
                                <w:bCs/>
                                <w:color w:val="000000"/>
                                <w:sz w:val="18"/>
                                <w:szCs w:val="18"/>
                              </w:rPr>
                              <w:t>(09.64%) N</w:t>
                            </w:r>
                          </w:p>
                        </w:tc>
                      </w:tr>
                      <w:tr w:rsidR="00D03FC9" w:rsidRPr="00FA16D5" w14:paraId="107F858F"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9572F1C" w14:textId="085508E7"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FA16D5">
                              <w:rPr>
                                <w:rFonts w:asciiTheme="majorBidi" w:hAnsiTheme="majorBidi" w:cstheme="majorBidi"/>
                                <w:b/>
                                <w:bCs/>
                                <w:color w:val="000000"/>
                                <w:sz w:val="18"/>
                                <w:szCs w:val="18"/>
                              </w:rPr>
                              <w:t>(31.5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0B703F7"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1FD672"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72CAB3"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8.74%)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6D71576"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14.29%)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5F20F1"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9.46%) N</w:t>
                            </w:r>
                          </w:p>
                        </w:tc>
                      </w:tr>
                      <w:tr w:rsidR="00D03FC9" w:rsidRPr="00FA16D5" w14:paraId="018CB0EA"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73387C9" w14:textId="03340F93"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FA16D5">
                              <w:rPr>
                                <w:rFonts w:asciiTheme="majorBidi" w:hAnsiTheme="majorBidi" w:cstheme="majorBidi"/>
                                <w:b/>
                                <w:bCs/>
                                <w:color w:val="000000"/>
                                <w:sz w:val="18"/>
                                <w:szCs w:val="18"/>
                              </w:rPr>
                              <w:t>(22.8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EECCC69"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D6AC04C"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35FE985"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18E58D9"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5.5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CF36C40"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0.72%) N</w:t>
                            </w:r>
                          </w:p>
                        </w:tc>
                      </w:tr>
                      <w:tr w:rsidR="00D03FC9" w:rsidRPr="00FA16D5" w14:paraId="50E787D1"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D6BB66F" w14:textId="43DE1DFE"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FA16D5">
                              <w:rPr>
                                <w:rFonts w:asciiTheme="majorBidi" w:hAnsiTheme="majorBidi" w:cstheme="majorBidi"/>
                                <w:b/>
                                <w:bCs/>
                                <w:color w:val="000000"/>
                                <w:sz w:val="18"/>
                                <w:szCs w:val="18"/>
                              </w:rPr>
                              <w:t>(17.2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842875B"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B4F9AE5"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7F6038E"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3F3398D"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F39D54"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4.83%) Y</w:t>
                            </w:r>
                          </w:p>
                        </w:tc>
                      </w:tr>
                      <w:tr w:rsidR="00D03FC9" w:rsidRPr="00FA16D5" w14:paraId="42B1952E"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D5230C5" w14:textId="107EB6AC" w:rsidR="00D03FC9" w:rsidRPr="00FA16D5" w:rsidRDefault="00D03FC9" w:rsidP="006C5622">
                            <w:pPr>
                              <w:autoSpaceDE/>
                              <w:ind w:firstLine="0"/>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FA16D5">
                              <w:rPr>
                                <w:rFonts w:asciiTheme="majorBidi" w:hAnsiTheme="majorBidi" w:cstheme="majorBidi"/>
                                <w:b/>
                                <w:bCs/>
                                <w:color w:val="000000"/>
                                <w:sz w:val="18"/>
                                <w:szCs w:val="18"/>
                              </w:rPr>
                              <w:t>(22.1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525D939"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80B2984"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F445D35"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CB89331" w14:textId="77777777" w:rsidR="00D03FC9" w:rsidRPr="00FA16D5" w:rsidRDefault="00D03FC9" w:rsidP="006C5622">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FF3AFF0" w14:textId="77777777" w:rsidR="00D03FC9" w:rsidRPr="00FA16D5" w:rsidRDefault="00D03FC9" w:rsidP="006C5622">
                            <w:pPr>
                              <w:autoSpaceDE/>
                              <w:ind w:firstLine="0"/>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r>
                    </w:tbl>
                    <w:p w14:paraId="31B4DD74" w14:textId="77777777" w:rsidR="00D03FC9" w:rsidRDefault="00D03FC9" w:rsidP="00FA16D5">
                      <w:pPr>
                        <w:rPr>
                          <w:sz w:val="22"/>
                          <w:szCs w:val="22"/>
                        </w:rPr>
                      </w:pPr>
                    </w:p>
                  </w:txbxContent>
                </v:textbox>
                <w10:wrap type="square" anchorx="margin" anchory="margin"/>
              </v:shape>
            </w:pict>
          </mc:Fallback>
        </mc:AlternateContent>
      </w:r>
      <w:r>
        <w:t xml:space="preserve">from the other systems, confirming its poor performance. This can also be observed from EPOCH/TAES results </w:t>
      </w:r>
      <w:r w:rsidR="00D47C4D">
        <w:t xml:space="preserve">shown in </w:t>
      </w:r>
      <w:fldSimple w:instr=" REF _Ref37544690  \* MERGEFORMAT ">
        <w:r w:rsidR="00485CEA" w:rsidRPr="00485CEA">
          <w:t>Table 2</w:t>
        </w:r>
      </w:fldSimple>
      <w:r>
        <w:t>.</w:t>
      </w:r>
    </w:p>
    <w:p w14:paraId="30F49244" w14:textId="5FC3995D" w:rsidR="000F0AD1" w:rsidRDefault="00D25562" w:rsidP="002264CD">
      <w:pPr>
        <w:pStyle w:val="BodyText"/>
        <w:widowControl w:val="0"/>
        <w:ind w:firstLine="230"/>
      </w:pPr>
      <w:r>
        <w:rPr>
          <w:noProof/>
          <w:sz w:val="24"/>
          <w:szCs w:val="24"/>
        </w:rPr>
        <w:lastRenderedPageBreak/>
        <mc:AlternateContent>
          <mc:Choice Requires="wps">
            <w:drawing>
              <wp:anchor distT="137160" distB="137160" distL="137160" distR="137160" simplePos="0" relativeHeight="251692032" behindDoc="0" locked="0" layoutInCell="1" allowOverlap="0" wp14:anchorId="5A3DBE9D" wp14:editId="7D8FEB18">
                <wp:simplePos x="0" y="0"/>
                <wp:positionH relativeFrom="margin">
                  <wp:align>center</wp:align>
                </wp:positionH>
                <wp:positionV relativeFrom="margin">
                  <wp:align>bottom</wp:align>
                </wp:positionV>
                <wp:extent cx="4343400" cy="6473952"/>
                <wp:effectExtent l="0" t="0" r="0" b="3175"/>
                <wp:wrapSquare wrapText="bothSides"/>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0" cy="64739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C67D22" w14:textId="65AB8186" w:rsidR="00D03FC9" w:rsidRPr="006B1D14" w:rsidRDefault="00D03FC9" w:rsidP="008A37D3">
                            <w:pPr>
                              <w:pStyle w:val="Caption"/>
                              <w:keepNext/>
                              <w:spacing w:after="120"/>
                              <w:jc w:val="center"/>
                              <w:rPr>
                                <w:b/>
                                <w:sz w:val="18"/>
                                <w:szCs w:val="18"/>
                              </w:rPr>
                            </w:pPr>
                            <w:bookmarkStart w:id="67" w:name="_Ref533722318"/>
                            <w:r w:rsidRPr="006B1D14">
                              <w:rPr>
                                <w:b/>
                                <w:bCs/>
                                <w:sz w:val="18"/>
                                <w:szCs w:val="18"/>
                              </w:rPr>
                              <w:t>Table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sidR="00485CEA">
                              <w:rPr>
                                <w:b/>
                                <w:bCs/>
                                <w:noProof/>
                                <w:sz w:val="18"/>
                                <w:szCs w:val="18"/>
                              </w:rPr>
                              <w:t>11</w:t>
                            </w:r>
                            <w:r w:rsidRPr="006B1D14">
                              <w:rPr>
                                <w:sz w:val="18"/>
                                <w:szCs w:val="18"/>
                              </w:rPr>
                              <w:fldChar w:fldCharType="end"/>
                            </w:r>
                            <w:bookmarkEnd w:id="67"/>
                            <w:r w:rsidRPr="006B1D14">
                              <w:rPr>
                                <w:b/>
                                <w:sz w:val="18"/>
                                <w:szCs w:val="18"/>
                              </w:rPr>
                              <w:t>.</w:t>
                            </w:r>
                            <w:r w:rsidRPr="006B1D14">
                              <w:rPr>
                                <w:sz w:val="18"/>
                                <w:szCs w:val="18"/>
                              </w:rPr>
                              <w:t xml:space="preserve"> </w:t>
                            </w:r>
                            <w:r w:rsidRPr="006B1D14">
                              <w:rPr>
                                <w:bCs/>
                                <w:sz w:val="18"/>
                                <w:szCs w:val="18"/>
                              </w:rPr>
                              <w:t>Significance calculated</w:t>
                            </w:r>
                            <w:r>
                              <w:rPr>
                                <w:bCs/>
                                <w:sz w:val="18"/>
                                <w:szCs w:val="18"/>
                              </w:rPr>
                              <w:t xml:space="preserve"> </w:t>
                            </w:r>
                            <w:r w:rsidRPr="006B1D14">
                              <w:rPr>
                                <w:bCs/>
                                <w:sz w:val="18"/>
                                <w:szCs w:val="18"/>
                              </w:rPr>
                              <w:t xml:space="preserve">using </w:t>
                            </w:r>
                            <w:r w:rsidRPr="004D08AA">
                              <w:rPr>
                                <w:bCs/>
                                <w:i/>
                                <w:iCs/>
                                <w:sz w:val="18"/>
                                <w:szCs w:val="18"/>
                              </w:rPr>
                              <w:t>z</w:t>
                            </w:r>
                            <w:r w:rsidRPr="006B1D14">
                              <w:rPr>
                                <w:bCs/>
                                <w:sz w:val="18"/>
                                <w:szCs w:val="18"/>
                              </w:rPr>
                              <w:t>-tests for α</w:t>
                            </w:r>
                            <w:r>
                              <w:rPr>
                                <w:bCs/>
                                <w:sz w:val="18"/>
                                <w:szCs w:val="18"/>
                              </w:rPr>
                              <w:t xml:space="preserve"> = </w:t>
                            </w:r>
                            <w:r w:rsidRPr="006B1D14">
                              <w:rPr>
                                <w:bCs/>
                                <w:sz w:val="18"/>
                                <w:szCs w:val="18"/>
                              </w:rPr>
                              <w:t>0.05 (for specificity)</w:t>
                            </w:r>
                          </w:p>
                          <w:tbl>
                            <w:tblPr>
                              <w:tblStyle w:val="TableGrid"/>
                              <w:tblW w:w="6655" w:type="dxa"/>
                              <w:tblLayout w:type="fixed"/>
                              <w:tblCellMar>
                                <w:left w:w="58" w:type="dxa"/>
                                <w:right w:w="58" w:type="dxa"/>
                              </w:tblCellMar>
                              <w:tblLook w:val="04A0" w:firstRow="1" w:lastRow="0" w:firstColumn="1" w:lastColumn="0" w:noHBand="0" w:noVBand="1"/>
                            </w:tblPr>
                            <w:tblGrid>
                              <w:gridCol w:w="1165"/>
                              <w:gridCol w:w="1080"/>
                              <w:gridCol w:w="990"/>
                              <w:gridCol w:w="1170"/>
                              <w:gridCol w:w="1080"/>
                              <w:gridCol w:w="1170"/>
                            </w:tblGrid>
                            <w:tr w:rsidR="00D03FC9" w:rsidRPr="008A37D3" w14:paraId="315F8C47" w14:textId="77777777" w:rsidTr="004D08AA">
                              <w:trPr>
                                <w:trHeight w:val="67"/>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12BB2AA4" w14:textId="3BCB3678" w:rsidR="00D03FC9" w:rsidRPr="008A37D3" w:rsidRDefault="00D03FC9" w:rsidP="004D08AA">
                                  <w:pPr>
                                    <w:autoSpaceDE/>
                                    <w:spacing w:line="240" w:lineRule="auto"/>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ATWV</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D03FC9" w:rsidRPr="008A37D3" w14:paraId="42B6A91E" w14:textId="77777777" w:rsidTr="004D08AA">
                              <w:trPr>
                                <w:trHeight w:val="67"/>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39954A33" w14:textId="77777777" w:rsidR="00D03FC9" w:rsidRPr="008A37D3" w:rsidRDefault="00D03FC9"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2F4C482A" w14:textId="78A07504"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1C795198" w14:textId="68916E93"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753C01FE" w14:textId="332AA20B"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1A255BF2" w14:textId="196FA327"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26451155" w14:textId="31F52BF4"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D03FC9" w:rsidRPr="008A37D3" w14:paraId="03D8FD8B" w14:textId="77777777" w:rsidTr="004D08AA">
                              <w:trPr>
                                <w:trHeight w:val="112"/>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482C96C" w14:textId="31804C23"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3.1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763928"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A7B965D"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7.28%)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24437AB"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4.22%)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185259"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31.77%)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61BCECA"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8.64%) Y</w:t>
                                  </w:r>
                                </w:p>
                              </w:tc>
                            </w:tr>
                            <w:tr w:rsidR="00D03FC9" w:rsidRPr="008A37D3" w14:paraId="6B012CBF" w14:textId="77777777" w:rsidTr="004D08AA">
                              <w:trPr>
                                <w:trHeight w:val="67"/>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6836F06" w14:textId="2C1C6E52"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65.8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B47157D"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1105439"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A7BD345"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06%)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B64B942"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49%)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2405D8"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36%) N</w:t>
                                  </w:r>
                                </w:p>
                              </w:tc>
                            </w:tr>
                            <w:tr w:rsidR="00D03FC9" w:rsidRPr="008A37D3" w14:paraId="39C2156C" w14:textId="77777777" w:rsidTr="004D08AA">
                              <w:trPr>
                                <w:trHeight w:val="121"/>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71E9034" w14:textId="1D964C98"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68.9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A8ED542"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49831EC"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DC0089E"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B178617"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7.5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0800164"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42%) N</w:t>
                                  </w:r>
                                </w:p>
                              </w:tc>
                            </w:tr>
                            <w:tr w:rsidR="00D03FC9" w:rsidRPr="008A37D3" w14:paraId="15D97A77" w14:textId="77777777" w:rsidTr="004D08AA">
                              <w:trPr>
                                <w:trHeight w:val="26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5BC9DA2" w14:textId="26883B88"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61.3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FF8420C"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20A72F1"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5E86450"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F5D25F4"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85FA21"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13%) N</w:t>
                                  </w:r>
                                </w:p>
                              </w:tc>
                            </w:tr>
                            <w:tr w:rsidR="00D03FC9" w:rsidRPr="008A37D3" w14:paraId="4597B817"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33BDCBA" w14:textId="08380454"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64.5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A8FBFEF"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7C31109"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1715E9C"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547666F"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F31690C"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D03FC9" w:rsidRPr="008A37D3" w14:paraId="4CF144CC"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87E362D" w14:textId="27D02E5F" w:rsidR="00D03FC9" w:rsidRPr="008A37D3" w:rsidRDefault="00D03FC9"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DPALIGN</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D03FC9" w:rsidRPr="008A37D3" w14:paraId="0E63275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EE927E4" w14:textId="77777777" w:rsidR="00D03FC9" w:rsidRPr="008A37D3" w:rsidRDefault="00D03FC9"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1AC313E" w14:textId="7C0980E8"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5E9E214" w14:textId="768A7D31"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892E8D6" w14:textId="090D85FB"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6FB5632" w14:textId="4674BE0F"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326B10D" w14:textId="6F42222F"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D03FC9" w:rsidRPr="008A37D3" w14:paraId="683EBFE2"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CE96331" w14:textId="0FD206E0"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5.1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08F0AD1"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9EE0B9"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3.68%)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C1FE927"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2.18%)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F40761A"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8.30%)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6FFA3E2"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5.58%) Y</w:t>
                                  </w:r>
                                </w:p>
                              </w:tc>
                            </w:tr>
                            <w:tr w:rsidR="00D03FC9" w:rsidRPr="008A37D3" w14:paraId="41E1F277"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A543670" w14:textId="32FED2C3"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71.4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BB951C3"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F826EF9"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9E804B9"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50%)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0A04E0"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6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C69CCC8"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90%) N</w:t>
                                  </w:r>
                                </w:p>
                              </w:tc>
                            </w:tr>
                            <w:tr w:rsidR="00D03FC9" w:rsidRPr="008A37D3" w14:paraId="1AD0BBC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41FA8F5" w14:textId="2DFF1ADA"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72.9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DA17DCC"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763B6D3"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769B3F1"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D28DE9F"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6.1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3F14AD6"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40%) N</w:t>
                                  </w:r>
                                </w:p>
                              </w:tc>
                            </w:tr>
                            <w:tr w:rsidR="00D03FC9" w:rsidRPr="008A37D3" w14:paraId="5B6F41EE"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4BF7D94" w14:textId="79295FA8"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66.8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14185E2"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BA1740"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31ADE85"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8D78037"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5E870A"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72%) Y</w:t>
                                  </w:r>
                                </w:p>
                              </w:tc>
                            </w:tr>
                            <w:tr w:rsidR="00D03FC9" w:rsidRPr="008A37D3" w14:paraId="2C5A5CC8"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641233F" w14:textId="4CE4A0CD"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69.5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BF21549"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1274C7D"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BAE2F60"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45C5927"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D520DC"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D03FC9" w:rsidRPr="008A37D3" w14:paraId="014E0499"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1A63BBA" w14:textId="4E0E9471" w:rsidR="00D03FC9" w:rsidRPr="008A37D3" w:rsidRDefault="00D03FC9"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EPOCH</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D03FC9" w:rsidRPr="008A37D3" w14:paraId="29D7FED1"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91313A3" w14:textId="77777777" w:rsidR="00D03FC9" w:rsidRPr="008A37D3" w:rsidRDefault="00D03FC9"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BE51494" w14:textId="31CDE174"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E53583A" w14:textId="6995F3A8"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E6CA526" w14:textId="089A2C6F"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9089B38" w14:textId="355EE9A4"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A3762DA" w14:textId="52B02F9C"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D03FC9" w:rsidRPr="008A37D3" w14:paraId="49B0751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E57658D" w14:textId="5C5B8C95"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9.8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DFB2F4"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E12795"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8.29%)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B88360"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5.02%)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694EAA5"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62%)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FA7D94"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5.75%) N</w:t>
                                  </w:r>
                                </w:p>
                              </w:tc>
                            </w:tr>
                            <w:tr w:rsidR="00D03FC9" w:rsidRPr="008A37D3" w14:paraId="7E9C3065"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1893439" w14:textId="30220857"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91.5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7A53703"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83C52CA"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D411462"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27%)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4B7B6F7"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6.67%)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6F2E086"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54%) N</w:t>
                                  </w:r>
                                </w:p>
                              </w:tc>
                            </w:tr>
                            <w:tr w:rsidR="00D03FC9" w:rsidRPr="008A37D3" w14:paraId="29E01E3B"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8F989FA" w14:textId="4826C657"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94.8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82F1C41"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25BBAB0"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415B9F3"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08B41BE"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40%)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9660525"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0.73%) N</w:t>
                                  </w:r>
                                </w:p>
                              </w:tc>
                            </w:tr>
                            <w:tr w:rsidR="00D03FC9" w:rsidRPr="008A37D3" w14:paraId="076D050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5F48358" w14:textId="49615068"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98.2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05F8C80"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C9DF9EB"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3898A08"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E8130B2"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D35E3B3"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13%) N</w:t>
                                  </w:r>
                                </w:p>
                              </w:tc>
                            </w:tr>
                            <w:tr w:rsidR="00D03FC9" w:rsidRPr="008A37D3" w14:paraId="5A5C2BA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C658299" w14:textId="1D99CD3C"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94.0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D503139"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87D4B78"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9C52CC9"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C53EDF8"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ADCF97F"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D03FC9" w:rsidRPr="008A37D3" w14:paraId="4016545C"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D04113F" w14:textId="26169537" w:rsidR="00D03FC9" w:rsidRPr="008A37D3" w:rsidRDefault="00D03FC9"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OVLP</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w:t>
                                  </w:r>
                                  <w:r>
                                    <w:rPr>
                                      <w:rFonts w:asciiTheme="majorBidi" w:hAnsiTheme="majorBidi" w:cstheme="majorBidi"/>
                                      <w:b/>
                                      <w:bCs/>
                                      <w:color w:val="000000"/>
                                      <w:sz w:val="18"/>
                                      <w:szCs w:val="18"/>
                                    </w:rPr>
                                    <w:t>A</w:t>
                                  </w:r>
                                  <w:r w:rsidRPr="008A37D3">
                                    <w:rPr>
                                      <w:rFonts w:asciiTheme="majorBidi" w:hAnsiTheme="majorBidi" w:cstheme="majorBidi"/>
                                      <w:b/>
                                      <w:bCs/>
                                      <w:color w:val="000000"/>
                                      <w:sz w:val="18"/>
                                      <w:szCs w:val="18"/>
                                    </w:rPr>
                                    <w:t xml:space="preserve">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D03FC9" w:rsidRPr="008A37D3" w14:paraId="3B19FBD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3AF2949" w14:textId="77777777" w:rsidR="00D03FC9" w:rsidRPr="008A37D3" w:rsidRDefault="00D03FC9"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1CFA385" w14:textId="7C2AC5C9"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C10286" w14:textId="6D64E0C2"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88ACD63" w14:textId="333F8B19"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FF6086F" w14:textId="405940C8"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CAE7061" w14:textId="7CB7E021"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D03FC9" w:rsidRPr="008A37D3" w14:paraId="1E9C5B41"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EDFA007" w14:textId="496A10D4"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6.86%)</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40B1179"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7AA1C36"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0.0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4090183"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16.33%)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88BB36B"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3.5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6EC584"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19.29%) Y</w:t>
                                  </w:r>
                                </w:p>
                              </w:tc>
                            </w:tr>
                            <w:tr w:rsidR="00D03FC9" w:rsidRPr="008A37D3" w14:paraId="56542E6D"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F65A1A8" w14:textId="184B7473"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76.8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8F78A17"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79691A"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C1CEA1"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69%)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20DB92"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49%)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89424CA"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0.73%) N</w:t>
                                  </w:r>
                                </w:p>
                              </w:tc>
                            </w:tr>
                            <w:tr w:rsidR="00D03FC9" w:rsidRPr="008A37D3" w14:paraId="6ADC945F"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685EBA7" w14:textId="1944F9CA"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80.5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AAE60A1"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EBDB6CF"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F1B177D"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D60ECA7"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7.18%)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A639F21"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96%) N</w:t>
                                  </w:r>
                                </w:p>
                              </w:tc>
                            </w:tr>
                            <w:tr w:rsidR="00D03FC9" w:rsidRPr="008A37D3" w14:paraId="3EA34D1B"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B34E31E" w14:textId="7381215B"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73.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6F9D13D"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8DCD4BF"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ADA7715"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A173659"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78CC662"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22%) Y</w:t>
                                  </w:r>
                                </w:p>
                              </w:tc>
                            </w:tr>
                            <w:tr w:rsidR="00D03FC9" w:rsidRPr="008A37D3" w14:paraId="171C332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9D1E4CB" w14:textId="2DF03F2B"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77.5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4430D60"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B64D63F"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67BF579"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C84DA7A"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FBE6B04"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D03FC9" w:rsidRPr="008A37D3" w14:paraId="0E5B763F"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FE20EB8" w14:textId="02A29E92" w:rsidR="00D03FC9" w:rsidRPr="008A37D3" w:rsidRDefault="00D03FC9"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TAES</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D03FC9" w:rsidRPr="008A37D3" w14:paraId="771BC586"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5D41AB6" w14:textId="77777777" w:rsidR="00D03FC9" w:rsidRPr="008A37D3" w:rsidRDefault="00D03FC9"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11B16E" w14:textId="3EE58346"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2D07F5B" w14:textId="7980A915"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3B2C150" w14:textId="4CEABACD"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BAF128C" w14:textId="681FB842"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66761B1" w14:textId="47E2D196"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D03FC9" w:rsidRPr="008A37D3" w14:paraId="49E6BD5E"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F759A31" w14:textId="76993FEC"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5.2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DA93506"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F63FE52"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31.2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A207324"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4.83%)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9EE26BC"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9.20%)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050E179"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8.60%) Y</w:t>
                                  </w:r>
                                </w:p>
                              </w:tc>
                            </w:tr>
                            <w:tr w:rsidR="00D03FC9" w:rsidRPr="008A37D3" w14:paraId="11A35E53"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3FB93E5" w14:textId="4C941E37"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64.0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5657C60"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16153F4"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DDE92C0"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6.38%)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EB0CB28"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0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F6E9DAA"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61%) N</w:t>
                                  </w:r>
                                </w:p>
                              </w:tc>
                            </w:tr>
                            <w:tr w:rsidR="00D03FC9" w:rsidRPr="008A37D3" w14:paraId="41D2863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3664848" w14:textId="4F01F2FD"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70.4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5EFB97D"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8ABC741"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107D019"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3C70D7F"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37%)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65DA6BE"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77%) N</w:t>
                                  </w:r>
                                </w:p>
                              </w:tc>
                            </w:tr>
                            <w:tr w:rsidR="00D03FC9" w:rsidRPr="008A37D3" w14:paraId="50C7982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472BDFF" w14:textId="46F2B63B"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66.0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0EFC252"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8FE7FBC"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6770EC4"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07E2E69"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3C752FD"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0.60%) Y</w:t>
                                  </w:r>
                                </w:p>
                              </w:tc>
                            </w:tr>
                            <w:tr w:rsidR="00D03FC9" w:rsidRPr="008A37D3" w14:paraId="6222AC8F"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4255E73" w14:textId="59FE9521"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66.6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8A5176C"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0808C88"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E9C38D1"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A3C63B3"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9C97F3B"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bl>
                          <w:p w14:paraId="6742D7A4" w14:textId="77777777" w:rsidR="00D03FC9" w:rsidRPr="008A37D3" w:rsidRDefault="00D03FC9" w:rsidP="008A37D3">
                            <w:pPr>
                              <w:autoSpaceDE/>
                              <w:jc w:val="center"/>
                              <w:rPr>
                                <w:rFonts w:asciiTheme="majorBidi" w:hAnsiTheme="majorBidi" w:cstheme="majorBidi"/>
                                <w:b/>
                                <w:bCs/>
                                <w:color w:val="000000"/>
                                <w:sz w:val="18"/>
                                <w:szCs w:val="18"/>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A3DBE9D" id="Text Box 33" o:spid="_x0000_s1042" type="#_x0000_t202" style="position:absolute;left:0;text-align:left;margin-left:0;margin-top:0;width:342pt;height:509.75pt;z-index:251692032;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" o:allowoverlap="f" filled="f" stroked="f">
                <v:textbox inset="0,0,0,0">
                  <w:txbxContent>
                    <w:p w14:paraId="0DC67D22" w14:textId="65AB8186" w:rsidR="00D03FC9" w:rsidRPr="006B1D14" w:rsidRDefault="00D03FC9" w:rsidP="008A37D3">
                      <w:pPr>
                        <w:pStyle w:val="Caption"/>
                        <w:keepNext/>
                        <w:spacing w:after="120"/>
                        <w:jc w:val="center"/>
                        <w:rPr>
                          <w:b/>
                          <w:sz w:val="18"/>
                          <w:szCs w:val="18"/>
                        </w:rPr>
                      </w:pPr>
                      <w:bookmarkStart w:id="68" w:name="_Ref533722318"/>
                      <w:r w:rsidRPr="006B1D14">
                        <w:rPr>
                          <w:b/>
                          <w:bCs/>
                          <w:sz w:val="18"/>
                          <w:szCs w:val="18"/>
                        </w:rPr>
                        <w:t>Table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sidR="00485CEA">
                        <w:rPr>
                          <w:b/>
                          <w:bCs/>
                          <w:noProof/>
                          <w:sz w:val="18"/>
                          <w:szCs w:val="18"/>
                        </w:rPr>
                        <w:t>11</w:t>
                      </w:r>
                      <w:r w:rsidRPr="006B1D14">
                        <w:rPr>
                          <w:sz w:val="18"/>
                          <w:szCs w:val="18"/>
                        </w:rPr>
                        <w:fldChar w:fldCharType="end"/>
                      </w:r>
                      <w:bookmarkEnd w:id="68"/>
                      <w:r w:rsidRPr="006B1D14">
                        <w:rPr>
                          <w:b/>
                          <w:sz w:val="18"/>
                          <w:szCs w:val="18"/>
                        </w:rPr>
                        <w:t>.</w:t>
                      </w:r>
                      <w:r w:rsidRPr="006B1D14">
                        <w:rPr>
                          <w:sz w:val="18"/>
                          <w:szCs w:val="18"/>
                        </w:rPr>
                        <w:t xml:space="preserve"> </w:t>
                      </w:r>
                      <w:r w:rsidRPr="006B1D14">
                        <w:rPr>
                          <w:bCs/>
                          <w:sz w:val="18"/>
                          <w:szCs w:val="18"/>
                        </w:rPr>
                        <w:t>Significance calculated</w:t>
                      </w:r>
                      <w:r>
                        <w:rPr>
                          <w:bCs/>
                          <w:sz w:val="18"/>
                          <w:szCs w:val="18"/>
                        </w:rPr>
                        <w:t xml:space="preserve"> </w:t>
                      </w:r>
                      <w:r w:rsidRPr="006B1D14">
                        <w:rPr>
                          <w:bCs/>
                          <w:sz w:val="18"/>
                          <w:szCs w:val="18"/>
                        </w:rPr>
                        <w:t xml:space="preserve">using </w:t>
                      </w:r>
                      <w:r w:rsidRPr="004D08AA">
                        <w:rPr>
                          <w:bCs/>
                          <w:i/>
                          <w:iCs/>
                          <w:sz w:val="18"/>
                          <w:szCs w:val="18"/>
                        </w:rPr>
                        <w:t>z</w:t>
                      </w:r>
                      <w:r w:rsidRPr="006B1D14">
                        <w:rPr>
                          <w:bCs/>
                          <w:sz w:val="18"/>
                          <w:szCs w:val="18"/>
                        </w:rPr>
                        <w:t>-tests for α</w:t>
                      </w:r>
                      <w:r>
                        <w:rPr>
                          <w:bCs/>
                          <w:sz w:val="18"/>
                          <w:szCs w:val="18"/>
                        </w:rPr>
                        <w:t xml:space="preserve"> = </w:t>
                      </w:r>
                      <w:r w:rsidRPr="006B1D14">
                        <w:rPr>
                          <w:bCs/>
                          <w:sz w:val="18"/>
                          <w:szCs w:val="18"/>
                        </w:rPr>
                        <w:t>0.05 (for specificity)</w:t>
                      </w:r>
                    </w:p>
                    <w:tbl>
                      <w:tblPr>
                        <w:tblStyle w:val="TableGrid"/>
                        <w:tblW w:w="6655" w:type="dxa"/>
                        <w:tblLayout w:type="fixed"/>
                        <w:tblCellMar>
                          <w:left w:w="58" w:type="dxa"/>
                          <w:right w:w="58" w:type="dxa"/>
                        </w:tblCellMar>
                        <w:tblLook w:val="04A0" w:firstRow="1" w:lastRow="0" w:firstColumn="1" w:lastColumn="0" w:noHBand="0" w:noVBand="1"/>
                      </w:tblPr>
                      <w:tblGrid>
                        <w:gridCol w:w="1165"/>
                        <w:gridCol w:w="1080"/>
                        <w:gridCol w:w="990"/>
                        <w:gridCol w:w="1170"/>
                        <w:gridCol w:w="1080"/>
                        <w:gridCol w:w="1170"/>
                      </w:tblGrid>
                      <w:tr w:rsidR="00D03FC9" w:rsidRPr="008A37D3" w14:paraId="315F8C47" w14:textId="77777777" w:rsidTr="004D08AA">
                        <w:trPr>
                          <w:trHeight w:val="67"/>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12BB2AA4" w14:textId="3BCB3678" w:rsidR="00D03FC9" w:rsidRPr="008A37D3" w:rsidRDefault="00D03FC9" w:rsidP="004D08AA">
                            <w:pPr>
                              <w:autoSpaceDE/>
                              <w:spacing w:line="240" w:lineRule="auto"/>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ATWV</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D03FC9" w:rsidRPr="008A37D3" w14:paraId="42B6A91E" w14:textId="77777777" w:rsidTr="004D08AA">
                        <w:trPr>
                          <w:trHeight w:val="67"/>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39954A33" w14:textId="77777777" w:rsidR="00D03FC9" w:rsidRPr="008A37D3" w:rsidRDefault="00D03FC9"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2F4C482A" w14:textId="78A07504"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1C795198" w14:textId="68916E93"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753C01FE" w14:textId="332AA20B"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1A255BF2" w14:textId="196FA327"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26451155" w14:textId="31F52BF4"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D03FC9" w:rsidRPr="008A37D3" w14:paraId="03D8FD8B" w14:textId="77777777" w:rsidTr="004D08AA">
                        <w:trPr>
                          <w:trHeight w:val="112"/>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482C96C" w14:textId="31804C23"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3.1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763928"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A7B965D"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7.28%)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24437AB"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4.22%)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185259"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31.77%)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61BCECA"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8.64%) Y</w:t>
                            </w:r>
                          </w:p>
                        </w:tc>
                      </w:tr>
                      <w:tr w:rsidR="00D03FC9" w:rsidRPr="008A37D3" w14:paraId="6B012CBF" w14:textId="77777777" w:rsidTr="004D08AA">
                        <w:trPr>
                          <w:trHeight w:val="67"/>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6836F06" w14:textId="2C1C6E52"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65.8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B47157D"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1105439"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A7BD345"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06%)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B64B942"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49%)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2405D8"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36%) N</w:t>
                            </w:r>
                          </w:p>
                        </w:tc>
                      </w:tr>
                      <w:tr w:rsidR="00D03FC9" w:rsidRPr="008A37D3" w14:paraId="39C2156C" w14:textId="77777777" w:rsidTr="004D08AA">
                        <w:trPr>
                          <w:trHeight w:val="121"/>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71E9034" w14:textId="1D964C98"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68.9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A8ED542"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49831EC"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DC0089E"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B178617"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7.5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0800164"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42%) N</w:t>
                            </w:r>
                          </w:p>
                        </w:tc>
                      </w:tr>
                      <w:tr w:rsidR="00D03FC9" w:rsidRPr="008A37D3" w14:paraId="15D97A77" w14:textId="77777777" w:rsidTr="004D08AA">
                        <w:trPr>
                          <w:trHeight w:val="26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5BC9DA2" w14:textId="26883B88"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61.3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FF8420C"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20A72F1"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5E86450"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F5D25F4"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85FA21"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13%) N</w:t>
                            </w:r>
                          </w:p>
                        </w:tc>
                      </w:tr>
                      <w:tr w:rsidR="00D03FC9" w:rsidRPr="008A37D3" w14:paraId="4597B817"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33BDCBA" w14:textId="08380454"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64.5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A8FBFEF"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7C31109"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1715E9C"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547666F"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F31690C"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D03FC9" w:rsidRPr="008A37D3" w14:paraId="4CF144CC"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87E362D" w14:textId="27D02E5F" w:rsidR="00D03FC9" w:rsidRPr="008A37D3" w:rsidRDefault="00D03FC9"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DPALIGN</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D03FC9" w:rsidRPr="008A37D3" w14:paraId="0E63275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EE927E4" w14:textId="77777777" w:rsidR="00D03FC9" w:rsidRPr="008A37D3" w:rsidRDefault="00D03FC9"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1AC313E" w14:textId="7C0980E8"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5E9E214" w14:textId="768A7D31"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892E8D6" w14:textId="090D85FB"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6FB5632" w14:textId="4674BE0F"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326B10D" w14:textId="6F42222F"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D03FC9" w:rsidRPr="008A37D3" w14:paraId="683EBFE2"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CE96331" w14:textId="0FD206E0"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5.1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08F0AD1"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9EE0B9"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3.68%)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C1FE927"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2.18%)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F40761A"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8.30%)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6FFA3E2"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5.58%) Y</w:t>
                            </w:r>
                          </w:p>
                        </w:tc>
                      </w:tr>
                      <w:tr w:rsidR="00D03FC9" w:rsidRPr="008A37D3" w14:paraId="41E1F277"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A543670" w14:textId="32FED2C3"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71.4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BB951C3"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F826EF9"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9E804B9"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50%)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0A04E0"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6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C69CCC8"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90%) N</w:t>
                            </w:r>
                          </w:p>
                        </w:tc>
                      </w:tr>
                      <w:tr w:rsidR="00D03FC9" w:rsidRPr="008A37D3" w14:paraId="1AD0BBC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41FA8F5" w14:textId="2DFF1ADA"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72.9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DA17DCC"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763B6D3"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769B3F1"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D28DE9F"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6.1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3F14AD6"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40%) N</w:t>
                            </w:r>
                          </w:p>
                        </w:tc>
                      </w:tr>
                      <w:tr w:rsidR="00D03FC9" w:rsidRPr="008A37D3" w14:paraId="5B6F41EE"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4BF7D94" w14:textId="79295FA8"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66.8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14185E2"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BA1740"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31ADE85"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8D78037"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5E870A"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72%) Y</w:t>
                            </w:r>
                          </w:p>
                        </w:tc>
                      </w:tr>
                      <w:tr w:rsidR="00D03FC9" w:rsidRPr="008A37D3" w14:paraId="2C5A5CC8"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641233F" w14:textId="4CE4A0CD"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69.5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BF21549"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1274C7D"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BAE2F60"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45C5927"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D520DC"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D03FC9" w:rsidRPr="008A37D3" w14:paraId="014E0499"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1A63BBA" w14:textId="4E0E9471" w:rsidR="00D03FC9" w:rsidRPr="008A37D3" w:rsidRDefault="00D03FC9"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EPOCH</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D03FC9" w:rsidRPr="008A37D3" w14:paraId="29D7FED1"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91313A3" w14:textId="77777777" w:rsidR="00D03FC9" w:rsidRPr="008A37D3" w:rsidRDefault="00D03FC9"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BE51494" w14:textId="31CDE174"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E53583A" w14:textId="6995F3A8"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E6CA526" w14:textId="089A2C6F"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9089B38" w14:textId="355EE9A4"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A3762DA" w14:textId="52B02F9C"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D03FC9" w:rsidRPr="008A37D3" w14:paraId="49B0751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E57658D" w14:textId="5C5B8C95"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9.8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DFB2F4"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E12795"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8.29%)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B88360"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5.02%)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694EAA5"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62%)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FA7D94"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5.75%) N</w:t>
                            </w:r>
                          </w:p>
                        </w:tc>
                      </w:tr>
                      <w:tr w:rsidR="00D03FC9" w:rsidRPr="008A37D3" w14:paraId="7E9C3065"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1893439" w14:textId="30220857"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91.5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7A53703"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83C52CA"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D411462"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27%)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4B7B6F7"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6.67%)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6F2E086"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54%) N</w:t>
                            </w:r>
                          </w:p>
                        </w:tc>
                      </w:tr>
                      <w:tr w:rsidR="00D03FC9" w:rsidRPr="008A37D3" w14:paraId="29E01E3B"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8F989FA" w14:textId="4826C657"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94.8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82F1C41"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25BBAB0"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415B9F3"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08B41BE"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40%)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9660525"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0.73%) N</w:t>
                            </w:r>
                          </w:p>
                        </w:tc>
                      </w:tr>
                      <w:tr w:rsidR="00D03FC9" w:rsidRPr="008A37D3" w14:paraId="076D050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5F48358" w14:textId="49615068"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98.2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05F8C80"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C9DF9EB"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3898A08"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E8130B2"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D35E3B3"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13%) N</w:t>
                            </w:r>
                          </w:p>
                        </w:tc>
                      </w:tr>
                      <w:tr w:rsidR="00D03FC9" w:rsidRPr="008A37D3" w14:paraId="5A5C2BA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C658299" w14:textId="1D99CD3C"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94.0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D503139"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87D4B78"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9C52CC9"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C53EDF8"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ADCF97F"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D03FC9" w:rsidRPr="008A37D3" w14:paraId="4016545C"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D04113F" w14:textId="26169537" w:rsidR="00D03FC9" w:rsidRPr="008A37D3" w:rsidRDefault="00D03FC9"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OVLP</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w:t>
                            </w:r>
                            <w:r>
                              <w:rPr>
                                <w:rFonts w:asciiTheme="majorBidi" w:hAnsiTheme="majorBidi" w:cstheme="majorBidi"/>
                                <w:b/>
                                <w:bCs/>
                                <w:color w:val="000000"/>
                                <w:sz w:val="18"/>
                                <w:szCs w:val="18"/>
                              </w:rPr>
                              <w:t>A</w:t>
                            </w:r>
                            <w:r w:rsidRPr="008A37D3">
                              <w:rPr>
                                <w:rFonts w:asciiTheme="majorBidi" w:hAnsiTheme="majorBidi" w:cstheme="majorBidi"/>
                                <w:b/>
                                <w:bCs/>
                                <w:color w:val="000000"/>
                                <w:sz w:val="18"/>
                                <w:szCs w:val="18"/>
                              </w:rPr>
                              <w:t xml:space="preserve">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D03FC9" w:rsidRPr="008A37D3" w14:paraId="3B19FBD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3AF2949" w14:textId="77777777" w:rsidR="00D03FC9" w:rsidRPr="008A37D3" w:rsidRDefault="00D03FC9"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1CFA385" w14:textId="7C2AC5C9"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C10286" w14:textId="6D64E0C2"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88ACD63" w14:textId="333F8B19"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FF6086F" w14:textId="405940C8"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CAE7061" w14:textId="7CB7E021"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D03FC9" w:rsidRPr="008A37D3" w14:paraId="1E9C5B41"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EDFA007" w14:textId="496A10D4"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6.86%)</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40B1179"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7AA1C36"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0.0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4090183"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16.33%)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88BB36B"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3.5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6EC584"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19.29%) Y</w:t>
                            </w:r>
                          </w:p>
                        </w:tc>
                      </w:tr>
                      <w:tr w:rsidR="00D03FC9" w:rsidRPr="008A37D3" w14:paraId="56542E6D"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F65A1A8" w14:textId="184B7473"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76.8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8F78A17"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79691A"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C1CEA1"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69%)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20DB92"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49%)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89424CA"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0.73%) N</w:t>
                            </w:r>
                          </w:p>
                        </w:tc>
                      </w:tr>
                      <w:tr w:rsidR="00D03FC9" w:rsidRPr="008A37D3" w14:paraId="6ADC945F"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685EBA7" w14:textId="1944F9CA"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80.5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AAE60A1"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EBDB6CF"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F1B177D"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D60ECA7"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7.18%)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A639F21"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96%) N</w:t>
                            </w:r>
                          </w:p>
                        </w:tc>
                      </w:tr>
                      <w:tr w:rsidR="00D03FC9" w:rsidRPr="008A37D3" w14:paraId="3EA34D1B"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B34E31E" w14:textId="7381215B"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73.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6F9D13D"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8DCD4BF"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ADA7715"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A173659"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78CC662"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22%) Y</w:t>
                            </w:r>
                          </w:p>
                        </w:tc>
                      </w:tr>
                      <w:tr w:rsidR="00D03FC9" w:rsidRPr="008A37D3" w14:paraId="171C332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9D1E4CB" w14:textId="2DF03F2B"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77.5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4430D60"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B64D63F"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67BF579"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C84DA7A"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FBE6B04"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D03FC9" w:rsidRPr="008A37D3" w14:paraId="0E5B763F"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FE20EB8" w14:textId="02A29E92" w:rsidR="00D03FC9" w:rsidRPr="008A37D3" w:rsidRDefault="00D03FC9"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TAES</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D03FC9" w:rsidRPr="008A37D3" w14:paraId="771BC586"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5D41AB6" w14:textId="77777777" w:rsidR="00D03FC9" w:rsidRPr="008A37D3" w:rsidRDefault="00D03FC9"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11B16E" w14:textId="3EE58346"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2D07F5B" w14:textId="7980A915"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3B2C150" w14:textId="4CEABACD"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BAF128C" w14:textId="681FB842"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66761B1" w14:textId="47E2D196" w:rsidR="00D03FC9" w:rsidRPr="008A37D3" w:rsidRDefault="00D03FC9"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D03FC9" w:rsidRPr="008A37D3" w14:paraId="49E6BD5E"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F759A31" w14:textId="76993FEC"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5.2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DA93506"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F63FE52"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31.2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A207324"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4.83%)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9EE26BC"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9.20%)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050E179"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8.60%) Y</w:t>
                            </w:r>
                          </w:p>
                        </w:tc>
                      </w:tr>
                      <w:tr w:rsidR="00D03FC9" w:rsidRPr="008A37D3" w14:paraId="11A35E53"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3FB93E5" w14:textId="4C941E37"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64.0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5657C60"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16153F4"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DDE92C0"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6.38%)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EB0CB28"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0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F6E9DAA"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61%) N</w:t>
                            </w:r>
                          </w:p>
                        </w:tc>
                      </w:tr>
                      <w:tr w:rsidR="00D03FC9" w:rsidRPr="008A37D3" w14:paraId="41D2863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3664848" w14:textId="4F01F2FD"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70.4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5EFB97D"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8ABC741"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107D019"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3C70D7F"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37%)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65DA6BE"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77%) N</w:t>
                            </w:r>
                          </w:p>
                        </w:tc>
                      </w:tr>
                      <w:tr w:rsidR="00D03FC9" w:rsidRPr="008A37D3" w14:paraId="50C7982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472BDFF" w14:textId="46F2B63B"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66.0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0EFC252"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8FE7FBC"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6770EC4"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07E2E69"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3C752FD"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0.60%) Y</w:t>
                            </w:r>
                          </w:p>
                        </w:tc>
                      </w:tr>
                      <w:tr w:rsidR="00D03FC9" w:rsidRPr="008A37D3" w14:paraId="6222AC8F"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4255E73" w14:textId="59FE9521" w:rsidR="00D03FC9" w:rsidRPr="008A37D3" w:rsidRDefault="00D03FC9"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66.6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8A5176C"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0808C88"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E9C38D1"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A3C63B3" w14:textId="77777777" w:rsidR="00D03FC9" w:rsidRPr="008A37D3" w:rsidRDefault="00D03FC9"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9C97F3B" w14:textId="77777777" w:rsidR="00D03FC9" w:rsidRPr="008A37D3" w:rsidRDefault="00D03FC9"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bl>
                    <w:p w14:paraId="6742D7A4" w14:textId="77777777" w:rsidR="00D03FC9" w:rsidRPr="008A37D3" w:rsidRDefault="00D03FC9" w:rsidP="008A37D3">
                      <w:pPr>
                        <w:autoSpaceDE/>
                        <w:jc w:val="center"/>
                        <w:rPr>
                          <w:rFonts w:asciiTheme="majorBidi" w:hAnsiTheme="majorBidi" w:cstheme="majorBidi"/>
                          <w:b/>
                          <w:bCs/>
                          <w:color w:val="000000"/>
                          <w:sz w:val="18"/>
                          <w:szCs w:val="18"/>
                        </w:rPr>
                      </w:pPr>
                    </w:p>
                  </w:txbxContent>
                </v:textbox>
                <w10:wrap type="square" anchorx="margin" anchory="margin"/>
              </v:shape>
            </w:pict>
          </mc:Fallback>
        </mc:AlternateContent>
      </w:r>
      <w:fldSimple w:instr=" REF _Ref533722318  \* MERGEFORMAT ">
        <w:r w:rsidR="00485CEA" w:rsidRPr="00485CEA">
          <w:t>Table 11</w:t>
        </w:r>
      </w:fldSimple>
      <w:r w:rsidR="000F0AD1">
        <w:t xml:space="preserve"> </w:t>
      </w:r>
      <w:r w:rsidR="00D47C4D">
        <w:t xml:space="preserve">shows </w:t>
      </w:r>
      <w:r w:rsidR="000F0AD1">
        <w:t xml:space="preserve">a different trend than </w:t>
      </w:r>
      <w:fldSimple w:instr=" REF _Ref533719366  \* MERGEFORMAT ">
        <w:r w:rsidR="00485CEA" w:rsidRPr="00485CEA">
          <w:t>Table 10</w:t>
        </w:r>
      </w:fldSimple>
      <w:r w:rsidR="000F0AD1">
        <w:t>. The EPOCH metric fails to reject null</w:t>
      </w:r>
      <w:r w:rsidR="00D47C4D">
        <w:t xml:space="preserve"> </w:t>
      </w:r>
      <w:r w:rsidR="000F0AD1">
        <w:t xml:space="preserve">hypothesis for all the systems. Since specificity is calculated from TN and FP </w:t>
      </w:r>
      <w:r w:rsidR="000F0AD1">
        <w:lastRenderedPageBreak/>
        <w:t>values, for an evaluation set 167 hours in duration and an epoch size 0.25, a few thousand seconds of FPs do not make any significant difference in terms of specificity. This can also be directly observed</w:t>
      </w:r>
      <w:r w:rsidR="00AA3044">
        <w:t xml:space="preserve"> in </w:t>
      </w:r>
      <w:fldSimple w:instr=" REF _Ref37544690  \* MERGEFORMAT ">
        <w:r w:rsidR="00485CEA" w:rsidRPr="00485CEA">
          <w:t>Table 2</w:t>
        </w:r>
      </w:fldSimple>
      <w:r w:rsidR="00AA3044">
        <w:t xml:space="preserve">, </w:t>
      </w:r>
      <w:r w:rsidR="000F0AD1">
        <w:t>where the</w:t>
      </w:r>
      <w:r w:rsidR="00AA3044">
        <w:t xml:space="preserve"> </w:t>
      </w:r>
      <w:r w:rsidR="000F0AD1">
        <w:t xml:space="preserve">specificity of all systems according to the EPOCH metric is always greater than 90%. The huge difference between the duration of background and seizure events is the primary reason for such high specificities. </w:t>
      </w:r>
      <w:r w:rsidR="00AA3044">
        <w:t xml:space="preserve">However, </w:t>
      </w:r>
      <w:r w:rsidR="000F0AD1">
        <w:t xml:space="preserve">the OVLP and TAES metrics completely agree with each other’s </w:t>
      </w:r>
      <w:r w:rsidR="00AA3044" w:rsidRPr="00AA3044">
        <w:rPr>
          <w:i/>
          <w:iCs/>
        </w:rPr>
        <w:t>z</w:t>
      </w:r>
      <w:r w:rsidR="000F0AD1">
        <w:t>-test results for specificity.</w:t>
      </w:r>
    </w:p>
    <w:p w14:paraId="28836C39" w14:textId="0FC6E5AF" w:rsidR="000F0AD1" w:rsidRDefault="008968C0" w:rsidP="008968C0">
      <w:pPr>
        <w:pStyle w:val="heading1"/>
        <w:keepNext w:val="0"/>
        <w:keepLines w:val="0"/>
        <w:widowControl w:val="0"/>
        <w:ind w:left="562" w:hanging="562"/>
      </w:pPr>
      <w:r>
        <w:t>Conclusions</w:t>
      </w:r>
    </w:p>
    <w:p w14:paraId="2784C63B" w14:textId="4796E26F" w:rsidR="000F0AD1" w:rsidRDefault="000F0AD1" w:rsidP="00E21091">
      <w:pPr>
        <w:pStyle w:val="BodyText"/>
        <w:widowControl w:val="0"/>
        <w:ind w:firstLine="230"/>
      </w:pPr>
      <w:r>
        <w:t>Standardization of scoring metrics is an extremely important step for a research community to take in order to make progress on machine learning problems</w:t>
      </w:r>
      <w:r w:rsidR="008968C0">
        <w:t xml:space="preserve">. </w:t>
      </w:r>
      <w:r>
        <w:t xml:space="preserve">There has been a lack of standardization in most bioengineering fields. Popular metrics such as sensitivity and specificity do not completely characterize the problem and neglect the importance that FA rate plays in achieving clinically acceptable solutions. In this </w:t>
      </w:r>
      <w:r w:rsidR="008968C0">
        <w:t>chapter</w:t>
      </w:r>
      <w:r>
        <w:t>,</w:t>
      </w:r>
      <w:r w:rsidR="00D13E74">
        <w:t xml:space="preserve"> </w:t>
      </w:r>
      <w:r>
        <w:t xml:space="preserve">we have compared several popular scoring metrics and demonstrated the value of considering the accuracy of time alignments in the overall assessment of a system. We have proposed the use of a new metric, TAES scoring, which is consistent with popular scoring approaches such as </w:t>
      </w:r>
      <w:r w:rsidR="008968C0">
        <w:t>OVLP but</w:t>
      </w:r>
      <w:r>
        <w:t xml:space="preserve"> provides more accurate assessments by producing fractional scores for recognition of events based on the degree of match in the time alignments. We have also demonstrated the efficacy of an existing metric, ATWV, that is popular in the speech recognition community.</w:t>
      </w:r>
    </w:p>
    <w:p w14:paraId="2BB58413" w14:textId="02798A8E" w:rsidR="000F0AD1" w:rsidRDefault="000F0AD1" w:rsidP="000F0AD1">
      <w:pPr>
        <w:pStyle w:val="BodyText"/>
      </w:pPr>
      <w:r>
        <w:t xml:space="preserve">We have not discussed the extent to which we can tune these metrics by weighting various types of errors based on feedback from clinicians and other customers of the technology. Optimization of the metric is a research problem in itself, since many considerations, including usability of the technology and a broad range of applications, must be involved in this process. Our informal attempts to optimize ATWV and OVLP for seizure detection have not yet produced significantly different results than what was presented here. Feedback from clinicians has been consistent that FA rate is perhaps the single most important measure once sensitivity is above approximately </w:t>
      </w:r>
      <w:r w:rsidRPr="000F0AD1">
        <w:t>75%</w:t>
      </w:r>
      <w:r>
        <w:t xml:space="preserve">. As we move more technology into operational </w:t>
      </w:r>
      <w:r w:rsidR="001131AC">
        <w:t>environments,</w:t>
      </w:r>
      <w:r>
        <w:t xml:space="preserve"> we expect to have more to contribute to this research topic.</w:t>
      </w:r>
    </w:p>
    <w:p w14:paraId="55CF2AD4" w14:textId="3589C1BD" w:rsidR="00A27AFB" w:rsidRDefault="00D13E74" w:rsidP="007905B8">
      <w:pPr>
        <w:pStyle w:val="BodyText"/>
      </w:pPr>
      <w:r>
        <w:t xml:space="preserve">Finally, the Python implementation of these metrics is available at the project web site: </w:t>
      </w:r>
      <w:r w:rsidRPr="008968C0">
        <w:rPr>
          <w:i/>
          <w:iCs/>
        </w:rPr>
        <w:t>https://www.isip.piconepress.com/projects/tuh_eeg/downloads/nedc_eval_eeg</w:t>
      </w:r>
      <w:r w:rsidRPr="000F0AD1">
        <w:t>.</w:t>
      </w:r>
      <w:r>
        <w:t xml:space="preserve"> This scoring software described here has been public</w:t>
      </w:r>
      <w:r w:rsidR="007905B8">
        <w:t>ly</w:t>
      </w:r>
      <w:r>
        <w:t xml:space="preserve"> available since late 2018. It has been used for two open source evaluations </w:t>
      </w:r>
      <w:fldSimple w:instr=" REF _Ref37901086 \n ">
        <w:r w:rsidR="00485CEA">
          <w:t>[49]</w:t>
        </w:r>
      </w:fldSimple>
      <w:fldSimple w:instr=" REF _Ref37901089 \n ">
        <w:r w:rsidR="00485CEA">
          <w:t>[50]</w:t>
        </w:r>
      </w:fldSimple>
      <w:r>
        <w:t>. Readers are encouraged to refer to the software for detailed questions about the specific implementations of these algorithms and the tunable parameters available.</w:t>
      </w:r>
    </w:p>
    <w:p w14:paraId="70E5B7FE" w14:textId="367CE8E7" w:rsidR="008968C0" w:rsidRDefault="008968C0" w:rsidP="008968C0">
      <w:pPr>
        <w:pStyle w:val="heading1"/>
        <w:keepNext w:val="0"/>
        <w:keepLines w:val="0"/>
        <w:widowControl w:val="0"/>
        <w:numPr>
          <w:ilvl w:val="0"/>
          <w:numId w:val="0"/>
        </w:numPr>
        <w:ind w:left="567" w:hanging="567"/>
      </w:pPr>
      <w:r>
        <w:t>Acknowledgements</w:t>
      </w:r>
    </w:p>
    <w:p w14:paraId="166933D7" w14:textId="5100C6F6" w:rsidR="008968C0" w:rsidRPr="008968C0" w:rsidRDefault="008968C0" w:rsidP="008968C0">
      <w:pPr>
        <w:pStyle w:val="BodyText"/>
      </w:pPr>
      <w:r w:rsidRPr="008968C0">
        <w:t xml:space="preserve">Research reported in this publication was most recently supported by the National Human Genome Research Institute of the National Institutes of Health under award </w:t>
      </w:r>
      <w:r w:rsidRPr="008968C0">
        <w:lastRenderedPageBreak/>
        <w:t xml:space="preserve">number U01HG008468. The content is solely the responsibility of the authors and does not necessarily represent the official views of the National Institutes of Health. This material is also based in part upon work supported by the National Science Foundation under Grant No. IIP-1622765. Any opinions, findings, and conclusions or recommendations expressed in this material are those of the author(s) and do not necessarily reflect the views of the National Science Foundation. We are also grateful to our colleagues at IBM Research: Stefan Harrer, Jiri Navratil and Subhrajit Roy. Their careful reading of </w:t>
      </w:r>
      <w:r w:rsidR="007905B8">
        <w:t xml:space="preserve">early versions of </w:t>
      </w:r>
      <w:r w:rsidRPr="008968C0">
        <w:t>this manuscript and valuable insights about the work were greatly appreciated.</w:t>
      </w:r>
      <w:r w:rsidR="00FD0776">
        <w:t xml:space="preserve"> </w:t>
      </w:r>
      <w:r w:rsidRPr="008968C0">
        <w:t>We also would like to acknowledge Seyedeh Saeedeh Khoshgoftar Ziyabari for her contributions to the initial portions of this work.</w:t>
      </w:r>
    </w:p>
    <w:p w14:paraId="769C2407" w14:textId="35776791" w:rsidR="008968C0" w:rsidRPr="008968C0" w:rsidRDefault="008968C0" w:rsidP="008968C0">
      <w:pPr>
        <w:pStyle w:val="heading1"/>
        <w:keepNext w:val="0"/>
        <w:keepLines w:val="0"/>
        <w:widowControl w:val="0"/>
        <w:numPr>
          <w:ilvl w:val="0"/>
          <w:numId w:val="0"/>
        </w:numPr>
        <w:ind w:left="567" w:hanging="567"/>
      </w:pPr>
      <w:r w:rsidRPr="008968C0">
        <w:t>Conflict of Interest</w:t>
      </w:r>
      <w:r>
        <w:t xml:space="preserve"> Statement</w:t>
      </w:r>
    </w:p>
    <w:p w14:paraId="04EE1D49" w14:textId="557F40FD" w:rsidR="00975918" w:rsidRDefault="008968C0" w:rsidP="006B1D14">
      <w:pPr>
        <w:pStyle w:val="BodyText"/>
      </w:pPr>
      <w:r w:rsidRPr="008968C0">
        <w:t>Author Meysam Golmohammadi is employed by Internet Brands, El Segundo, California, USA. This work was completed at the Neural Engineering Data Consortium at Temple University prior to his employment at Internet Brands. All other authors declare no conflict of interest.</w:t>
      </w:r>
    </w:p>
    <w:p w14:paraId="5072271F" w14:textId="094A8218" w:rsidR="00EC7FD8" w:rsidRDefault="004016AE" w:rsidP="004534C9">
      <w:pPr>
        <w:keepNext/>
        <w:overflowPunct/>
        <w:autoSpaceDE/>
        <w:autoSpaceDN/>
        <w:adjustRightInd/>
        <w:spacing w:after="200" w:line="276" w:lineRule="auto"/>
        <w:ind w:firstLine="0"/>
        <w:jc w:val="left"/>
        <w:textAlignment w:val="auto"/>
      </w:pPr>
      <w:r>
        <w:rPr>
          <w:rFonts w:ascii="TimesNewRoman,Bold" w:eastAsiaTheme="minorEastAsia" w:hAnsi="TimesNewRoman,Bold" w:cs="TimesNewRoman,Bold"/>
          <w:b/>
          <w:bCs/>
          <w:sz w:val="24"/>
          <w:szCs w:val="24"/>
          <w:lang w:eastAsia="en-US"/>
        </w:rPr>
        <w:t>References</w:t>
      </w:r>
    </w:p>
    <w:p w14:paraId="4DB008EF" w14:textId="2E57F3FF" w:rsidR="00E55F88" w:rsidRPr="00E21091" w:rsidRDefault="00E55F88" w:rsidP="00E21091">
      <w:pPr>
        <w:pStyle w:val="references"/>
        <w:keepLines/>
        <w:tabs>
          <w:tab w:val="clear" w:pos="360"/>
        </w:tabs>
        <w:spacing w:line="240" w:lineRule="auto"/>
        <w:ind w:left="634" w:hanging="634"/>
        <w:jc w:val="left"/>
        <w:rPr>
          <w:i/>
          <w:iCs/>
        </w:rPr>
      </w:pPr>
      <w:bookmarkStart w:id="69" w:name="_Ref37030819"/>
      <w:r w:rsidRPr="00E21091">
        <w:t xml:space="preserve">T. Yamada and E. Meng, </w:t>
      </w:r>
      <w:r w:rsidRPr="00E21091">
        <w:rPr>
          <w:i/>
          <w:iCs/>
        </w:rPr>
        <w:t>Practical guide for clinical neurophysiologic testing: EEG</w:t>
      </w:r>
      <w:r w:rsidRPr="00E21091">
        <w:t>. Philadelphia, Pennsylvania, USA: Lippincott Williams &amp; Wilkins, 2017.</w:t>
      </w:r>
      <w:bookmarkEnd w:id="69"/>
      <w:r w:rsidR="000A22F2" w:rsidRPr="00E21091">
        <w:br/>
      </w:r>
      <w:r w:rsidR="00994812" w:rsidRPr="00E21091">
        <w:rPr>
          <w:i/>
          <w:iCs/>
        </w:rPr>
        <w:t>https://doi.org/10.1111/j.1468-1331.2009.02936.x</w:t>
      </w:r>
      <w:r w:rsidR="00994812" w:rsidRPr="00E21091">
        <w:t>.</w:t>
      </w:r>
    </w:p>
    <w:p w14:paraId="195D4F10" w14:textId="564BC3CF" w:rsidR="00D27BF1" w:rsidRPr="00E21091" w:rsidRDefault="00BA38BB" w:rsidP="00E21091">
      <w:pPr>
        <w:pStyle w:val="references"/>
        <w:keepLines/>
        <w:tabs>
          <w:tab w:val="clear" w:pos="360"/>
        </w:tabs>
        <w:spacing w:line="240" w:lineRule="auto"/>
        <w:ind w:left="634" w:hanging="634"/>
        <w:jc w:val="left"/>
      </w:pPr>
      <w:bookmarkStart w:id="70" w:name="_Ref37032350"/>
      <w:r w:rsidRPr="00E21091">
        <w:t xml:space="preserve">Y. Roy, H. Banville, I. Albuquerque, A. Gramfort, T. H. Falk, and J. Faubert, “Deep learning-based electroencephalography analysis: a systematic review,” </w:t>
      </w:r>
      <w:r w:rsidRPr="00E21091">
        <w:rPr>
          <w:i/>
          <w:iCs/>
        </w:rPr>
        <w:t>J. Neural Eng.</w:t>
      </w:r>
      <w:r w:rsidRPr="00E21091">
        <w:t>, vol. 16, no. 5, p. 37, 2019.</w:t>
      </w:r>
      <w:bookmarkEnd w:id="70"/>
      <w:r w:rsidR="000A22F2" w:rsidRPr="00E21091">
        <w:br/>
      </w:r>
      <w:r w:rsidR="00994812" w:rsidRPr="00E21091">
        <w:rPr>
          <w:i/>
          <w:iCs/>
        </w:rPr>
        <w:t xml:space="preserve">https://doi.org/ </w:t>
      </w:r>
      <w:r w:rsidR="00994812" w:rsidRPr="00E21091">
        <w:rPr>
          <w:rFonts w:ascii="Calibri" w:hAnsi="Calibri" w:cs="Calibri"/>
          <w:i/>
          <w:iCs/>
        </w:rPr>
        <w:t>﻿</w:t>
      </w:r>
      <w:r w:rsidR="00994812" w:rsidRPr="00E21091">
        <w:rPr>
          <w:i/>
          <w:iCs/>
        </w:rPr>
        <w:t>10.1088/1741-2552/ab260c</w:t>
      </w:r>
      <w:r w:rsidR="00994812" w:rsidRPr="00E21091">
        <w:t>.</w:t>
      </w:r>
    </w:p>
    <w:p w14:paraId="731C0189" w14:textId="6497B13E" w:rsidR="00D27BF1" w:rsidRPr="00E21091" w:rsidRDefault="00D27BF1" w:rsidP="00E21091">
      <w:pPr>
        <w:pStyle w:val="references"/>
        <w:keepLines/>
        <w:tabs>
          <w:tab w:val="clear" w:pos="360"/>
        </w:tabs>
        <w:spacing w:line="240" w:lineRule="auto"/>
        <w:ind w:left="634" w:hanging="634"/>
        <w:jc w:val="left"/>
      </w:pPr>
      <w:r w:rsidRPr="00E21091">
        <w:t xml:space="preserve">A. Craik, Y. He, and J. L. Contreras-Vidal, “Deep learning for electroencephalogram (EEG) classification tasks: a review,” </w:t>
      </w:r>
      <w:r w:rsidRPr="00E21091">
        <w:rPr>
          <w:i/>
          <w:iCs/>
        </w:rPr>
        <w:t>J. Neural Eng.</w:t>
      </w:r>
      <w:r w:rsidRPr="00E21091">
        <w:t>, vol. 16, no. 3, p. 031001, 2019.</w:t>
      </w:r>
      <w:r w:rsidR="000A22F2" w:rsidRPr="00E21091">
        <w:br/>
      </w:r>
      <w:r w:rsidR="00994812" w:rsidRPr="00E21091">
        <w:rPr>
          <w:i/>
          <w:iCs/>
        </w:rPr>
        <w:t>https://doi.org/10.1088/1741-2552/ab0ab5</w:t>
      </w:r>
      <w:r w:rsidR="00994812" w:rsidRPr="00E21091">
        <w:t>.</w:t>
      </w:r>
    </w:p>
    <w:p w14:paraId="46C2F2F7" w14:textId="1C78C42F" w:rsidR="0066446C" w:rsidRPr="00E21091" w:rsidRDefault="0066446C" w:rsidP="00E21091">
      <w:pPr>
        <w:pStyle w:val="references"/>
        <w:keepLines/>
        <w:tabs>
          <w:tab w:val="clear" w:pos="360"/>
        </w:tabs>
        <w:spacing w:line="240" w:lineRule="auto"/>
        <w:ind w:left="634" w:hanging="634"/>
        <w:jc w:val="left"/>
      </w:pPr>
      <w:bookmarkStart w:id="71" w:name="_Ref37058699"/>
      <w:r w:rsidRPr="00E21091">
        <w:t xml:space="preserve">S. B. Wilson and R. Emerson, “Spike detection: a review and comparison of algorithms,” </w:t>
      </w:r>
      <w:r w:rsidRPr="00E21091">
        <w:rPr>
          <w:i/>
          <w:iCs/>
        </w:rPr>
        <w:t>Clin. Neurophysiol.</w:t>
      </w:r>
      <w:r w:rsidRPr="00E21091">
        <w:t>, vol. 113, no. 12, pp. 1873–1881, Dec. 2002.</w:t>
      </w:r>
      <w:bookmarkEnd w:id="71"/>
      <w:r w:rsidR="000A22F2" w:rsidRPr="00E21091">
        <w:rPr>
          <w:i/>
          <w:iCs/>
        </w:rPr>
        <w:br/>
      </w:r>
      <w:r w:rsidR="00994812" w:rsidRPr="00E21091">
        <w:rPr>
          <w:i/>
          <w:iCs/>
        </w:rPr>
        <w:t>https://doi.org/10.1016/S1388-2457(02)00297-3</w:t>
      </w:r>
      <w:r w:rsidR="00994812" w:rsidRPr="00E21091">
        <w:t>.</w:t>
      </w:r>
    </w:p>
    <w:p w14:paraId="16B6CDC2" w14:textId="54D6D91B" w:rsidR="00F033F0" w:rsidRPr="00E21091" w:rsidRDefault="00F033F0" w:rsidP="00E21091">
      <w:pPr>
        <w:pStyle w:val="references"/>
        <w:keepLines/>
        <w:tabs>
          <w:tab w:val="clear" w:pos="360"/>
        </w:tabs>
        <w:spacing w:line="240" w:lineRule="auto"/>
        <w:ind w:left="634" w:hanging="634"/>
        <w:jc w:val="left"/>
      </w:pPr>
      <w:bookmarkStart w:id="72" w:name="_Ref37160778"/>
      <w:r w:rsidRPr="00E21091">
        <w:t xml:space="preserve">J. Gotman, D. Flanagan, J. Zhang, and B. Rosenblatt, “Automatic seizure detection in the newborn: Methods and initial evaluation,” </w:t>
      </w:r>
      <w:r w:rsidRPr="00E21091">
        <w:rPr>
          <w:i/>
          <w:iCs/>
        </w:rPr>
        <w:t>Electroencephalogr. Clin. Neurophysiol.</w:t>
      </w:r>
      <w:r w:rsidRPr="00E21091">
        <w:t>, vol. 103, no. 3, pp. 356–362, 1997.</w:t>
      </w:r>
      <w:bookmarkEnd w:id="72"/>
      <w:r w:rsidR="000A22F2" w:rsidRPr="00E21091">
        <w:rPr>
          <w:i/>
          <w:iCs/>
        </w:rPr>
        <w:br/>
      </w:r>
      <w:r w:rsidR="00994812" w:rsidRPr="00E21091">
        <w:rPr>
          <w:i/>
          <w:iCs/>
        </w:rPr>
        <w:t>https://doi.org/10.1016/S0013-4694(97)00003-9</w:t>
      </w:r>
      <w:r w:rsidR="00994812" w:rsidRPr="00E21091">
        <w:t>.</w:t>
      </w:r>
    </w:p>
    <w:p w14:paraId="7E004B63" w14:textId="44724B0E" w:rsidR="00F033F0" w:rsidRPr="00E21091" w:rsidRDefault="00F033F0" w:rsidP="00E21091">
      <w:pPr>
        <w:pStyle w:val="references"/>
        <w:keepLines/>
        <w:tabs>
          <w:tab w:val="clear" w:pos="360"/>
        </w:tabs>
        <w:spacing w:line="240" w:lineRule="auto"/>
        <w:ind w:left="634" w:hanging="634"/>
        <w:jc w:val="left"/>
      </w:pPr>
      <w:bookmarkStart w:id="73" w:name="_Ref37032363"/>
      <w:r w:rsidRPr="00E21091">
        <w:t xml:space="preserve">J. Gotman, “Automatic recognition of epileptic seizures in the EEG,” </w:t>
      </w:r>
      <w:r w:rsidRPr="00E21091">
        <w:rPr>
          <w:i/>
          <w:iCs/>
        </w:rPr>
        <w:t>Electroencephalogr. Clin. Neurophysiol.</w:t>
      </w:r>
      <w:r w:rsidRPr="00E21091">
        <w:t>, vol. 54, no. 5, pp. 530–540, Nov.</w:t>
      </w:r>
      <w:r w:rsidR="0066446C" w:rsidRPr="00E21091">
        <w:t> </w:t>
      </w:r>
      <w:r w:rsidRPr="00E21091">
        <w:t>1982</w:t>
      </w:r>
      <w:bookmarkEnd w:id="73"/>
      <w:r w:rsidR="00994812" w:rsidRPr="00E21091">
        <w:t>.</w:t>
      </w:r>
      <w:r w:rsidR="000A22F2" w:rsidRPr="00E21091">
        <w:br/>
      </w:r>
      <w:r w:rsidR="00994812" w:rsidRPr="00E21091">
        <w:rPr>
          <w:i/>
          <w:iCs/>
        </w:rPr>
        <w:t>http://www.sciencedirect.com/science/article/pii/0013469482900384</w:t>
      </w:r>
      <w:r w:rsidR="00994812" w:rsidRPr="00E21091">
        <w:t>.</w:t>
      </w:r>
    </w:p>
    <w:p w14:paraId="6768C050" w14:textId="1A10146B" w:rsidR="00561FEC" w:rsidRPr="00E21091" w:rsidRDefault="00561FEC" w:rsidP="00E21091">
      <w:pPr>
        <w:pStyle w:val="references"/>
        <w:keepLines/>
        <w:tabs>
          <w:tab w:val="clear" w:pos="360"/>
        </w:tabs>
        <w:spacing w:line="240" w:lineRule="auto"/>
        <w:ind w:left="634" w:hanging="634"/>
        <w:jc w:val="left"/>
      </w:pPr>
      <w:bookmarkStart w:id="74" w:name="_Ref37033858"/>
      <w:r w:rsidRPr="00E21091">
        <w:lastRenderedPageBreak/>
        <w:t>G. D. Clifford et al., “False alarm reduction in critical care,” P</w:t>
      </w:r>
      <w:r w:rsidRPr="00E21091">
        <w:rPr>
          <w:i/>
          <w:iCs/>
        </w:rPr>
        <w:t>hysiol. Meas.</w:t>
      </w:r>
      <w:r w:rsidRPr="00E21091">
        <w:t>, vol. 37, no. 8, pp. E5–E23, 2016.</w:t>
      </w:r>
      <w:bookmarkEnd w:id="74"/>
      <w:r w:rsidR="000A22F2" w:rsidRPr="00E21091">
        <w:rPr>
          <w:i/>
          <w:iCs/>
        </w:rPr>
        <w:br/>
      </w:r>
      <w:r w:rsidR="00994812" w:rsidRPr="00E21091">
        <w:rPr>
          <w:i/>
          <w:iCs/>
        </w:rPr>
        <w:t>https://doi.org/</w:t>
      </w:r>
      <w:r w:rsidR="00994812" w:rsidRPr="00E21091">
        <w:rPr>
          <w:rFonts w:ascii="Calibri" w:hAnsi="Calibri" w:cs="Calibri"/>
          <w:i/>
          <w:iCs/>
        </w:rPr>
        <w:t>﻿</w:t>
      </w:r>
      <w:r w:rsidR="00994812" w:rsidRPr="00E21091">
        <w:rPr>
          <w:i/>
          <w:iCs/>
        </w:rPr>
        <w:t>10.1088/0967-3334/37/8/E5</w:t>
      </w:r>
      <w:r w:rsidR="00994812" w:rsidRPr="00E21091">
        <w:t>.</w:t>
      </w:r>
    </w:p>
    <w:p w14:paraId="6C5912D8" w14:textId="4DAA6D00" w:rsidR="00F033F0" w:rsidRPr="00E21091" w:rsidRDefault="00F033F0" w:rsidP="00E21091">
      <w:pPr>
        <w:pStyle w:val="references"/>
        <w:keepLines/>
        <w:tabs>
          <w:tab w:val="clear" w:pos="360"/>
        </w:tabs>
        <w:spacing w:line="240" w:lineRule="auto"/>
        <w:ind w:left="634" w:hanging="634"/>
        <w:jc w:val="left"/>
      </w:pPr>
      <w:r w:rsidRPr="00E21091">
        <w:t xml:space="preserve">M. Cvach Maria, “Managing hospital alarms,” </w:t>
      </w:r>
      <w:r w:rsidRPr="00E21091">
        <w:rPr>
          <w:i/>
          <w:iCs/>
        </w:rPr>
        <w:t>Nurs. Crit. Care</w:t>
      </w:r>
      <w:r w:rsidRPr="00E21091">
        <w:t>, vol. 9, no. 3, pp. 13–27, 2014.</w:t>
      </w:r>
      <w:r w:rsidR="000A22F2" w:rsidRPr="00E21091">
        <w:rPr>
          <w:i/>
          <w:iCs/>
        </w:rPr>
        <w:br/>
      </w:r>
      <w:r w:rsidR="00994812" w:rsidRPr="00E21091">
        <w:rPr>
          <w:i/>
          <w:iCs/>
        </w:rPr>
        <w:t>https://doi.org/10.1097/01.CCN.0000446255.81392.b0</w:t>
      </w:r>
      <w:r w:rsidR="00994812" w:rsidRPr="00E21091">
        <w:t>.</w:t>
      </w:r>
    </w:p>
    <w:p w14:paraId="3034C84E" w14:textId="47D4FEC8" w:rsidR="00F033F0" w:rsidRPr="00E21091" w:rsidRDefault="00F033F0" w:rsidP="00E21091">
      <w:pPr>
        <w:pStyle w:val="references"/>
        <w:keepLines/>
        <w:tabs>
          <w:tab w:val="clear" w:pos="360"/>
        </w:tabs>
        <w:spacing w:line="240" w:lineRule="auto"/>
        <w:ind w:left="634" w:hanging="634"/>
        <w:jc w:val="left"/>
      </w:pPr>
      <w:bookmarkStart w:id="75" w:name="_Ref37033862"/>
      <w:r w:rsidRPr="00E21091">
        <w:t xml:space="preserve">A. C. Bridi, T. Q. Louro, and R. C. L. Da Silva, “Clinical Alarms in intensive care: implications of alarm fatigue for the safety of patients,” </w:t>
      </w:r>
      <w:r w:rsidRPr="00E21091">
        <w:rPr>
          <w:i/>
          <w:iCs/>
        </w:rPr>
        <w:t>Rev. Lat. Am. Enfermagem</w:t>
      </w:r>
      <w:r w:rsidRPr="00E21091">
        <w:t>, vol. 22, no. 6, p. 1034, 2014.</w:t>
      </w:r>
      <w:bookmarkEnd w:id="75"/>
      <w:r w:rsidR="000A22F2" w:rsidRPr="00E21091">
        <w:rPr>
          <w:i/>
          <w:iCs/>
        </w:rPr>
        <w:br/>
      </w:r>
      <w:r w:rsidR="00994812" w:rsidRPr="00E21091">
        <w:rPr>
          <w:i/>
          <w:iCs/>
        </w:rPr>
        <w:t>https://doi.org</w:t>
      </w:r>
      <w:r w:rsidR="0099302D" w:rsidRPr="00E21091">
        <w:rPr>
          <w:i/>
          <w:iCs/>
        </w:rPr>
        <w:t>/10.1590/0104-1169.3488.2513</w:t>
      </w:r>
      <w:r w:rsidR="0099302D" w:rsidRPr="00E21091">
        <w:t>.</w:t>
      </w:r>
    </w:p>
    <w:p w14:paraId="4D27CBCB" w14:textId="144DA630" w:rsidR="00D206DA" w:rsidRPr="00E21091" w:rsidRDefault="0099302D" w:rsidP="00E21091">
      <w:pPr>
        <w:pStyle w:val="references"/>
        <w:keepLines/>
        <w:tabs>
          <w:tab w:val="clear" w:pos="360"/>
        </w:tabs>
        <w:spacing w:line="240" w:lineRule="auto"/>
        <w:ind w:left="634" w:hanging="634"/>
        <w:jc w:val="left"/>
      </w:pPr>
      <w:bookmarkStart w:id="76" w:name="_Ref37058449"/>
      <w:r w:rsidRPr="00E21091">
        <w:t xml:space="preserve">P. von Goethem and B. Hambling, </w:t>
      </w:r>
      <w:r w:rsidRPr="00E21091">
        <w:rPr>
          <w:i/>
          <w:iCs/>
        </w:rPr>
        <w:t>User Acceptance Testing: A step-by-step guide</w:t>
      </w:r>
      <w:r w:rsidRPr="00E21091">
        <w:t>. Swindon, United Kingdom: BCS Learning &amp; Development Limited, 2013.</w:t>
      </w:r>
      <w:r w:rsidR="000A22F2" w:rsidRPr="00E21091">
        <w:br/>
      </w:r>
      <w:r w:rsidR="00D206DA" w:rsidRPr="00E21091">
        <w:rPr>
          <w:i/>
          <w:iCs/>
        </w:rPr>
        <w:t>https://www.oreilly.com/library/view/user</w:t>
      </w:r>
      <w:r w:rsidR="000A22F2" w:rsidRPr="00E21091">
        <w:rPr>
          <w:i/>
          <w:iCs/>
        </w:rPr>
        <w:noBreakHyphen/>
      </w:r>
      <w:r w:rsidR="00D206DA" w:rsidRPr="00E21091">
        <w:rPr>
          <w:i/>
          <w:iCs/>
        </w:rPr>
        <w:t>acceptance</w:t>
      </w:r>
      <w:r w:rsidR="000A22F2" w:rsidRPr="00E21091">
        <w:rPr>
          <w:i/>
          <w:iCs/>
        </w:rPr>
        <w:noBreakHyphen/>
      </w:r>
      <w:r w:rsidR="00D206DA" w:rsidRPr="00E21091">
        <w:rPr>
          <w:i/>
          <w:iCs/>
        </w:rPr>
        <w:t>testing/9781780171678/</w:t>
      </w:r>
      <w:r w:rsidR="00D206DA" w:rsidRPr="00E21091">
        <w:t>.</w:t>
      </w:r>
    </w:p>
    <w:p w14:paraId="503F3967" w14:textId="60860B04" w:rsidR="00F033F0" w:rsidRPr="00E21091" w:rsidRDefault="00F033F0" w:rsidP="00E21091">
      <w:pPr>
        <w:pStyle w:val="references"/>
        <w:keepLines/>
        <w:tabs>
          <w:tab w:val="clear" w:pos="360"/>
        </w:tabs>
        <w:spacing w:line="240" w:lineRule="auto"/>
        <w:ind w:left="634" w:hanging="634"/>
        <w:jc w:val="left"/>
      </w:pPr>
      <w:bookmarkStart w:id="77" w:name="_Ref37058455"/>
      <w:bookmarkEnd w:id="76"/>
      <w:r w:rsidRPr="00E21091">
        <w:t xml:space="preserve">R. Banchs, A. Bonafonte, and J. Perez, “Acceptance Testing of a Spoken Language Translation System,” in </w:t>
      </w:r>
      <w:r w:rsidR="000A22F2" w:rsidRPr="00E21091">
        <w:rPr>
          <w:i/>
          <w:iCs/>
        </w:rPr>
        <w:t>Proceedings of the International Conference on Language Resources and Evaluation (LREC)</w:t>
      </w:r>
      <w:r w:rsidRPr="00E21091">
        <w:t>, 2006, p. 106.</w:t>
      </w:r>
      <w:bookmarkEnd w:id="77"/>
      <w:r w:rsidR="00994812" w:rsidRPr="00E21091">
        <w:rPr>
          <w:i/>
          <w:iCs/>
        </w:rPr>
        <w:t xml:space="preserve"> </w:t>
      </w:r>
      <w:r w:rsidR="00D206DA" w:rsidRPr="00E21091">
        <w:rPr>
          <w:i/>
          <w:iCs/>
        </w:rPr>
        <w:t>http://www.lrec-conf.org/proceedings/lrec2006/pdf/60_pdf.pdf</w:t>
      </w:r>
      <w:r w:rsidR="00D206DA" w:rsidRPr="00E21091">
        <w:t>.</w:t>
      </w:r>
    </w:p>
    <w:p w14:paraId="69911178" w14:textId="272AF9D3" w:rsidR="00D206DA" w:rsidRPr="00E21091" w:rsidRDefault="00F033F0" w:rsidP="00E21091">
      <w:pPr>
        <w:pStyle w:val="references"/>
        <w:keepLines/>
        <w:tabs>
          <w:tab w:val="clear" w:pos="360"/>
        </w:tabs>
        <w:spacing w:line="240" w:lineRule="auto"/>
        <w:ind w:left="634" w:hanging="634"/>
        <w:jc w:val="left"/>
      </w:pPr>
      <w:bookmarkStart w:id="78" w:name="_Ref37058527"/>
      <w:r w:rsidRPr="00E21091">
        <w:t xml:space="preserve">J. Picone, G. Doddington, and D. Pallett, “Phone-mediated word alignment for speech recognition evaluation,” </w:t>
      </w:r>
      <w:r w:rsidRPr="00E21091">
        <w:rPr>
          <w:i/>
          <w:iCs/>
        </w:rPr>
        <w:t>IEEE Trans. Acoust. Speech Signal Process.</w:t>
      </w:r>
      <w:r w:rsidRPr="00E21091">
        <w:t>, vol. 38, no. 3, pp. 559–562, Mar. 1990.</w:t>
      </w:r>
      <w:bookmarkEnd w:id="78"/>
      <w:r w:rsidR="00994812" w:rsidRPr="00E21091">
        <w:rPr>
          <w:i/>
          <w:iCs/>
        </w:rPr>
        <w:t xml:space="preserve"> </w:t>
      </w:r>
      <w:hyperlink r:id="rId28" w:history="1">
        <w:r w:rsidR="00D206DA" w:rsidRPr="00E21091">
          <w:rPr>
            <w:rStyle w:val="Hyperlink"/>
            <w:i/>
            <w:iCs/>
          </w:rPr>
          <w:t>https://doi.org/10.1109/29.106877</w:t>
        </w:r>
      </w:hyperlink>
      <w:bookmarkStart w:id="79" w:name="_Ref37058531"/>
      <w:r w:rsidR="00D206DA" w:rsidRPr="00E21091">
        <w:t>.</w:t>
      </w:r>
    </w:p>
    <w:p w14:paraId="60BA6FCE" w14:textId="7EFA276D" w:rsidR="00F033F0" w:rsidRPr="00E21091" w:rsidRDefault="00F033F0" w:rsidP="00E21091">
      <w:pPr>
        <w:pStyle w:val="references"/>
        <w:keepLines/>
        <w:tabs>
          <w:tab w:val="clear" w:pos="360"/>
        </w:tabs>
        <w:spacing w:line="240" w:lineRule="auto"/>
        <w:ind w:left="634" w:hanging="634"/>
        <w:jc w:val="left"/>
      </w:pPr>
      <w:bookmarkStart w:id="80" w:name="_Ref41214761"/>
      <w:r w:rsidRPr="00E21091">
        <w:t xml:space="preserve">M. Michel, D. Joy, J. G. Fiscus, V. Manohar, J. Ajot, and B. Barr, “Framework for Detection Evaluation (F4DE),” National Institute of Standards and Technology, 2017. [Online]. </w:t>
      </w:r>
      <w:r w:rsidR="00CF4FBE" w:rsidRPr="00E21091">
        <w:t>[Accessed: 16-May-2017].</w:t>
      </w:r>
      <w:r w:rsidR="00CF4FBE" w:rsidRPr="00E21091">
        <w:br/>
      </w:r>
      <w:r w:rsidRPr="00E21091">
        <w:rPr>
          <w:i/>
          <w:iCs/>
        </w:rPr>
        <w:t>https://github.com/usnistgov/F4DE</w:t>
      </w:r>
      <w:r w:rsidRPr="00E21091">
        <w:t>.</w:t>
      </w:r>
      <w:bookmarkEnd w:id="80"/>
      <w:r w:rsidRPr="00E21091">
        <w:t xml:space="preserve"> </w:t>
      </w:r>
      <w:bookmarkEnd w:id="79"/>
    </w:p>
    <w:p w14:paraId="6B6021A0" w14:textId="2D62CA0B" w:rsidR="00F033F0" w:rsidRPr="00E21091" w:rsidRDefault="00F033F0" w:rsidP="00E21091">
      <w:pPr>
        <w:pStyle w:val="references"/>
        <w:keepLines/>
        <w:tabs>
          <w:tab w:val="clear" w:pos="360"/>
        </w:tabs>
        <w:spacing w:line="240" w:lineRule="auto"/>
        <w:ind w:left="634" w:hanging="634"/>
        <w:jc w:val="left"/>
      </w:pPr>
      <w:bookmarkStart w:id="81" w:name="_Ref37058579"/>
      <w:r w:rsidRPr="00E21091">
        <w:t xml:space="preserve">D. G. Altman and J. M. Bland, “Diagnostic Tests 1: Sensitivity And Specificity,” </w:t>
      </w:r>
      <w:r w:rsidRPr="00E21091">
        <w:rPr>
          <w:i/>
          <w:iCs/>
        </w:rPr>
        <w:t>Br. Med. J.</w:t>
      </w:r>
      <w:r w:rsidRPr="00E21091">
        <w:t>, vol. 308, no. 6943, p. 1552, 1994.</w:t>
      </w:r>
      <w:bookmarkEnd w:id="81"/>
      <w:r w:rsidR="00994812" w:rsidRPr="00E21091">
        <w:rPr>
          <w:i/>
          <w:iCs/>
        </w:rPr>
        <w:t xml:space="preserve"> https://doi.org/</w:t>
      </w:r>
      <w:r w:rsidR="0066504A" w:rsidRPr="00E21091">
        <w:rPr>
          <w:i/>
          <w:iCs/>
        </w:rPr>
        <w:t>10.1136/bmj.308.6943.1552</w:t>
      </w:r>
      <w:r w:rsidR="0066504A" w:rsidRPr="00E21091">
        <w:t>.</w:t>
      </w:r>
    </w:p>
    <w:p w14:paraId="61F6F7A0" w14:textId="0D24D8A4" w:rsidR="00F033F0" w:rsidRPr="00E21091" w:rsidRDefault="00F033F0" w:rsidP="00E21091">
      <w:pPr>
        <w:pStyle w:val="references"/>
        <w:keepLines/>
        <w:tabs>
          <w:tab w:val="clear" w:pos="360"/>
        </w:tabs>
        <w:spacing w:line="240" w:lineRule="auto"/>
        <w:ind w:left="634" w:hanging="634"/>
        <w:jc w:val="left"/>
      </w:pPr>
      <w:bookmarkStart w:id="82" w:name="_Ref37555055"/>
      <w:r w:rsidRPr="00E21091">
        <w:t xml:space="preserve">J. M. Wozencraft and I. M. Jacobs, </w:t>
      </w:r>
      <w:r w:rsidRPr="00E21091">
        <w:rPr>
          <w:i/>
          <w:iCs/>
        </w:rPr>
        <w:t>Principles of Communication Engineering</w:t>
      </w:r>
      <w:r w:rsidRPr="00E21091">
        <w:t>. New York City, New York, USA: Wiley, 1965.</w:t>
      </w:r>
      <w:r w:rsidR="00994812" w:rsidRPr="00E21091">
        <w:rPr>
          <w:i/>
          <w:iCs/>
        </w:rPr>
        <w:t xml:space="preserve"> </w:t>
      </w:r>
      <w:r w:rsidR="0066504A" w:rsidRPr="00E21091">
        <w:rPr>
          <w:i/>
          <w:iCs/>
        </w:rPr>
        <w:t>https://books.google.com/books/about/Principles_of_communication_engineering.html?id=4ORSAAAAMAAJ.</w:t>
      </w:r>
      <w:bookmarkEnd w:id="82"/>
    </w:p>
    <w:p w14:paraId="5A86A2BE" w14:textId="3D49F714" w:rsidR="00F033F0" w:rsidRPr="00E21091" w:rsidRDefault="00F033F0" w:rsidP="00E21091">
      <w:pPr>
        <w:pStyle w:val="references"/>
        <w:keepLines/>
        <w:tabs>
          <w:tab w:val="clear" w:pos="360"/>
        </w:tabs>
        <w:spacing w:line="240" w:lineRule="auto"/>
        <w:ind w:left="634" w:hanging="634"/>
        <w:jc w:val="left"/>
      </w:pPr>
      <w:bookmarkStart w:id="83" w:name="_Ref37058581"/>
      <w:r w:rsidRPr="00E21091">
        <w:t xml:space="preserve">A. Martin, G. Doddington, T. Kamm, M. Ordowski, and M. Przybocki, “The DET curve in assessment of detection task performance,” in </w:t>
      </w:r>
      <w:r w:rsidRPr="00E21091">
        <w:rPr>
          <w:i/>
          <w:iCs/>
        </w:rPr>
        <w:t>Proceedings of the European Conference on Speech Communication and Technology (Eurospeech)</w:t>
      </w:r>
      <w:r w:rsidRPr="00E21091">
        <w:t>, 1997, pp. 1895–1898.</w:t>
      </w:r>
      <w:bookmarkEnd w:id="83"/>
      <w:r w:rsidR="00994812" w:rsidRPr="00E21091">
        <w:rPr>
          <w:i/>
          <w:iCs/>
        </w:rPr>
        <w:t xml:space="preserve"> </w:t>
      </w:r>
      <w:r w:rsidR="00CF4FBE" w:rsidRPr="00E21091">
        <w:rPr>
          <w:i/>
          <w:iCs/>
        </w:rPr>
        <w:br/>
      </w:r>
      <w:r w:rsidR="0066504A" w:rsidRPr="00E21091">
        <w:rPr>
          <w:i/>
          <w:iCs/>
        </w:rPr>
        <w:t>http://www.isca-speech.org/archive/eurospeech_1997/e97_1895.html</w:t>
      </w:r>
      <w:r w:rsidR="0066504A" w:rsidRPr="00E21091">
        <w:t>.</w:t>
      </w:r>
    </w:p>
    <w:p w14:paraId="7A1E4942" w14:textId="374908DA" w:rsidR="00F033F0" w:rsidRPr="00E21091" w:rsidRDefault="00F033F0" w:rsidP="00E21091">
      <w:pPr>
        <w:pStyle w:val="references"/>
        <w:keepLines/>
        <w:tabs>
          <w:tab w:val="clear" w:pos="360"/>
        </w:tabs>
        <w:spacing w:line="240" w:lineRule="auto"/>
        <w:ind w:left="634" w:hanging="634"/>
        <w:jc w:val="left"/>
      </w:pPr>
      <w:bookmarkStart w:id="84" w:name="_Ref37058646"/>
      <w:r w:rsidRPr="00E21091">
        <w:lastRenderedPageBreak/>
        <w:t xml:space="preserve">Y.-Y. Wang, A. Acero, and C. Chelba, “Is word error rate a good indicator for spoken language understanding accuracy,” in </w:t>
      </w:r>
      <w:r w:rsidRPr="00E21091">
        <w:rPr>
          <w:i/>
          <w:iCs/>
        </w:rPr>
        <w:t>Proceedings of the IEEE Workshop on Automatic Speech Recognition and Understanding</w:t>
      </w:r>
      <w:r w:rsidR="00CF4FBE" w:rsidRPr="00E21091">
        <w:rPr>
          <w:i/>
          <w:iCs/>
        </w:rPr>
        <w:t xml:space="preserve"> (ASRU)</w:t>
      </w:r>
      <w:r w:rsidRPr="00E21091">
        <w:t>, 2003, pp. 577–582.</w:t>
      </w:r>
      <w:bookmarkEnd w:id="84"/>
      <w:r w:rsidR="00CF4FBE" w:rsidRPr="00E21091">
        <w:rPr>
          <w:i/>
          <w:iCs/>
        </w:rPr>
        <w:br/>
      </w:r>
      <w:r w:rsidR="00994812" w:rsidRPr="00E21091">
        <w:rPr>
          <w:i/>
          <w:iCs/>
        </w:rPr>
        <w:t>https://doi.org/</w:t>
      </w:r>
      <w:r w:rsidR="000A22F2" w:rsidRPr="00E21091">
        <w:rPr>
          <w:i/>
          <w:iCs/>
        </w:rPr>
        <w:t>10.1109/ASRU.2003.1318504</w:t>
      </w:r>
      <w:r w:rsidR="000A22F2" w:rsidRPr="00E21091">
        <w:t>.</w:t>
      </w:r>
    </w:p>
    <w:p w14:paraId="76ED5AF1" w14:textId="38CB4600" w:rsidR="00F033F0" w:rsidRPr="00E21091" w:rsidRDefault="00F033F0" w:rsidP="00E21091">
      <w:pPr>
        <w:pStyle w:val="references"/>
        <w:keepLines/>
        <w:tabs>
          <w:tab w:val="clear" w:pos="360"/>
        </w:tabs>
        <w:spacing w:line="240" w:lineRule="auto"/>
        <w:ind w:left="634" w:hanging="634"/>
        <w:jc w:val="left"/>
      </w:pPr>
      <w:bookmarkStart w:id="85" w:name="_Ref37058650"/>
      <w:r w:rsidRPr="00E21091">
        <w:t xml:space="preserve">D. Mostefa, O. Hamin, and K. Choukri, “Evaluation of Automatic Speech Recognition and Speech Language Translation within TC-STAR: Results from the first evaluation campaign,” in </w:t>
      </w:r>
      <w:r w:rsidR="000A22F2" w:rsidRPr="00E21091">
        <w:rPr>
          <w:i/>
          <w:iCs/>
        </w:rPr>
        <w:t>Proceedings of the International Conference on Language Resources and Evaluation (LREC)</w:t>
      </w:r>
      <w:r w:rsidRPr="00E21091">
        <w:t>, 2006, pp.</w:t>
      </w:r>
      <w:r w:rsidR="000A22F2" w:rsidRPr="00E21091">
        <w:t> </w:t>
      </w:r>
      <w:r w:rsidRPr="00E21091">
        <w:t>149</w:t>
      </w:r>
      <w:r w:rsidR="000A22F2" w:rsidRPr="00E21091">
        <w:noBreakHyphen/>
      </w:r>
      <w:r w:rsidRPr="00E21091">
        <w:t>154.</w:t>
      </w:r>
      <w:bookmarkEnd w:id="85"/>
      <w:r w:rsidR="000A22F2" w:rsidRPr="00E21091">
        <w:t xml:space="preserve"> </w:t>
      </w:r>
      <w:r w:rsidR="000A22F2" w:rsidRPr="00E21091">
        <w:rPr>
          <w:i/>
          <w:iCs/>
        </w:rPr>
        <w:t>http://citeseerx.ist.psu.edu/viewdoc/summary?doi=10.1.1.323.5822&amp;rank=4</w:t>
      </w:r>
      <w:r w:rsidR="000A22F2" w:rsidRPr="00E21091">
        <w:t>.</w:t>
      </w:r>
    </w:p>
    <w:p w14:paraId="0AC6B408" w14:textId="220523C7" w:rsidR="00F033F0" w:rsidRPr="00E21091" w:rsidRDefault="00F033F0" w:rsidP="00E21091">
      <w:pPr>
        <w:pStyle w:val="references"/>
        <w:keepLines/>
        <w:tabs>
          <w:tab w:val="clear" w:pos="360"/>
        </w:tabs>
        <w:spacing w:line="240" w:lineRule="auto"/>
        <w:ind w:left="634" w:hanging="634"/>
        <w:jc w:val="left"/>
      </w:pPr>
      <w:bookmarkStart w:id="86" w:name="_Ref37058728"/>
      <w:r w:rsidRPr="00E21091">
        <w:t xml:space="preserve">K. M. Kelly et al., “Assessment of a scalp EEG-based automated seizure detection system,” </w:t>
      </w:r>
      <w:r w:rsidRPr="00E21091">
        <w:rPr>
          <w:i/>
          <w:iCs/>
        </w:rPr>
        <w:t>Clin. Neurophysiol.</w:t>
      </w:r>
      <w:r w:rsidRPr="00E21091">
        <w:t>, vol. 121, no. 11, pp. 1832–1843, 2010.</w:t>
      </w:r>
      <w:bookmarkEnd w:id="86"/>
      <w:r w:rsidR="00CF4FBE" w:rsidRPr="00E21091">
        <w:rPr>
          <w:i/>
          <w:iCs/>
        </w:rPr>
        <w:br/>
      </w:r>
      <w:r w:rsidR="00994812" w:rsidRPr="00E21091">
        <w:rPr>
          <w:i/>
          <w:iCs/>
        </w:rPr>
        <w:t>https://doi.org/</w:t>
      </w:r>
      <w:r w:rsidR="00CF4FBE" w:rsidRPr="00E21091">
        <w:rPr>
          <w:rFonts w:ascii="Calibri" w:hAnsi="Calibri" w:cs="Calibri"/>
          <w:i/>
          <w:iCs/>
        </w:rPr>
        <w:t>﻿</w:t>
      </w:r>
      <w:r w:rsidR="00CF4FBE" w:rsidRPr="00E21091">
        <w:rPr>
          <w:i/>
          <w:iCs/>
        </w:rPr>
        <w:t>10.1016/j.clinph.2010.04.016</w:t>
      </w:r>
      <w:r w:rsidR="00CF4FBE" w:rsidRPr="00E21091">
        <w:t>.</w:t>
      </w:r>
    </w:p>
    <w:p w14:paraId="03F560B7" w14:textId="0496001E" w:rsidR="00F033F0" w:rsidRPr="00E21091" w:rsidRDefault="00F033F0" w:rsidP="00E21091">
      <w:pPr>
        <w:pStyle w:val="references"/>
        <w:keepLines/>
        <w:tabs>
          <w:tab w:val="clear" w:pos="360"/>
        </w:tabs>
        <w:spacing w:line="240" w:lineRule="auto"/>
        <w:ind w:left="634" w:hanging="634"/>
        <w:jc w:val="left"/>
      </w:pPr>
      <w:bookmarkStart w:id="87" w:name="_Ref37058753"/>
      <w:r w:rsidRPr="00E21091">
        <w:t xml:space="preserve">S. Baldassano et al., “A novel seizure detection algorithm informed by hidden Markov model event states,” </w:t>
      </w:r>
      <w:r w:rsidRPr="00E21091">
        <w:rPr>
          <w:i/>
          <w:iCs/>
        </w:rPr>
        <w:t>J. Neural Eng.</w:t>
      </w:r>
      <w:r w:rsidRPr="00E21091">
        <w:t>, vol. 13, no. 3, p. 036011, 2016.</w:t>
      </w:r>
      <w:bookmarkEnd w:id="87"/>
      <w:r w:rsidR="00CF4FBE" w:rsidRPr="00E21091">
        <w:br/>
      </w:r>
      <w:r w:rsidR="00994812" w:rsidRPr="00E21091">
        <w:rPr>
          <w:i/>
          <w:iCs/>
        </w:rPr>
        <w:t>https://doi.org/</w:t>
      </w:r>
      <w:r w:rsidR="00CF4FBE" w:rsidRPr="00E21091">
        <w:rPr>
          <w:rFonts w:ascii="Calibri" w:hAnsi="Calibri" w:cs="Calibri"/>
          <w:i/>
          <w:iCs/>
        </w:rPr>
        <w:t>﻿</w:t>
      </w:r>
      <w:r w:rsidR="00CF4FBE" w:rsidRPr="00E21091">
        <w:rPr>
          <w:i/>
          <w:iCs/>
        </w:rPr>
        <w:t>10.1016/j.clinph.2010.04.016</w:t>
      </w:r>
      <w:r w:rsidR="00CF4FBE" w:rsidRPr="00E21091">
        <w:t>.</w:t>
      </w:r>
    </w:p>
    <w:p w14:paraId="778BFCBB" w14:textId="44094536" w:rsidR="00F033F0" w:rsidRPr="00E21091" w:rsidRDefault="00F033F0" w:rsidP="00E21091">
      <w:pPr>
        <w:pStyle w:val="references"/>
        <w:keepLines/>
        <w:tabs>
          <w:tab w:val="clear" w:pos="360"/>
        </w:tabs>
        <w:spacing w:line="240" w:lineRule="auto"/>
        <w:ind w:left="634" w:hanging="634"/>
        <w:jc w:val="left"/>
      </w:pPr>
      <w:bookmarkStart w:id="88" w:name="_Ref37058781"/>
      <w:r w:rsidRPr="00E21091">
        <w:t xml:space="preserve">M. Winterhalder, T. Maiwald, H. U. Voss, R. Aschenbrenner-Scheibe, J. Timmer, and A. Schulze-Bonhage, “The seizure prediction characteristic: a general framework to assess and compare seizure prediction methods,” </w:t>
      </w:r>
      <w:r w:rsidRPr="00E21091">
        <w:rPr>
          <w:i/>
          <w:iCs/>
        </w:rPr>
        <w:t>Epilepsy Behav.</w:t>
      </w:r>
      <w:r w:rsidRPr="00E21091">
        <w:t>, vol. 4, no. 3, pp. 318–325, 2003.</w:t>
      </w:r>
      <w:bookmarkEnd w:id="88"/>
      <w:r w:rsidR="00CF4FBE" w:rsidRPr="00E21091">
        <w:rPr>
          <w:i/>
          <w:iCs/>
        </w:rPr>
        <w:br/>
      </w:r>
      <w:r w:rsidR="00994812" w:rsidRPr="00E21091">
        <w:rPr>
          <w:i/>
          <w:iCs/>
        </w:rPr>
        <w:t>https://doi.org/</w:t>
      </w:r>
      <w:r w:rsidR="00CF4FBE" w:rsidRPr="00E21091">
        <w:rPr>
          <w:rFonts w:ascii="Calibri" w:hAnsi="Calibri" w:cs="Calibri"/>
          <w:i/>
          <w:iCs/>
        </w:rPr>
        <w:t>﻿</w:t>
      </w:r>
      <w:r w:rsidR="00CF4FBE" w:rsidRPr="00E21091">
        <w:rPr>
          <w:i/>
          <w:iCs/>
        </w:rPr>
        <w:t>10.1016/S1525-5050(03)00105-7</w:t>
      </w:r>
      <w:r w:rsidR="00CF4FBE" w:rsidRPr="00E21091">
        <w:t>.</w:t>
      </w:r>
    </w:p>
    <w:p w14:paraId="20A2F60A" w14:textId="1F4D9812" w:rsidR="00CF4FBE" w:rsidRPr="00E21091" w:rsidRDefault="00CF4FBE" w:rsidP="00E21091">
      <w:pPr>
        <w:pStyle w:val="references"/>
        <w:keepLines/>
        <w:tabs>
          <w:tab w:val="clear" w:pos="360"/>
        </w:tabs>
        <w:spacing w:line="240" w:lineRule="auto"/>
        <w:ind w:left="634" w:hanging="634"/>
        <w:jc w:val="left"/>
      </w:pPr>
      <w:bookmarkStart w:id="89" w:name="_Ref37058847"/>
      <w:bookmarkStart w:id="90" w:name="_Ref37179789"/>
      <w:r w:rsidRPr="00E21091">
        <w:t xml:space="preserve">S. Wegmann, A. Faria, A. Janin, K. Riedhammer, and N. Morgan, “The TAO of ATWV: Probing the mysteries of keyword search performance,” in </w:t>
      </w:r>
      <w:r w:rsidRPr="00E21091">
        <w:rPr>
          <w:i/>
          <w:iCs/>
        </w:rPr>
        <w:t>Proceedings of the IEEE Workshop on Automatic Speech Recognition and Understanding (ASRU)</w:t>
      </w:r>
      <w:r w:rsidRPr="00E21091">
        <w:t>, 2013, pp. 192–197.</w:t>
      </w:r>
    </w:p>
    <w:p w14:paraId="4CADE083" w14:textId="4829723C" w:rsidR="00F9251D" w:rsidRPr="00E21091" w:rsidRDefault="00F9251D" w:rsidP="00E21091">
      <w:pPr>
        <w:pStyle w:val="references"/>
        <w:keepLines/>
        <w:tabs>
          <w:tab w:val="clear" w:pos="360"/>
        </w:tabs>
        <w:spacing w:line="240" w:lineRule="auto"/>
        <w:ind w:left="634" w:hanging="634"/>
        <w:jc w:val="left"/>
      </w:pPr>
      <w:bookmarkStart w:id="91" w:name="_Ref37179880"/>
      <w:bookmarkEnd w:id="89"/>
      <w:bookmarkEnd w:id="90"/>
      <w:r w:rsidRPr="00E21091">
        <w:t xml:space="preserve">J. Fiscus, J. Ajot, J. Garofolo, and G. Doddingtion, “Results of the 2006 Spoken Term Detection Evaluation,” in </w:t>
      </w:r>
      <w:r w:rsidR="00CF4FBE" w:rsidRPr="00E21091">
        <w:rPr>
          <w:i/>
          <w:iCs/>
        </w:rPr>
        <w:t>Proceedings of the ACM Special Interest Gruoup on Information Retrieval (SIGIR) Workshop "Searching Spontaneous Conversational Speech"</w:t>
      </w:r>
      <w:r w:rsidRPr="00E21091">
        <w:t>, 2007, pp. 45–50.</w:t>
      </w:r>
      <w:bookmarkEnd w:id="91"/>
      <w:r w:rsidR="00CF4FBE" w:rsidRPr="00E21091">
        <w:rPr>
          <w:i/>
          <w:iCs/>
        </w:rPr>
        <w:br/>
      </w:r>
      <w:r w:rsidR="00CF4FBE" w:rsidRPr="00E21091">
        <w:rPr>
          <w:rFonts w:ascii="Calibri" w:hAnsi="Calibri" w:cs="Calibri"/>
          <w:i/>
          <w:iCs/>
        </w:rPr>
        <w:t>﻿</w:t>
      </w:r>
      <w:r w:rsidR="00CF4FBE" w:rsidRPr="00E21091">
        <w:rPr>
          <w:i/>
          <w:iCs/>
        </w:rPr>
        <w:t>https://www.nist.gov/publications/results-2006-spoken-term-detection-evaluation</w:t>
      </w:r>
      <w:r w:rsidR="00284840" w:rsidRPr="00E21091">
        <w:t>.</w:t>
      </w:r>
    </w:p>
    <w:p w14:paraId="68B3EC97" w14:textId="6A578F42" w:rsidR="0043638E" w:rsidRPr="00E21091" w:rsidRDefault="0043638E" w:rsidP="00E21091">
      <w:pPr>
        <w:pStyle w:val="references"/>
        <w:keepLines/>
        <w:tabs>
          <w:tab w:val="clear" w:pos="360"/>
        </w:tabs>
        <w:spacing w:line="240" w:lineRule="auto"/>
        <w:ind w:left="634" w:hanging="634"/>
        <w:jc w:val="left"/>
      </w:pPr>
      <w:r w:rsidRPr="00E21091">
        <w:t xml:space="preserve">S. J. Mason and N. E. Graham, “Areas beneath the relative operating characteristics (ROC) and relative operating levels (ROL) curves: Statistical significance and interpretation,” </w:t>
      </w:r>
      <w:r w:rsidRPr="00E21091">
        <w:rPr>
          <w:i/>
          <w:iCs/>
        </w:rPr>
        <w:t>Q. J. R. Meteorol. Soc.</w:t>
      </w:r>
      <w:r w:rsidRPr="00E21091">
        <w:t>, vol. 128, no. 584, pp. 2145–2166, Jul. 2002.</w:t>
      </w:r>
      <w:r w:rsidR="000F1DA7" w:rsidRPr="00E21091">
        <w:rPr>
          <w:i/>
          <w:iCs/>
        </w:rPr>
        <w:br/>
      </w:r>
      <w:r w:rsidR="00994812" w:rsidRPr="00E21091">
        <w:rPr>
          <w:i/>
          <w:iCs/>
        </w:rPr>
        <w:t>https://doi.org/</w:t>
      </w:r>
      <w:r w:rsidR="000F1DA7" w:rsidRPr="00E21091">
        <w:rPr>
          <w:rFonts w:ascii="Calibri" w:hAnsi="Calibri" w:cs="Calibri"/>
          <w:i/>
          <w:iCs/>
        </w:rPr>
        <w:t>﻿</w:t>
      </w:r>
      <w:r w:rsidR="000F1DA7" w:rsidRPr="00E21091">
        <w:rPr>
          <w:i/>
          <w:iCs/>
        </w:rPr>
        <w:t>10.1256/003590002320603584</w:t>
      </w:r>
      <w:r w:rsidR="000F1DA7" w:rsidRPr="00E21091">
        <w:t>.</w:t>
      </w:r>
    </w:p>
    <w:p w14:paraId="02F0BDF4" w14:textId="207C8CE0" w:rsidR="0043638E" w:rsidRPr="00E21091" w:rsidRDefault="0043638E" w:rsidP="00E21091">
      <w:pPr>
        <w:pStyle w:val="references"/>
        <w:keepLines/>
        <w:tabs>
          <w:tab w:val="clear" w:pos="360"/>
        </w:tabs>
        <w:spacing w:line="240" w:lineRule="auto"/>
        <w:ind w:left="634" w:hanging="634"/>
        <w:jc w:val="left"/>
      </w:pPr>
      <w:bookmarkStart w:id="92" w:name="_Ref37179899"/>
      <w:r w:rsidRPr="00E21091">
        <w:t xml:space="preserve">K. Hajian-Tilaki, “Receiver Operating Characteristic (ROC) Curve Analysis for Medical Diagnostic Test Evaluation,” </w:t>
      </w:r>
      <w:r w:rsidRPr="00E21091">
        <w:rPr>
          <w:i/>
          <w:iCs/>
        </w:rPr>
        <w:t>Casp. J. Intern. Med.</w:t>
      </w:r>
      <w:r w:rsidRPr="00E21091">
        <w:t>, vol. 4, no. 2, pp. 627–635, Dec. 2013.</w:t>
      </w:r>
      <w:bookmarkEnd w:id="92"/>
      <w:r w:rsidR="000F1DA7" w:rsidRPr="00E21091">
        <w:rPr>
          <w:i/>
          <w:iCs/>
        </w:rPr>
        <w:br/>
        <w:t>http://www.ncbi.nlm.nih.gov/pmc/articles/PMC3755824/</w:t>
      </w:r>
      <w:r w:rsidR="000F1DA7" w:rsidRPr="00E21091">
        <w:t>.</w:t>
      </w:r>
    </w:p>
    <w:p w14:paraId="71010A89" w14:textId="74DEB91C" w:rsidR="00F033F0" w:rsidRPr="00E21091" w:rsidRDefault="00F033F0" w:rsidP="00E21091">
      <w:pPr>
        <w:pStyle w:val="references"/>
        <w:keepLines/>
        <w:tabs>
          <w:tab w:val="clear" w:pos="360"/>
        </w:tabs>
        <w:spacing w:line="240" w:lineRule="auto"/>
        <w:ind w:left="634" w:hanging="634"/>
        <w:jc w:val="left"/>
      </w:pPr>
      <w:bookmarkStart w:id="93" w:name="_Ref37058822"/>
      <w:r w:rsidRPr="00E21091">
        <w:lastRenderedPageBreak/>
        <w:t>N. Japkowicz and M. Shah, “Evaluating Learning Algorithms: a classification perspective.” Cambridge University Press, New York City, New York, USA, p. 424, 2014.</w:t>
      </w:r>
      <w:bookmarkEnd w:id="93"/>
      <w:r w:rsidR="000F1DA7" w:rsidRPr="00E21091">
        <w:rPr>
          <w:i/>
          <w:iCs/>
        </w:rPr>
        <w:br/>
      </w:r>
      <w:r w:rsidR="00994812" w:rsidRPr="00E21091">
        <w:rPr>
          <w:i/>
          <w:iCs/>
        </w:rPr>
        <w:t>https://doi.org/</w:t>
      </w:r>
      <w:r w:rsidR="000F1DA7" w:rsidRPr="00E21091">
        <w:rPr>
          <w:i/>
          <w:iCs/>
        </w:rPr>
        <w:t>10.1017/CBO9780511921803</w:t>
      </w:r>
      <w:r w:rsidR="000F1DA7" w:rsidRPr="00E21091">
        <w:t>.</w:t>
      </w:r>
    </w:p>
    <w:p w14:paraId="4FFE15BE" w14:textId="0E548A1A" w:rsidR="00F033F0" w:rsidRPr="00E21091" w:rsidRDefault="00F033F0" w:rsidP="00E21091">
      <w:pPr>
        <w:pStyle w:val="references"/>
        <w:keepLines/>
        <w:tabs>
          <w:tab w:val="clear" w:pos="360"/>
        </w:tabs>
        <w:spacing w:line="240" w:lineRule="auto"/>
        <w:ind w:left="634" w:hanging="634"/>
        <w:jc w:val="left"/>
      </w:pPr>
      <w:bookmarkStart w:id="94" w:name="_Ref37113564"/>
      <w:r w:rsidRPr="00E21091">
        <w:t>“Confusion matrix.” [Online]. Available: [Accessed: 31-Oct-2017].</w:t>
      </w:r>
      <w:bookmarkEnd w:id="94"/>
      <w:r w:rsidR="000F1DA7" w:rsidRPr="00E21091">
        <w:br/>
      </w:r>
      <w:r w:rsidR="000F1DA7" w:rsidRPr="00E21091">
        <w:rPr>
          <w:i/>
          <w:iCs/>
        </w:rPr>
        <w:t>https://en.wikipedia.org/wiki/Confusion_matrix</w:t>
      </w:r>
      <w:r w:rsidR="000F1DA7" w:rsidRPr="00E21091">
        <w:t>.</w:t>
      </w:r>
    </w:p>
    <w:p w14:paraId="4DD3D023" w14:textId="6689EE9E" w:rsidR="00AD18B3" w:rsidRPr="00E21091" w:rsidRDefault="00AD18B3" w:rsidP="00E21091">
      <w:pPr>
        <w:pStyle w:val="references"/>
        <w:keepLines/>
        <w:tabs>
          <w:tab w:val="clear" w:pos="360"/>
        </w:tabs>
        <w:spacing w:line="240" w:lineRule="auto"/>
        <w:ind w:left="634" w:hanging="634"/>
        <w:jc w:val="left"/>
      </w:pPr>
      <w:bookmarkStart w:id="95" w:name="_Ref37166924"/>
      <w:r w:rsidRPr="00E21091">
        <w:t xml:space="preserve">D. Chicco and G. Jurman, “The advantages of the Matthews correlation coefficient (MCC) over F1 score and accuracy in binary classification evaluation,” </w:t>
      </w:r>
      <w:r w:rsidRPr="00E21091">
        <w:rPr>
          <w:i/>
          <w:iCs/>
        </w:rPr>
        <w:t>BMC Genomics</w:t>
      </w:r>
      <w:r w:rsidRPr="00E21091">
        <w:t>, vol. 21, no. 1, p. 6, Jan. 2020.</w:t>
      </w:r>
      <w:bookmarkEnd w:id="95"/>
      <w:r w:rsidR="00994812" w:rsidRPr="00E21091">
        <w:rPr>
          <w:i/>
          <w:iCs/>
        </w:rPr>
        <w:t xml:space="preserve"> </w:t>
      </w:r>
      <w:r w:rsidR="000F1DA7" w:rsidRPr="00E21091">
        <w:rPr>
          <w:i/>
          <w:iCs/>
        </w:rPr>
        <w:br/>
        <w:t>https://doi.org/</w:t>
      </w:r>
      <w:r w:rsidR="007C019C" w:rsidRPr="00E21091">
        <w:rPr>
          <w:i/>
          <w:iCs/>
        </w:rPr>
        <w:t>10.1186/s12864-019-6413-7</w:t>
      </w:r>
      <w:r w:rsidR="000F1DA7" w:rsidRPr="00E21091">
        <w:t>.</w:t>
      </w:r>
    </w:p>
    <w:p w14:paraId="5B293FC5" w14:textId="0A2498DF" w:rsidR="00DF077A" w:rsidRPr="00E21091" w:rsidRDefault="00DF077A" w:rsidP="00E21091">
      <w:pPr>
        <w:pStyle w:val="references"/>
        <w:keepLines/>
        <w:tabs>
          <w:tab w:val="clear" w:pos="360"/>
        </w:tabs>
        <w:spacing w:line="240" w:lineRule="auto"/>
        <w:ind w:left="634" w:hanging="634"/>
        <w:jc w:val="left"/>
      </w:pPr>
      <w:bookmarkStart w:id="96" w:name="_Ref37172768"/>
      <w:r w:rsidRPr="00E21091">
        <w:t xml:space="preserve">K. Papineni, S. Roukos, T. Ward, and W.-J. Zhu, “BLEU: A Method for Automatic Evaluation of Machine Translation,” in </w:t>
      </w:r>
      <w:r w:rsidR="007C019C" w:rsidRPr="00E21091">
        <w:rPr>
          <w:i/>
          <w:iCs/>
        </w:rPr>
        <w:t>Proceedings of the 40th Annual Meeting of the Association for Computational Linguistics (ACL)</w:t>
      </w:r>
      <w:r w:rsidRPr="00E21091">
        <w:t>, 2002, pp. 311–318.</w:t>
      </w:r>
      <w:bookmarkEnd w:id="96"/>
      <w:r w:rsidR="00994812" w:rsidRPr="00E21091">
        <w:rPr>
          <w:i/>
          <w:iCs/>
        </w:rPr>
        <w:t xml:space="preserve"> https://doi.org/</w:t>
      </w:r>
      <w:r w:rsidR="007C019C" w:rsidRPr="00E21091">
        <w:rPr>
          <w:i/>
          <w:iCs/>
        </w:rPr>
        <w:t>10.3115/1073083.1073135</w:t>
      </w:r>
      <w:r w:rsidR="007C019C" w:rsidRPr="00E21091">
        <w:t>.</w:t>
      </w:r>
    </w:p>
    <w:p w14:paraId="6194EA1F" w14:textId="208C7DE8" w:rsidR="00F033F0" w:rsidRPr="00E21091" w:rsidRDefault="00F033F0" w:rsidP="00E21091">
      <w:pPr>
        <w:pStyle w:val="references"/>
        <w:keepLines/>
        <w:tabs>
          <w:tab w:val="clear" w:pos="360"/>
        </w:tabs>
        <w:spacing w:line="240" w:lineRule="auto"/>
        <w:ind w:left="634" w:hanging="634"/>
        <w:jc w:val="left"/>
      </w:pPr>
      <w:bookmarkStart w:id="97" w:name="_Ref37114543"/>
      <w:r w:rsidRPr="00E21091">
        <w:t xml:space="preserve">A. Liu, J. S. Hahn, G. P. Heldt, and R. W. Coen, “Detection of neonatal seizures through computerized EEG analysis,” </w:t>
      </w:r>
      <w:r w:rsidRPr="00E21091">
        <w:rPr>
          <w:i/>
          <w:iCs/>
        </w:rPr>
        <w:t>Electroencephalogr. Clin. Neurophysiol.</w:t>
      </w:r>
      <w:r w:rsidRPr="00E21091">
        <w:t>, vol. 82, no. 2, pp. 32–37, 1992.</w:t>
      </w:r>
      <w:bookmarkEnd w:id="97"/>
      <w:r w:rsidR="00770457" w:rsidRPr="00E21091">
        <w:br/>
      </w:r>
      <w:r w:rsidR="00994812" w:rsidRPr="00E21091">
        <w:rPr>
          <w:i/>
          <w:iCs/>
        </w:rPr>
        <w:t>https://doi.org/</w:t>
      </w:r>
      <w:r w:rsidR="00770457" w:rsidRPr="00E21091">
        <w:t xml:space="preserve"> </w:t>
      </w:r>
      <w:r w:rsidR="00770457" w:rsidRPr="00E21091">
        <w:rPr>
          <w:rFonts w:ascii="Calibri" w:hAnsi="Calibri" w:cs="Calibri"/>
          <w:i/>
          <w:iCs/>
        </w:rPr>
        <w:t>﻿</w:t>
      </w:r>
      <w:r w:rsidR="00770457" w:rsidRPr="00E21091">
        <w:rPr>
          <w:i/>
          <w:iCs/>
        </w:rPr>
        <w:t>10.1016/0013-4694(92)90179-L</w:t>
      </w:r>
      <w:r w:rsidR="00770457" w:rsidRPr="00E21091">
        <w:t>.</w:t>
      </w:r>
    </w:p>
    <w:p w14:paraId="28E687C5" w14:textId="579FC238" w:rsidR="00F033F0" w:rsidRPr="00E21091" w:rsidRDefault="00F033F0" w:rsidP="00E21091">
      <w:pPr>
        <w:pStyle w:val="references"/>
        <w:keepLines/>
        <w:tabs>
          <w:tab w:val="clear" w:pos="360"/>
        </w:tabs>
        <w:spacing w:line="240" w:lineRule="auto"/>
        <w:ind w:left="634" w:hanging="634"/>
        <w:jc w:val="left"/>
      </w:pPr>
      <w:bookmarkStart w:id="98" w:name="_Ref37114550"/>
      <w:r w:rsidRPr="00E21091">
        <w:t xml:space="preserve">M. A. Navakatikyan, P. B. Colditz, C. J. Burke, T. E. Inder, J. Richmond, and C. E. Williams, “Seizure detection algorithm for neonates based on wave-sequence analysis,” </w:t>
      </w:r>
      <w:r w:rsidRPr="00E21091">
        <w:rPr>
          <w:i/>
          <w:iCs/>
        </w:rPr>
        <w:t>Clin. Neurophysiol.</w:t>
      </w:r>
      <w:r w:rsidRPr="00E21091">
        <w:t>, vol. 117, no. 6, pp. 1190–1203, Jun. 2006.</w:t>
      </w:r>
      <w:bookmarkEnd w:id="98"/>
      <w:r w:rsidR="008D4CD3" w:rsidRPr="00E21091">
        <w:br/>
      </w:r>
      <w:r w:rsidR="00994812" w:rsidRPr="00E21091">
        <w:rPr>
          <w:i/>
          <w:iCs/>
        </w:rPr>
        <w:t>https://doi.org/</w:t>
      </w:r>
      <w:r w:rsidR="00770457" w:rsidRPr="00E21091">
        <w:rPr>
          <w:i/>
          <w:iCs/>
        </w:rPr>
        <w:t>10.1016/j.clinph.2006.02.016</w:t>
      </w:r>
      <w:r w:rsidR="00770457" w:rsidRPr="00E21091">
        <w:t>.</w:t>
      </w:r>
    </w:p>
    <w:p w14:paraId="2EF3689C" w14:textId="4EAF7D8C" w:rsidR="00F033F0" w:rsidRPr="00E21091" w:rsidRDefault="00F033F0" w:rsidP="00E21091">
      <w:pPr>
        <w:pStyle w:val="references"/>
        <w:keepLines/>
        <w:tabs>
          <w:tab w:val="clear" w:pos="360"/>
        </w:tabs>
        <w:spacing w:line="240" w:lineRule="auto"/>
        <w:ind w:left="634" w:hanging="634"/>
        <w:jc w:val="left"/>
      </w:pPr>
      <w:bookmarkStart w:id="99" w:name="_Ref37114595"/>
      <w:r w:rsidRPr="00E21091">
        <w:t xml:space="preserve">W. Xiong, L. Wu, F. Alleva, J. Droppo, X. Huang, and A. Stolcke, “The Microsoft 2017 Conversational Speech Recognition System,” in </w:t>
      </w:r>
      <w:r w:rsidRPr="00E21091">
        <w:rPr>
          <w:i/>
          <w:iCs/>
        </w:rPr>
        <w:t>Proceedings of the IEEE International Conference on Acoustics, Speech, and Signal Processing (ICASSP)</w:t>
      </w:r>
      <w:r w:rsidRPr="00E21091">
        <w:t>, 2017, pp. 5255–5259.</w:t>
      </w:r>
      <w:bookmarkEnd w:id="99"/>
      <w:r w:rsidR="008D4CD3" w:rsidRPr="00E21091">
        <w:rPr>
          <w:i/>
          <w:iCs/>
        </w:rPr>
        <w:br/>
      </w:r>
      <w:r w:rsidR="00994812" w:rsidRPr="00E21091">
        <w:rPr>
          <w:i/>
          <w:iCs/>
        </w:rPr>
        <w:t>https://doi.org/</w:t>
      </w:r>
      <w:r w:rsidR="008D4CD3" w:rsidRPr="00E21091">
        <w:t xml:space="preserve"> </w:t>
      </w:r>
      <w:r w:rsidR="008D4CD3" w:rsidRPr="00E21091">
        <w:rPr>
          <w:rFonts w:ascii="Calibri" w:hAnsi="Calibri" w:cs="Calibri"/>
          <w:i/>
          <w:iCs/>
        </w:rPr>
        <w:t>﻿</w:t>
      </w:r>
      <w:r w:rsidR="008D4CD3" w:rsidRPr="00E21091">
        <w:rPr>
          <w:i/>
          <w:iCs/>
        </w:rPr>
        <w:t>10.1109/ICASSP.2018.8461870</w:t>
      </w:r>
      <w:r w:rsidR="008D4CD3" w:rsidRPr="00E21091">
        <w:t>.</w:t>
      </w:r>
    </w:p>
    <w:p w14:paraId="31A67BD5" w14:textId="3AB2A79E" w:rsidR="00C25C6B" w:rsidRPr="00E21091" w:rsidRDefault="00C25C6B" w:rsidP="00E21091">
      <w:pPr>
        <w:pStyle w:val="references"/>
        <w:keepLines/>
        <w:tabs>
          <w:tab w:val="clear" w:pos="360"/>
        </w:tabs>
        <w:spacing w:line="240" w:lineRule="auto"/>
        <w:ind w:left="634" w:hanging="634"/>
        <w:jc w:val="left"/>
      </w:pPr>
      <w:bookmarkStart w:id="100" w:name="_Ref37160791"/>
      <w:r w:rsidRPr="00E21091">
        <w:t xml:space="preserve">S. B. Wilson, M. L. Scheuer, C. Plummer, B. Young, and S. Pacia, “Seizure detection: Correlation of human experts,” </w:t>
      </w:r>
      <w:r w:rsidRPr="00E21091">
        <w:rPr>
          <w:i/>
          <w:iCs/>
        </w:rPr>
        <w:t>Clin. Neurophysiol.</w:t>
      </w:r>
      <w:r w:rsidRPr="00E21091">
        <w:t>, vol. 114(11), pp. 2156–2164, 2003.</w:t>
      </w:r>
      <w:bookmarkEnd w:id="100"/>
      <w:r w:rsidR="008D4CD3" w:rsidRPr="00E21091">
        <w:br/>
      </w:r>
      <w:r w:rsidR="00994812" w:rsidRPr="00E21091">
        <w:rPr>
          <w:i/>
          <w:iCs/>
        </w:rPr>
        <w:t>https://doi.org/</w:t>
      </w:r>
      <w:r w:rsidR="008D4CD3" w:rsidRPr="00E21091">
        <w:rPr>
          <w:i/>
          <w:iCs/>
        </w:rPr>
        <w:t>10.1016/S1388-2457(03)00212-8</w:t>
      </w:r>
      <w:r w:rsidR="008D4CD3" w:rsidRPr="00E21091">
        <w:t>.</w:t>
      </w:r>
    </w:p>
    <w:p w14:paraId="4B00EC8E" w14:textId="1D6D1FFF" w:rsidR="00F033F0" w:rsidRPr="00E21091" w:rsidRDefault="00F033F0" w:rsidP="00E21091">
      <w:pPr>
        <w:pStyle w:val="references"/>
        <w:keepLines/>
        <w:tabs>
          <w:tab w:val="clear" w:pos="360"/>
        </w:tabs>
        <w:spacing w:line="240" w:lineRule="auto"/>
        <w:ind w:left="634" w:hanging="634"/>
        <w:jc w:val="left"/>
      </w:pPr>
      <w:bookmarkStart w:id="101" w:name="_Ref37168430"/>
      <w:r w:rsidRPr="00E21091">
        <w:t xml:space="preserve">J. G. Fiscus, “Overview of the NIST Open Keyword Search 2013 Evaluation Workshop,” in </w:t>
      </w:r>
      <w:r w:rsidRPr="00E21091">
        <w:rPr>
          <w:i/>
          <w:iCs/>
        </w:rPr>
        <w:t>IEEE Signal Processing Society - SLTC Newsletter</w:t>
      </w:r>
      <w:r w:rsidRPr="00E21091">
        <w:t>, 2013.</w:t>
      </w:r>
      <w:bookmarkEnd w:id="101"/>
      <w:r w:rsidR="008D4CD3" w:rsidRPr="00E21091">
        <w:rPr>
          <w:i/>
          <w:iCs/>
        </w:rPr>
        <w:br/>
        <w:t>https://www.nist.gov/publications/overview-nist-open-keyword-search-2013-evaluation-worksho</w:t>
      </w:r>
      <w:r w:rsidR="008D4CD3" w:rsidRPr="00E21091">
        <w:t>.</w:t>
      </w:r>
    </w:p>
    <w:p w14:paraId="7D7FF327" w14:textId="06A6C229" w:rsidR="00F033F0" w:rsidRPr="00E21091" w:rsidRDefault="008D4CD3" w:rsidP="00E21091">
      <w:pPr>
        <w:pStyle w:val="references"/>
        <w:keepLines/>
        <w:tabs>
          <w:tab w:val="clear" w:pos="360"/>
        </w:tabs>
        <w:spacing w:line="240" w:lineRule="auto"/>
        <w:ind w:left="634" w:hanging="634"/>
        <w:jc w:val="left"/>
      </w:pPr>
      <w:bookmarkStart w:id="102" w:name="_Ref37169086"/>
      <w:r w:rsidRPr="00E21091">
        <w:t xml:space="preserve">J. G. Fiscus, </w:t>
      </w:r>
      <w:r w:rsidR="00F033F0" w:rsidRPr="00E21091">
        <w:t>“Speech Recognition Scoring Toolkit,”</w:t>
      </w:r>
      <w:r w:rsidRPr="00E21091">
        <w:t xml:space="preserve"> National Instutue of Standards and Technology, </w:t>
      </w:r>
      <w:r w:rsidR="00F033F0" w:rsidRPr="00E21091">
        <w:t xml:space="preserve"> 2017. [Online]. </w:t>
      </w:r>
      <w:r w:rsidRPr="00E21091">
        <w:t>[Accessed: 17-Oct-2017].</w:t>
      </w:r>
      <w:r w:rsidR="009208B1" w:rsidRPr="00E21091">
        <w:br/>
      </w:r>
      <w:r w:rsidR="009208B1" w:rsidRPr="00E21091">
        <w:rPr>
          <w:rFonts w:ascii="Calibri" w:hAnsi="Calibri" w:cs="Calibri"/>
        </w:rPr>
        <w:t>﻿</w:t>
      </w:r>
      <w:r w:rsidR="009208B1" w:rsidRPr="00E21091">
        <w:rPr>
          <w:i/>
          <w:iCs/>
        </w:rPr>
        <w:t>https://github.com/usnistgov/SCTK</w:t>
      </w:r>
      <w:r w:rsidR="00F033F0" w:rsidRPr="00E21091">
        <w:t>.</w:t>
      </w:r>
      <w:bookmarkEnd w:id="102"/>
    </w:p>
    <w:p w14:paraId="30A00AC4" w14:textId="30C68BD6" w:rsidR="00F033F0" w:rsidRPr="00E21091" w:rsidRDefault="00F033F0" w:rsidP="00E21091">
      <w:pPr>
        <w:pStyle w:val="references"/>
        <w:keepLines/>
        <w:tabs>
          <w:tab w:val="clear" w:pos="360"/>
        </w:tabs>
        <w:spacing w:line="240" w:lineRule="auto"/>
        <w:ind w:left="634" w:hanging="634"/>
        <w:jc w:val="left"/>
      </w:pPr>
      <w:bookmarkStart w:id="103" w:name="_Ref37206325"/>
      <w:r w:rsidRPr="00E21091">
        <w:t xml:space="preserve">M. L. McHugh, “Interrater reliability: the kappa statistic,” </w:t>
      </w:r>
      <w:r w:rsidRPr="00E21091">
        <w:rPr>
          <w:i/>
          <w:iCs/>
        </w:rPr>
        <w:t>Biochem. Medica</w:t>
      </w:r>
      <w:r w:rsidRPr="00E21091">
        <w:t>, vol. 22, no. 3, pp. 276–282, Oct. 2012.</w:t>
      </w:r>
      <w:bookmarkEnd w:id="103"/>
      <w:r w:rsidR="009D0F4D" w:rsidRPr="00E21091">
        <w:rPr>
          <w:i/>
          <w:iCs/>
        </w:rPr>
        <w:br/>
      </w:r>
      <w:r w:rsidR="00994812" w:rsidRPr="00E21091">
        <w:rPr>
          <w:i/>
          <w:iCs/>
        </w:rPr>
        <w:t>https://doi.org/</w:t>
      </w:r>
      <w:r w:rsidR="009D0F4D" w:rsidRPr="00E21091">
        <w:rPr>
          <w:rFonts w:ascii="Calibri" w:hAnsi="Calibri" w:cs="Calibri"/>
          <w:i/>
          <w:iCs/>
        </w:rPr>
        <w:t>﻿</w:t>
      </w:r>
      <w:r w:rsidR="009D0F4D" w:rsidRPr="00E21091">
        <w:rPr>
          <w:i/>
          <w:iCs/>
        </w:rPr>
        <w:t>10.11613/BM.2012.031</w:t>
      </w:r>
      <w:r w:rsidR="009D0F4D" w:rsidRPr="00E21091">
        <w:t>.</w:t>
      </w:r>
    </w:p>
    <w:p w14:paraId="06C9D4C1" w14:textId="2E545C03" w:rsidR="00F033F0" w:rsidRPr="00E21091" w:rsidRDefault="00F033F0" w:rsidP="00E21091">
      <w:pPr>
        <w:pStyle w:val="references"/>
        <w:keepLines/>
        <w:tabs>
          <w:tab w:val="clear" w:pos="360"/>
        </w:tabs>
        <w:spacing w:line="240" w:lineRule="auto"/>
        <w:ind w:left="634" w:hanging="634"/>
        <w:jc w:val="left"/>
      </w:pPr>
      <w:bookmarkStart w:id="104" w:name="_Ref37206556"/>
      <w:r w:rsidRPr="00E21091">
        <w:lastRenderedPageBreak/>
        <w:t xml:space="preserve">J. J. Halford et al., “Inter-Rater Agreement on Identification of Electrographic Seizures and Periodic Discharges in ICU EEG Recordings.,” </w:t>
      </w:r>
      <w:r w:rsidRPr="00E21091">
        <w:rPr>
          <w:i/>
          <w:iCs/>
        </w:rPr>
        <w:t>Clin. Neurophysiol.</w:t>
      </w:r>
      <w:r w:rsidRPr="00E21091">
        <w:t>, vol. 126, no. 9, pp. 1661–1669, 2015.</w:t>
      </w:r>
      <w:bookmarkEnd w:id="104"/>
      <w:r w:rsidR="009D0F4D" w:rsidRPr="00E21091">
        <w:rPr>
          <w:i/>
          <w:iCs/>
        </w:rPr>
        <w:br/>
      </w:r>
      <w:r w:rsidR="00994812" w:rsidRPr="00E21091">
        <w:rPr>
          <w:i/>
          <w:iCs/>
        </w:rPr>
        <w:t>https://doi.org/</w:t>
      </w:r>
      <w:r w:rsidR="009D0F4D" w:rsidRPr="00E21091">
        <w:rPr>
          <w:rFonts w:ascii="Calibri" w:hAnsi="Calibri" w:cs="Calibri"/>
          <w:i/>
          <w:iCs/>
        </w:rPr>
        <w:t>﻿</w:t>
      </w:r>
      <w:r w:rsidR="009D0F4D" w:rsidRPr="00E21091">
        <w:rPr>
          <w:i/>
          <w:iCs/>
        </w:rPr>
        <w:t>10.1016/j.clinph.2014.11.008</w:t>
      </w:r>
      <w:r w:rsidR="009D0F4D" w:rsidRPr="00E21091">
        <w:t>.</w:t>
      </w:r>
    </w:p>
    <w:p w14:paraId="2622E8B2" w14:textId="6C6E1CB7" w:rsidR="00F033F0" w:rsidRPr="00E21091" w:rsidRDefault="00F033F0" w:rsidP="00E21091">
      <w:pPr>
        <w:pStyle w:val="references"/>
        <w:keepLines/>
        <w:tabs>
          <w:tab w:val="clear" w:pos="360"/>
        </w:tabs>
        <w:spacing w:line="240" w:lineRule="auto"/>
        <w:ind w:left="634" w:hanging="634"/>
        <w:jc w:val="left"/>
      </w:pPr>
      <w:bookmarkStart w:id="105" w:name="_Ref37207524"/>
      <w:r w:rsidRPr="00E21091">
        <w:t xml:space="preserve">V. Shah et al., “The Temple University Hospital Seizure Detection Corpus,” </w:t>
      </w:r>
      <w:r w:rsidRPr="00E21091">
        <w:rPr>
          <w:i/>
          <w:iCs/>
        </w:rPr>
        <w:t>Front. Neuroinform.</w:t>
      </w:r>
      <w:r w:rsidRPr="00E21091">
        <w:t>, vol. 12, pp. 1–6, 2018.</w:t>
      </w:r>
      <w:bookmarkEnd w:id="105"/>
      <w:r w:rsidR="009D0F4D" w:rsidRPr="00E21091">
        <w:rPr>
          <w:i/>
          <w:iCs/>
        </w:rPr>
        <w:br/>
      </w:r>
      <w:r w:rsidR="00994812" w:rsidRPr="00E21091">
        <w:rPr>
          <w:i/>
          <w:iCs/>
        </w:rPr>
        <w:t>https://doi.org/</w:t>
      </w:r>
      <w:r w:rsidR="00F333EE" w:rsidRPr="00E21091">
        <w:rPr>
          <w:rFonts w:ascii="Calibri" w:hAnsi="Calibri" w:cs="Calibri"/>
          <w:i/>
          <w:iCs/>
        </w:rPr>
        <w:t>﻿</w:t>
      </w:r>
      <w:r w:rsidR="00F333EE" w:rsidRPr="00E21091">
        <w:rPr>
          <w:i/>
          <w:iCs/>
        </w:rPr>
        <w:t>10.3389/fninf.2018.00083</w:t>
      </w:r>
      <w:r w:rsidR="00F333EE" w:rsidRPr="00E21091">
        <w:t>.</w:t>
      </w:r>
    </w:p>
    <w:p w14:paraId="73825E90" w14:textId="79BE1482" w:rsidR="00DB4DC5" w:rsidRPr="00E21091" w:rsidRDefault="006E13E0" w:rsidP="00E21091">
      <w:pPr>
        <w:pStyle w:val="references"/>
        <w:keepLines/>
        <w:tabs>
          <w:tab w:val="clear" w:pos="360"/>
        </w:tabs>
        <w:spacing w:line="240" w:lineRule="auto"/>
        <w:ind w:left="634" w:hanging="634"/>
        <w:jc w:val="left"/>
      </w:pPr>
      <w:bookmarkStart w:id="106" w:name="_Ref37547757"/>
      <w:r w:rsidRPr="00E21091">
        <w:t xml:space="preserve">I. Obeid and J. Picone, “The Temple University Hospital EEG Data Corpus,” in </w:t>
      </w:r>
      <w:r w:rsidRPr="00E21091">
        <w:rPr>
          <w:i/>
          <w:iCs/>
        </w:rPr>
        <w:t>Augmentation of Brain Function: Facts, Fiction and Controversy</w:t>
      </w:r>
      <w:r w:rsidRPr="00E21091">
        <w:t>. Volume I: Brain-Machine Interfaces, 1st ed., vol. 10, M. A. Lebedev, Ed. Lausanne, Switzerland: Frontiers Media S.A., 2016, pp. 394–398.</w:t>
      </w:r>
      <w:bookmarkEnd w:id="106"/>
      <w:r w:rsidR="00F333EE" w:rsidRPr="00E21091">
        <w:rPr>
          <w:i/>
          <w:iCs/>
        </w:rPr>
        <w:br/>
      </w:r>
      <w:r w:rsidR="00994812" w:rsidRPr="00E21091">
        <w:rPr>
          <w:i/>
          <w:iCs/>
        </w:rPr>
        <w:t>https://doi.org/</w:t>
      </w:r>
      <w:r w:rsidR="00F333EE" w:rsidRPr="00E21091">
        <w:rPr>
          <w:rFonts w:ascii="Calibri" w:hAnsi="Calibri" w:cs="Calibri"/>
          <w:i/>
          <w:iCs/>
        </w:rPr>
        <w:t>﻿</w:t>
      </w:r>
      <w:r w:rsidR="00F333EE" w:rsidRPr="00E21091">
        <w:rPr>
          <w:i/>
          <w:iCs/>
        </w:rPr>
        <w:t>10.3389/fnins.2016.00196</w:t>
      </w:r>
      <w:r w:rsidR="00F333EE" w:rsidRPr="00E21091">
        <w:t>.</w:t>
      </w:r>
    </w:p>
    <w:p w14:paraId="71C38023" w14:textId="7A98017C" w:rsidR="00DB4DC5" w:rsidRPr="00E21091" w:rsidRDefault="00CA3D06" w:rsidP="00E21091">
      <w:pPr>
        <w:pStyle w:val="references"/>
        <w:keepLines/>
        <w:tabs>
          <w:tab w:val="clear" w:pos="360"/>
        </w:tabs>
        <w:spacing w:line="240" w:lineRule="auto"/>
        <w:ind w:left="634" w:hanging="634"/>
        <w:jc w:val="left"/>
      </w:pPr>
      <w:bookmarkStart w:id="107" w:name="_Ref37284439"/>
      <w:r w:rsidRPr="00E21091">
        <w:t>D. Ochal, S. Rahman, S. Ferrell, T. Elseify, I. Obeid, and J. Picone, “The Temple University Hospital EEG Corpus: Annotation Guidelines,” Philadelphia, Pennsylvania, USA, 2020.</w:t>
      </w:r>
      <w:bookmarkEnd w:id="107"/>
      <w:r w:rsidR="00274CDD" w:rsidRPr="00E21091">
        <w:rPr>
          <w:i/>
          <w:iCs/>
        </w:rPr>
        <w:br/>
        <w:t>https://www.isip.piconepress.com/publications/reports/2020/tuh_eeg/annotations/</w:t>
      </w:r>
      <w:r w:rsidR="00274CDD" w:rsidRPr="00E21091">
        <w:t>.</w:t>
      </w:r>
    </w:p>
    <w:p w14:paraId="64808811" w14:textId="421C9E6F" w:rsidR="004F7E86" w:rsidRPr="00E21091" w:rsidRDefault="004F7E86" w:rsidP="00E21091">
      <w:pPr>
        <w:pStyle w:val="references"/>
        <w:keepLines/>
        <w:tabs>
          <w:tab w:val="clear" w:pos="360"/>
        </w:tabs>
        <w:spacing w:line="240" w:lineRule="auto"/>
        <w:ind w:left="634" w:hanging="634"/>
        <w:jc w:val="left"/>
      </w:pPr>
      <w:bookmarkStart w:id="108" w:name="_Ref37284412"/>
      <w:r w:rsidRPr="00E21091">
        <w:t xml:space="preserve">R. Kemp, “European Data Format,” Department of Neurology, Leiden University Medical Centre, The Netherlands, 2013. [Online]. </w:t>
      </w:r>
      <w:r w:rsidR="00274CDD" w:rsidRPr="00E21091">
        <w:t xml:space="preserve">[Accessed: </w:t>
      </w:r>
      <w:r w:rsidR="00014ADC" w:rsidRPr="00E21091">
        <w:t>06-Jan-</w:t>
      </w:r>
      <w:r w:rsidR="00274CDD" w:rsidRPr="00E21091">
        <w:t>2013].</w:t>
      </w:r>
      <w:r w:rsidR="00274CDD" w:rsidRPr="00E21091">
        <w:br/>
      </w:r>
      <w:r w:rsidRPr="00E21091">
        <w:rPr>
          <w:i/>
          <w:iCs/>
        </w:rPr>
        <w:t>http://www.edfplus.info</w:t>
      </w:r>
      <w:r w:rsidRPr="00E21091">
        <w:t>.</w:t>
      </w:r>
      <w:bookmarkEnd w:id="108"/>
    </w:p>
    <w:p w14:paraId="6EFDD2A4" w14:textId="60AC29CF" w:rsidR="00014ADC" w:rsidRPr="00E21091" w:rsidRDefault="00014ADC" w:rsidP="00E21091">
      <w:pPr>
        <w:pStyle w:val="references"/>
        <w:keepLines/>
        <w:tabs>
          <w:tab w:val="clear" w:pos="360"/>
        </w:tabs>
        <w:spacing w:line="240" w:lineRule="auto"/>
        <w:ind w:left="634" w:hanging="634"/>
        <w:jc w:val="left"/>
      </w:pPr>
      <w:bookmarkStart w:id="109" w:name="_Ref37284719"/>
      <w:r w:rsidRPr="00E21091">
        <w:t xml:space="preserve">A. Harati, M. Golmohammadi, S. Lopez, I. Obeid, and J. Picone, “Improved EEG Event Classification Using Differential Energy,” in </w:t>
      </w:r>
      <w:r w:rsidRPr="00E21091">
        <w:rPr>
          <w:i/>
          <w:iCs/>
        </w:rPr>
        <w:t>Proceedings of the IEEE Signal Processing in Medicine and Biology Symposium</w:t>
      </w:r>
      <w:r w:rsidRPr="00E21091">
        <w:t>, 2015, pp. 1–4.</w:t>
      </w:r>
      <w:r w:rsidRPr="00E21091">
        <w:br/>
      </w:r>
      <w:r w:rsidRPr="00E21091">
        <w:rPr>
          <w:i/>
          <w:iCs/>
        </w:rPr>
        <w:t>https://doi.org/</w:t>
      </w:r>
      <w:r w:rsidRPr="00E21091">
        <w:rPr>
          <w:rFonts w:ascii="Calibri" w:hAnsi="Calibri" w:cs="Calibri"/>
          <w:i/>
          <w:iCs/>
        </w:rPr>
        <w:t>﻿</w:t>
      </w:r>
      <w:r w:rsidRPr="00E21091">
        <w:rPr>
          <w:i/>
          <w:iCs/>
        </w:rPr>
        <w:t>10.1109/SPMB.2015.7405421</w:t>
      </w:r>
      <w:r w:rsidRPr="00E21091">
        <w:t>.</w:t>
      </w:r>
    </w:p>
    <w:p w14:paraId="58936B75" w14:textId="381B953E" w:rsidR="00014ADC" w:rsidRPr="00E21091" w:rsidRDefault="00F033F0" w:rsidP="00E21091">
      <w:pPr>
        <w:pStyle w:val="references"/>
        <w:keepLines/>
        <w:tabs>
          <w:tab w:val="clear" w:pos="360"/>
        </w:tabs>
        <w:spacing w:line="240" w:lineRule="auto"/>
        <w:ind w:left="634" w:hanging="634"/>
        <w:jc w:val="left"/>
      </w:pPr>
      <w:bookmarkStart w:id="110" w:name="_Ref37285799"/>
      <w:bookmarkEnd w:id="109"/>
      <w:r w:rsidRPr="00E21091">
        <w:t>M. Golmohammadi, A.</w:t>
      </w:r>
      <w:r w:rsidR="00014ADC" w:rsidRPr="00E21091">
        <w:t xml:space="preserve"> </w:t>
      </w:r>
      <w:r w:rsidRPr="00E21091">
        <w:t xml:space="preserve">Harati, S. de Diego, I. Obeid, and J. Picone, “Automatic Analysis of EEGs Using Big Data and Hybrid Deep Learning Architectures,” </w:t>
      </w:r>
      <w:r w:rsidRPr="00E21091">
        <w:rPr>
          <w:i/>
          <w:iCs/>
        </w:rPr>
        <w:t>Front. Hum. Neurosci.</w:t>
      </w:r>
      <w:r w:rsidRPr="00E21091">
        <w:t>, vol. 13, p. 76, 2019.</w:t>
      </w:r>
      <w:bookmarkEnd w:id="110"/>
      <w:r w:rsidR="00014ADC" w:rsidRPr="00E21091">
        <w:rPr>
          <w:i/>
          <w:iCs/>
        </w:rPr>
        <w:br/>
      </w:r>
      <w:r w:rsidR="00994812" w:rsidRPr="00E21091">
        <w:rPr>
          <w:i/>
          <w:iCs/>
        </w:rPr>
        <w:t>https://doi.org/</w:t>
      </w:r>
      <w:bookmarkStart w:id="111" w:name="_Ref37286090"/>
      <w:r w:rsidR="00014ADC" w:rsidRPr="00E21091">
        <w:rPr>
          <w:i/>
          <w:iCs/>
        </w:rPr>
        <w:t xml:space="preserve"> </w:t>
      </w:r>
      <w:r w:rsidR="00014ADC" w:rsidRPr="00E21091">
        <w:rPr>
          <w:rFonts w:ascii="Calibri" w:hAnsi="Calibri" w:cs="Calibri"/>
          <w:i/>
          <w:iCs/>
        </w:rPr>
        <w:t>﻿</w:t>
      </w:r>
      <w:r w:rsidR="00014ADC" w:rsidRPr="00E21091">
        <w:rPr>
          <w:i/>
          <w:iCs/>
        </w:rPr>
        <w:t>10.3389/fnhum.2019.00076</w:t>
      </w:r>
      <w:r w:rsidR="00014ADC" w:rsidRPr="00E21091">
        <w:t>.</w:t>
      </w:r>
    </w:p>
    <w:p w14:paraId="245AE4AF" w14:textId="1B7FAD87" w:rsidR="00F033F0" w:rsidRPr="00E21091" w:rsidRDefault="00F033F0" w:rsidP="00E21091">
      <w:pPr>
        <w:pStyle w:val="references"/>
        <w:keepLines/>
        <w:tabs>
          <w:tab w:val="clear" w:pos="360"/>
        </w:tabs>
        <w:spacing w:line="240" w:lineRule="auto"/>
        <w:ind w:left="634" w:hanging="634"/>
        <w:jc w:val="left"/>
      </w:pPr>
      <w:r w:rsidRPr="00E21091">
        <w:t xml:space="preserve">M. Golmohammadi, S. Ziyabari, V. Shah, I. Obeid, and J. Picone, “Deep Architectures for Spatio-Temporal Modeling: Automated Seizure Detection in Scalp EEGs,” in </w:t>
      </w:r>
      <w:r w:rsidRPr="00E21091">
        <w:rPr>
          <w:i/>
          <w:iCs/>
        </w:rPr>
        <w:t>Proceedings of the IEEE International Conference on Machine Learning and Applications (ICMLA)</w:t>
      </w:r>
      <w:r w:rsidRPr="00E21091">
        <w:t>, 2018, pp. 745–750.</w:t>
      </w:r>
      <w:bookmarkEnd w:id="111"/>
      <w:r w:rsidR="002C6813" w:rsidRPr="00E21091">
        <w:br/>
      </w:r>
      <w:r w:rsidR="00994812" w:rsidRPr="00E21091">
        <w:rPr>
          <w:i/>
          <w:iCs/>
        </w:rPr>
        <w:t>https://doi.org/</w:t>
      </w:r>
      <w:r w:rsidR="002C6813" w:rsidRPr="00E21091">
        <w:rPr>
          <w:i/>
          <w:iCs/>
        </w:rPr>
        <w:t>10.1109/ICMLA.2018.00118</w:t>
      </w:r>
      <w:r w:rsidR="002C6813" w:rsidRPr="00E21091">
        <w:t>.</w:t>
      </w:r>
    </w:p>
    <w:p w14:paraId="553EE6EA" w14:textId="39CE14A8" w:rsidR="0042433B" w:rsidRPr="00E21091" w:rsidRDefault="0042433B" w:rsidP="00E21091">
      <w:pPr>
        <w:pStyle w:val="references"/>
        <w:keepLines/>
        <w:tabs>
          <w:tab w:val="clear" w:pos="360"/>
        </w:tabs>
        <w:spacing w:line="240" w:lineRule="auto"/>
        <w:ind w:left="634" w:hanging="634"/>
        <w:jc w:val="left"/>
      </w:pPr>
      <w:bookmarkStart w:id="112" w:name="_Ref37286101"/>
      <w:r w:rsidRPr="00E21091">
        <w:t xml:space="preserve">M. Golmohammadi, V. Shah, I. Obeid, and J. Picone, “Deep Learning Approaches for Automatic Seizure Detection from Scalp Electroencephalograms,” in </w:t>
      </w:r>
      <w:r w:rsidRPr="00E21091">
        <w:rPr>
          <w:i/>
          <w:iCs/>
        </w:rPr>
        <w:t>Signal Processing in Medicine and Biology: Emerging Trends in Research and Applications</w:t>
      </w:r>
      <w:r w:rsidRPr="00E21091">
        <w:t>, 1st ed., I. Obeid, I. Selesnick, and J. Picone, Eds. New York, New York, USA: Springer, 2020, pp. 233–274.</w:t>
      </w:r>
      <w:bookmarkEnd w:id="112"/>
      <w:r w:rsidR="00994812" w:rsidRPr="00E21091">
        <w:rPr>
          <w:i/>
          <w:iCs/>
        </w:rPr>
        <w:t xml:space="preserve"> https://doi.org/</w:t>
      </w:r>
      <w:r w:rsidR="002C6813" w:rsidRPr="00E21091">
        <w:rPr>
          <w:i/>
          <w:iCs/>
        </w:rPr>
        <w:t>10.1007/978-3-030-36844-9</w:t>
      </w:r>
      <w:r w:rsidR="002C6813" w:rsidRPr="00E21091">
        <w:t>.</w:t>
      </w:r>
    </w:p>
    <w:p w14:paraId="4F4C9691" w14:textId="231E69E5" w:rsidR="007B7B69" w:rsidRPr="00E21091" w:rsidRDefault="007B7B69" w:rsidP="00E21091">
      <w:pPr>
        <w:pStyle w:val="references"/>
        <w:keepLines/>
        <w:tabs>
          <w:tab w:val="clear" w:pos="360"/>
        </w:tabs>
        <w:spacing w:line="240" w:lineRule="auto"/>
        <w:ind w:left="634" w:hanging="634"/>
        <w:jc w:val="left"/>
      </w:pPr>
      <w:bookmarkStart w:id="113" w:name="_Ref37508893"/>
      <w:r w:rsidRPr="00E21091">
        <w:lastRenderedPageBreak/>
        <w:t xml:space="preserve">D. M. W. Powers, “Evaluation: From precision, recall and f-factor to roc, informedness, markedness &amp; correlation,” </w:t>
      </w:r>
      <w:r w:rsidRPr="00E21091">
        <w:rPr>
          <w:i/>
          <w:iCs/>
        </w:rPr>
        <w:t>J. Mach. Learn. Technol.</w:t>
      </w:r>
      <w:r w:rsidRPr="00E21091">
        <w:t>, vol. 2, no. 1, pp. 37–63, 2011.</w:t>
      </w:r>
      <w:bookmarkEnd w:id="113"/>
      <w:r w:rsidR="002C6813" w:rsidRPr="00E21091">
        <w:rPr>
          <w:i/>
          <w:iCs/>
        </w:rPr>
        <w:br/>
      </w:r>
      <w:r w:rsidR="002C6813" w:rsidRPr="00E21091">
        <w:rPr>
          <w:rFonts w:ascii="Calibri" w:hAnsi="Calibri" w:cs="Calibri"/>
          <w:i/>
          <w:iCs/>
        </w:rPr>
        <w:t>﻿</w:t>
      </w:r>
      <w:r w:rsidR="002C6813" w:rsidRPr="00E21091">
        <w:rPr>
          <w:i/>
          <w:iCs/>
        </w:rPr>
        <w:t>https://bioinfopublication.org/files/articles/2_1_1_JMLT.pdf</w:t>
      </w:r>
      <w:r w:rsidR="002C6813" w:rsidRPr="00E21091">
        <w:t>.</w:t>
      </w:r>
    </w:p>
    <w:p w14:paraId="35E337CB" w14:textId="5937797A" w:rsidR="007D77CC" w:rsidRPr="00E21091" w:rsidRDefault="007D77CC" w:rsidP="00E21091">
      <w:pPr>
        <w:pStyle w:val="references"/>
        <w:keepLines/>
        <w:tabs>
          <w:tab w:val="clear" w:pos="360"/>
        </w:tabs>
        <w:spacing w:line="240" w:lineRule="auto"/>
        <w:ind w:left="634" w:hanging="634"/>
        <w:jc w:val="left"/>
      </w:pPr>
      <w:bookmarkStart w:id="114" w:name="_Ref37509553"/>
      <w:r w:rsidRPr="00E21091">
        <w:t xml:space="preserve">V. Shah, E. von Weltin, T. Ahsan, I. Obeid, and J. Picone, “On the Use of Non-Experts for Generation of High-Quality Annotations of Seizure Events,” </w:t>
      </w:r>
      <w:r w:rsidRPr="00E21091">
        <w:rPr>
          <w:i/>
          <w:iCs/>
        </w:rPr>
        <w:t>J. Clin. Neurophysiol</w:t>
      </w:r>
      <w:r w:rsidRPr="00E21091">
        <w:t>. (under review), 2020.</w:t>
      </w:r>
      <w:r w:rsidRPr="00E21091">
        <w:br/>
      </w:r>
      <w:r w:rsidRPr="00E21091">
        <w:rPr>
          <w:rFonts w:ascii="Calibri" w:hAnsi="Calibri" w:cs="Calibri"/>
        </w:rPr>
        <w:t>﻿</w:t>
      </w:r>
      <w:r w:rsidRPr="00E21091">
        <w:rPr>
          <w:i/>
          <w:iCs/>
        </w:rPr>
        <w:t>https://www.isip.piconepress.com/publications/unpublished/journals/2019/elsevier_cn/ira/</w:t>
      </w:r>
      <w:r w:rsidRPr="00E21091">
        <w:t>.</w:t>
      </w:r>
    </w:p>
    <w:p w14:paraId="73F7CB2C" w14:textId="0254ABC9" w:rsidR="00AB79A5" w:rsidRPr="00E21091" w:rsidRDefault="0016251F" w:rsidP="00E21091">
      <w:pPr>
        <w:pStyle w:val="references"/>
        <w:keepLines/>
        <w:tabs>
          <w:tab w:val="clear" w:pos="360"/>
        </w:tabs>
        <w:spacing w:line="240" w:lineRule="auto"/>
        <w:ind w:left="634" w:hanging="634"/>
        <w:jc w:val="left"/>
      </w:pPr>
      <w:bookmarkStart w:id="115" w:name="_Ref37539863"/>
      <w:bookmarkEnd w:id="114"/>
      <w:r w:rsidRPr="00E21091">
        <w:t xml:space="preserve">F. Hammond, J. Malec, R. Buschbacher, and T. Nick, </w:t>
      </w:r>
      <w:r w:rsidRPr="00E21091">
        <w:rPr>
          <w:i/>
          <w:iCs/>
        </w:rPr>
        <w:t>Handbook for Clinical Research : Design, Statistics, and Implementation</w:t>
      </w:r>
      <w:r w:rsidRPr="00E21091">
        <w:t>. New York City, New York, USA: Demos Medical Publishing, 2015.</w:t>
      </w:r>
      <w:r w:rsidRPr="00E21091">
        <w:br/>
      </w:r>
      <w:bookmarkEnd w:id="115"/>
      <w:r w:rsidRPr="00E21091">
        <w:rPr>
          <w:rFonts w:ascii="Calibri" w:hAnsi="Calibri" w:cs="Calibri"/>
          <w:i/>
          <w:iCs/>
        </w:rPr>
        <w:t>﻿</w:t>
      </w:r>
      <w:hyperlink r:id="rId29" w:history="1">
        <w:r w:rsidR="00D13E74" w:rsidRPr="00E21091">
          <w:rPr>
            <w:rStyle w:val="Hyperlink"/>
            <w:i/>
            <w:iCs/>
          </w:rPr>
          <w:t>https://www.springerpub.com/handbook-for-clinical-research-9781936287543.html</w:t>
        </w:r>
      </w:hyperlink>
      <w:r w:rsidRPr="00E21091">
        <w:t>.</w:t>
      </w:r>
    </w:p>
    <w:p w14:paraId="054F0056" w14:textId="7F447B8A" w:rsidR="00586929" w:rsidRPr="00E21091" w:rsidRDefault="00586929" w:rsidP="00E21091">
      <w:pPr>
        <w:pStyle w:val="references"/>
        <w:keepLines/>
        <w:tabs>
          <w:tab w:val="clear" w:pos="360"/>
        </w:tabs>
        <w:spacing w:line="240" w:lineRule="auto"/>
        <w:ind w:left="634" w:hanging="634"/>
        <w:jc w:val="left"/>
      </w:pPr>
      <w:bookmarkStart w:id="116" w:name="_Ref37901086"/>
      <w:r w:rsidRPr="00E21091">
        <w:t>I. Kiral et al., “The Deep Learning Epilepsy Detection Challenge: Design, Implementation, and Test of a New Crowd-Sourced AI Challenge Ecosystem,” presented at the Neural Information Processing Systems (NeurIPS) Workshop on Challenges in Machine Learning Competitions for All (CiML), 2019.</w:t>
      </w:r>
      <w:r w:rsidRPr="00E21091">
        <w:br/>
      </w:r>
      <w:r w:rsidRPr="00E21091">
        <w:rPr>
          <w:rFonts w:ascii="Calibri" w:hAnsi="Calibri" w:cs="Calibri"/>
        </w:rPr>
        <w:t>﻿</w:t>
      </w:r>
      <w:r w:rsidRPr="00E21091">
        <w:rPr>
          <w:i/>
          <w:iCs/>
        </w:rPr>
        <w:t>https://isip.piconepress.com/publications/conference_presentations/2019/neurips_ciml/epilepsy_challenge/</w:t>
      </w:r>
      <w:bookmarkEnd w:id="116"/>
    </w:p>
    <w:p w14:paraId="19321E60" w14:textId="740F8EC9" w:rsidR="00D13E74" w:rsidRPr="00E21091" w:rsidRDefault="00D13E74" w:rsidP="00E21091">
      <w:pPr>
        <w:pStyle w:val="references"/>
        <w:keepLines/>
        <w:tabs>
          <w:tab w:val="clear" w:pos="360"/>
        </w:tabs>
        <w:spacing w:line="240" w:lineRule="auto"/>
        <w:ind w:left="634" w:hanging="634"/>
        <w:jc w:val="left"/>
      </w:pPr>
      <w:bookmarkStart w:id="117" w:name="_Ref37901089"/>
      <w:r w:rsidRPr="00E21091">
        <w:t>Y. Roy, R. Iskander, and J. Picone, “The Neureka(</w:t>
      </w:r>
      <w:r w:rsidRPr="00E21091">
        <w:rPr>
          <w:vertAlign w:val="superscript"/>
        </w:rPr>
        <w:t>TM</w:t>
      </w:r>
      <w:r w:rsidRPr="00E21091">
        <w:t>) 2020 Epilepsy Challenge,” NeuroTechX, 2020. [Online]. [Accessed: 16-Apr-2020].</w:t>
      </w:r>
      <w:r w:rsidR="00B47502" w:rsidRPr="00E21091">
        <w:br/>
      </w:r>
      <w:r w:rsidR="00B47502" w:rsidRPr="00E21091">
        <w:rPr>
          <w:i/>
          <w:iCs/>
        </w:rPr>
        <w:t>https://neureka-challenge.com/</w:t>
      </w:r>
      <w:r w:rsidR="00B47502" w:rsidRPr="00E21091">
        <w:t>.</w:t>
      </w:r>
      <w:bookmarkEnd w:id="117"/>
    </w:p>
    <w:p w14:paraId="289E6EC9" w14:textId="77777777" w:rsidR="00D43764" w:rsidRDefault="00D43764" w:rsidP="00DD445F">
      <w:pPr>
        <w:pStyle w:val="references"/>
        <w:numPr>
          <w:ilvl w:val="0"/>
          <w:numId w:val="0"/>
        </w:numPr>
      </w:pPr>
      <w:bookmarkStart w:id="118" w:name="end_of_document"/>
      <w:bookmarkEnd w:id="118"/>
    </w:p>
    <w:p w14:paraId="3D2255C1" w14:textId="03D0A92B" w:rsidR="009505C7" w:rsidRPr="00B8574C" w:rsidRDefault="009505C7" w:rsidP="004534C9">
      <w:pPr>
        <w:pStyle w:val="references"/>
        <w:numPr>
          <w:ilvl w:val="0"/>
          <w:numId w:val="0"/>
        </w:numPr>
      </w:pPr>
    </w:p>
    <w:sectPr w:rsidR="009505C7" w:rsidRPr="00B8574C" w:rsidSect="00E36337">
      <w:headerReference w:type="even" r:id="rId30"/>
      <w:headerReference w:type="default" r:id="rId31"/>
      <w:footerReference w:type="even" r:id="rId32"/>
      <w:headerReference w:type="first" r:id="rId33"/>
      <w:footerReference w:type="first" r:id="rId34"/>
      <w:pgSz w:w="11906" w:h="16838" w:code="9"/>
      <w:pgMar w:top="2948" w:right="2494" w:bottom="2948" w:left="2494" w:header="720" w:footer="57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AFF01B" w14:textId="77777777" w:rsidR="00D36BCC" w:rsidRDefault="00D36BCC">
      <w:r>
        <w:separator/>
      </w:r>
    </w:p>
  </w:endnote>
  <w:endnote w:type="continuationSeparator" w:id="0">
    <w:p w14:paraId="33EEB44A" w14:textId="77777777" w:rsidR="00D36BCC" w:rsidRDefault="00D36B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3" w:usb1="10000000" w:usb2="00000000" w:usb3="00000000" w:csb0="80000001" w:csb1="00000000"/>
  </w:font>
  <w:font w:name="Times">
    <w:panose1 w:val="00000500000000020000"/>
    <w:charset w:val="00"/>
    <w:family w:val="auto"/>
    <w:pitch w:val="variable"/>
    <w:sig w:usb0="E00002FF" w:usb1="5000205A" w:usb2="00000000" w:usb3="00000000" w:csb0="0000019F" w:csb1="00000000"/>
  </w:font>
  <w:font w:name="Tms Rmn">
    <w:panose1 w:val="020B0604020202020204"/>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ourier">
    <w:panose1 w:val="00000000000000000000"/>
    <w:charset w:val="00"/>
    <w:family w:val="auto"/>
    <w:pitch w:val="variable"/>
    <w:sig w:usb0="00000003" w:usb1="00000000" w:usb2="00000000" w:usb3="00000000" w:csb0="00000003" w:csb1="00000000"/>
  </w:font>
  <w:font w:name="Tahoma">
    <w:panose1 w:val="020B0604030504040204"/>
    <w:charset w:val="00"/>
    <w:family w:val="swiss"/>
    <w:notTrueType/>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TimesNewRoman,Bold">
    <w:altName w:val="Times New Roman"/>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7CA5F8" w14:textId="6192EC4B" w:rsidR="00D03FC9" w:rsidRPr="00DD445F" w:rsidRDefault="00D03FC9" w:rsidP="00DD445F">
    <w:pPr>
      <w:tabs>
        <w:tab w:val="right" w:pos="6918"/>
      </w:tabs>
      <w:ind w:firstLine="0"/>
      <w:rPr>
        <w:sz w:val="18"/>
        <w:szCs w:val="18"/>
      </w:rPr>
    </w:pPr>
    <w:r w:rsidRPr="00DD445F">
      <w:rPr>
        <w:sz w:val="18"/>
        <w:szCs w:val="18"/>
      </w:rPr>
      <w:t>IEEE SPMB 2019</w:t>
    </w:r>
    <w:r w:rsidRPr="00DD445F">
      <w:rPr>
        <w:sz w:val="18"/>
        <w:szCs w:val="18"/>
      </w:rPr>
      <w:tab/>
    </w:r>
    <w:r w:rsidRPr="00DD445F">
      <w:rPr>
        <w:sz w:val="18"/>
        <w:szCs w:val="18"/>
      </w:rPr>
      <w:fldChar w:fldCharType="begin"/>
    </w:r>
    <w:r w:rsidRPr="00DD445F">
      <w:rPr>
        <w:sz w:val="18"/>
        <w:szCs w:val="18"/>
      </w:rPr>
      <w:instrText xml:space="preserve"> DOCPROPERTY DocumentVersion \* MERGEFORMAT </w:instrText>
    </w:r>
    <w:r w:rsidRPr="00DD445F">
      <w:rPr>
        <w:sz w:val="18"/>
        <w:szCs w:val="18"/>
      </w:rPr>
      <w:fldChar w:fldCharType="separate"/>
    </w:r>
    <w:r w:rsidR="00485CEA">
      <w:rPr>
        <w:sz w:val="18"/>
        <w:szCs w:val="18"/>
      </w:rPr>
      <w:t>v1.0</w:t>
    </w:r>
    <w:r w:rsidRPr="00DD445F">
      <w:rPr>
        <w:sz w:val="18"/>
        <w:szCs w:val="18"/>
      </w:rPr>
      <w:fldChar w:fldCharType="end"/>
    </w:r>
    <w:r w:rsidRPr="00DD445F">
      <w:rPr>
        <w:sz w:val="18"/>
        <w:szCs w:val="18"/>
      </w:rPr>
      <w:t xml:space="preserve">: </w:t>
    </w:r>
    <w:r w:rsidRPr="00DD445F">
      <w:rPr>
        <w:sz w:val="18"/>
        <w:szCs w:val="18"/>
      </w:rPr>
      <w:fldChar w:fldCharType="begin"/>
    </w:r>
    <w:r w:rsidRPr="00DD445F">
      <w:rPr>
        <w:sz w:val="18"/>
        <w:szCs w:val="18"/>
      </w:rPr>
      <w:instrText xml:space="preserve"> DOCPROPERTY DocumentDate \* MERGEFORMAT </w:instrText>
    </w:r>
    <w:r w:rsidRPr="00DD445F">
      <w:rPr>
        <w:sz w:val="18"/>
        <w:szCs w:val="18"/>
      </w:rPr>
      <w:fldChar w:fldCharType="separate"/>
    </w:r>
    <w:r w:rsidR="00485CEA">
      <w:rPr>
        <w:sz w:val="18"/>
        <w:szCs w:val="18"/>
      </w:rPr>
      <w:t>April 15, 2020</w:t>
    </w:r>
    <w:r w:rsidRPr="00DD445F">
      <w:rPr>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B56A38" w14:textId="5C585806" w:rsidR="00D03FC9" w:rsidRPr="00DD445F" w:rsidRDefault="00D03FC9" w:rsidP="00E36337">
    <w:pPr>
      <w:tabs>
        <w:tab w:val="right" w:pos="6918"/>
      </w:tabs>
      <w:ind w:firstLine="0"/>
      <w:rPr>
        <w:sz w:val="18"/>
        <w:szCs w:val="18"/>
      </w:rPr>
    </w:pPr>
    <w:r w:rsidRPr="00DD445F">
      <w:rPr>
        <w:sz w:val="18"/>
        <w:szCs w:val="18"/>
      </w:rPr>
      <w:t>IEEE SPMB 2019</w:t>
    </w:r>
    <w:r w:rsidRPr="00DD445F">
      <w:rPr>
        <w:sz w:val="18"/>
        <w:szCs w:val="18"/>
      </w:rPr>
      <w:tab/>
    </w:r>
    <w:r w:rsidRPr="00DD445F">
      <w:rPr>
        <w:sz w:val="18"/>
        <w:szCs w:val="18"/>
      </w:rPr>
      <w:fldChar w:fldCharType="begin"/>
    </w:r>
    <w:r w:rsidRPr="00DD445F">
      <w:rPr>
        <w:sz w:val="18"/>
        <w:szCs w:val="18"/>
      </w:rPr>
      <w:instrText xml:space="preserve"> DOCPROPERTY DocumentVersion \* MERGEFORMAT </w:instrText>
    </w:r>
    <w:r w:rsidRPr="00DD445F">
      <w:rPr>
        <w:sz w:val="18"/>
        <w:szCs w:val="18"/>
      </w:rPr>
      <w:fldChar w:fldCharType="separate"/>
    </w:r>
    <w:r w:rsidR="00485CEA">
      <w:rPr>
        <w:sz w:val="18"/>
        <w:szCs w:val="18"/>
      </w:rPr>
      <w:t>v1.0</w:t>
    </w:r>
    <w:r w:rsidRPr="00DD445F">
      <w:rPr>
        <w:sz w:val="18"/>
        <w:szCs w:val="18"/>
      </w:rPr>
      <w:fldChar w:fldCharType="end"/>
    </w:r>
    <w:r w:rsidRPr="00DD445F">
      <w:rPr>
        <w:sz w:val="18"/>
        <w:szCs w:val="18"/>
      </w:rPr>
      <w:t xml:space="preserve">: </w:t>
    </w:r>
    <w:r w:rsidRPr="00DD445F">
      <w:rPr>
        <w:sz w:val="18"/>
        <w:szCs w:val="18"/>
      </w:rPr>
      <w:fldChar w:fldCharType="begin"/>
    </w:r>
    <w:r w:rsidRPr="00DD445F">
      <w:rPr>
        <w:sz w:val="18"/>
        <w:szCs w:val="18"/>
      </w:rPr>
      <w:instrText xml:space="preserve"> DOCPROPERTY DocumentDate \* MERGEFORMAT </w:instrText>
    </w:r>
    <w:r w:rsidRPr="00DD445F">
      <w:rPr>
        <w:sz w:val="18"/>
        <w:szCs w:val="18"/>
      </w:rPr>
      <w:fldChar w:fldCharType="separate"/>
    </w:r>
    <w:r w:rsidR="00485CEA">
      <w:rPr>
        <w:sz w:val="18"/>
        <w:szCs w:val="18"/>
      </w:rPr>
      <w:t>April 15, 2020</w:t>
    </w:r>
    <w:r w:rsidRPr="00DD445F">
      <w:rPr>
        <w:sz w:val="18"/>
        <w:szCs w:val="18"/>
      </w:rPr>
      <w:fldChar w:fldCharType="end"/>
    </w:r>
    <w:r w:rsidRPr="00DD445F">
      <w:rPr>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439947" w14:textId="77777777" w:rsidR="00D36BCC" w:rsidRDefault="00D36BCC" w:rsidP="00895F20">
      <w:pPr>
        <w:ind w:firstLine="0"/>
      </w:pPr>
      <w:r>
        <w:separator/>
      </w:r>
    </w:p>
  </w:footnote>
  <w:footnote w:type="continuationSeparator" w:id="0">
    <w:p w14:paraId="6FE4F24C" w14:textId="77777777" w:rsidR="00D36BCC" w:rsidRDefault="00D36BCC" w:rsidP="00895F20">
      <w:pPr>
        <w:ind w:firstLin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A24225" w14:textId="187214DC" w:rsidR="00D03FC9" w:rsidRDefault="00D03FC9" w:rsidP="00DD445F">
    <w:pPr>
      <w:pStyle w:val="Header"/>
      <w:tabs>
        <w:tab w:val="clear" w:pos="4536"/>
        <w:tab w:val="right" w:pos="6918"/>
      </w:tabs>
    </w:pPr>
    <w:r>
      <w:t>Shah et al.: Objective Evaluation Metrics…</w:t>
    </w:r>
    <w:r>
      <w:tab/>
      <w:t xml:space="preserve">Page </w:t>
    </w:r>
    <w:sdt>
      <w:sdtPr>
        <w:rPr>
          <w:rStyle w:val="PageNumber"/>
        </w:rPr>
        <w:id w:val="569859230"/>
        <w:docPartObj>
          <w:docPartGallery w:val="Page Numbers (Top of Page)"/>
          <w:docPartUnique/>
        </w:docPartObj>
      </w:sdtPr>
      <w:sdtEndPr>
        <w:rPr>
          <w:rStyle w:val="PageNumber"/>
        </w:rPr>
      </w:sdtEndPr>
      <w:sdtContent>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sdtContent>
    </w:sdt>
    <w:r>
      <w:rPr>
        <w:rStyle w:val="PageNumber"/>
      </w:rPr>
      <w:t xml:space="preserve"> of </w:t>
    </w:r>
    <w:r>
      <w:rPr>
        <w:rStyle w:val="PageNumber"/>
      </w:rPr>
      <w:fldChar w:fldCharType="begin"/>
    </w:r>
    <w:r>
      <w:rPr>
        <w:rStyle w:val="PageNumber"/>
      </w:rPr>
      <w:instrText xml:space="preserve"> PAGEREF end_of_document </w:instrText>
    </w:r>
    <w:r>
      <w:rPr>
        <w:rStyle w:val="PageNumber"/>
      </w:rPr>
      <w:fldChar w:fldCharType="separate"/>
    </w:r>
    <w:r w:rsidR="001623D9">
      <w:rPr>
        <w:rStyle w:val="PageNumber"/>
        <w:noProof/>
      </w:rPr>
      <w:t>33</w:t>
    </w:r>
    <w:r>
      <w:rPr>
        <w:rStyle w:val="PageNumbe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7766B1" w14:textId="1AA6F3FE" w:rsidR="00D03FC9" w:rsidRDefault="00D03FC9" w:rsidP="00DD445F">
    <w:pPr>
      <w:pStyle w:val="Header"/>
      <w:tabs>
        <w:tab w:val="clear" w:pos="4536"/>
        <w:tab w:val="right" w:pos="6918"/>
      </w:tabs>
    </w:pPr>
    <w:r>
      <w:t>Shah et al.: Objective Evaluation Metrics…</w:t>
    </w:r>
    <w:r>
      <w:tab/>
      <w:t xml:space="preserve">Page </w:t>
    </w:r>
    <w:sdt>
      <w:sdtPr>
        <w:rPr>
          <w:rStyle w:val="PageNumber"/>
        </w:rPr>
        <w:id w:val="904568559"/>
        <w:docPartObj>
          <w:docPartGallery w:val="Page Numbers (Top of Page)"/>
          <w:docPartUnique/>
        </w:docPartObj>
      </w:sdtPr>
      <w:sdtEndPr>
        <w:rPr>
          <w:rStyle w:val="PageNumber"/>
        </w:rPr>
      </w:sdtEndPr>
      <w:sdtContent>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sdtContent>
    </w:sdt>
    <w:r>
      <w:rPr>
        <w:rStyle w:val="PageNumber"/>
      </w:rPr>
      <w:t xml:space="preserve"> of </w:t>
    </w:r>
    <w:r>
      <w:rPr>
        <w:rStyle w:val="PageNumber"/>
      </w:rPr>
      <w:fldChar w:fldCharType="begin"/>
    </w:r>
    <w:r>
      <w:rPr>
        <w:rStyle w:val="PageNumber"/>
      </w:rPr>
      <w:instrText xml:space="preserve"> PAGEREF end_of_document </w:instrText>
    </w:r>
    <w:r>
      <w:rPr>
        <w:rStyle w:val="PageNumber"/>
      </w:rPr>
      <w:fldChar w:fldCharType="separate"/>
    </w:r>
    <w:r w:rsidR="001623D9">
      <w:rPr>
        <w:rStyle w:val="PageNumber"/>
        <w:noProof/>
      </w:rPr>
      <w:t>33</w:t>
    </w:r>
    <w:r>
      <w:rPr>
        <w:rStyle w:val="PageNumber"/>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783787" w14:textId="77777777" w:rsidR="00D03FC9" w:rsidRDefault="00D03FC9" w:rsidP="00DD445F">
    <w:pPr>
      <w:pStyle w:val="Header"/>
      <w:ind w:right="360"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1" w15:restartNumberingAfterBreak="0">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3" w15:restartNumberingAfterBreak="0">
    <w:nsid w:val="030F076B"/>
    <w:multiLevelType w:val="hybridMultilevel"/>
    <w:tmpl w:val="917EF610"/>
    <w:lvl w:ilvl="0" w:tplc="B4522ACA">
      <w:start w:val="1"/>
      <w:numFmt w:val="decimal"/>
      <w:pStyle w:val="ListParagraph"/>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8" w15:restartNumberingAfterBreak="0">
    <w:nsid w:val="46086189"/>
    <w:multiLevelType w:val="hybridMultilevel"/>
    <w:tmpl w:val="5E844802"/>
    <w:lvl w:ilvl="0" w:tplc="30E881BE">
      <w:start w:val="1"/>
      <w:numFmt w:val="decimal"/>
      <w:lvlText w:val="(%1)"/>
      <w:lvlJc w:val="left"/>
      <w:pPr>
        <w:ind w:left="720" w:hanging="360"/>
      </w:pPr>
      <w:rPr>
        <w:rFonts w:ascii="Times New Roman" w:hAnsi="Times New Roman" w:hint="default"/>
        <w:b w:val="0"/>
        <w:i w:val="0"/>
        <w:sz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CA544A"/>
    <w:multiLevelType w:val="singleLevel"/>
    <w:tmpl w:val="FA008B38"/>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22"/>
      </w:rPr>
    </w:lvl>
  </w:abstractNum>
  <w:abstractNum w:abstractNumId="10" w15:restartNumberingAfterBreak="0">
    <w:nsid w:val="59A60530"/>
    <w:multiLevelType w:val="hybridMultilevel"/>
    <w:tmpl w:val="5516A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5C951389"/>
    <w:multiLevelType w:val="hybridMultilevel"/>
    <w:tmpl w:val="C9B8388C"/>
    <w:lvl w:ilvl="0" w:tplc="78085694">
      <w:start w:val="1"/>
      <w:numFmt w:val="none"/>
      <w:pStyle w:val="Equation"/>
      <w:lvlText w:val=""/>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5A25166"/>
    <w:multiLevelType w:val="hybridMultilevel"/>
    <w:tmpl w:val="E68E6218"/>
    <w:lvl w:ilvl="0" w:tplc="0409000F">
      <w:start w:val="1"/>
      <w:numFmt w:val="decimal"/>
      <w:lvlText w:val="%1."/>
      <w:lvlJc w:val="left"/>
      <w:pPr>
        <w:ind w:left="947" w:hanging="360"/>
      </w:p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13"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5"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6"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8" w15:restartNumberingAfterBreak="0">
    <w:nsid w:val="7D9521C8"/>
    <w:multiLevelType w:val="multilevel"/>
    <w:tmpl w:val="14E05610"/>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2808"/>
        </w:tabs>
        <w:ind w:left="2808" w:hanging="360"/>
      </w:pPr>
      <w:rPr>
        <w:rFonts w:hint="default"/>
      </w:rPr>
    </w:lvl>
    <w:lvl w:ilvl="2">
      <w:start w:val="1"/>
      <w:numFmt w:val="lowerRoman"/>
      <w:lvlText w:val="%3."/>
      <w:lvlJc w:val="right"/>
      <w:pPr>
        <w:tabs>
          <w:tab w:val="num" w:pos="3528"/>
        </w:tabs>
        <w:ind w:left="3528" w:hanging="180"/>
      </w:pPr>
      <w:rPr>
        <w:rFonts w:hint="default"/>
      </w:rPr>
    </w:lvl>
    <w:lvl w:ilvl="3">
      <w:start w:val="1"/>
      <w:numFmt w:val="decimal"/>
      <w:lvlText w:val="%4."/>
      <w:lvlJc w:val="left"/>
      <w:pPr>
        <w:tabs>
          <w:tab w:val="num" w:pos="4248"/>
        </w:tabs>
        <w:ind w:left="4248" w:hanging="360"/>
      </w:pPr>
      <w:rPr>
        <w:rFonts w:hint="default"/>
      </w:rPr>
    </w:lvl>
    <w:lvl w:ilvl="4">
      <w:start w:val="1"/>
      <w:numFmt w:val="lowerLetter"/>
      <w:lvlText w:val="%5."/>
      <w:lvlJc w:val="left"/>
      <w:pPr>
        <w:tabs>
          <w:tab w:val="num" w:pos="4968"/>
        </w:tabs>
        <w:ind w:left="4968" w:hanging="360"/>
      </w:pPr>
      <w:rPr>
        <w:rFonts w:hint="default"/>
      </w:rPr>
    </w:lvl>
    <w:lvl w:ilvl="5">
      <w:start w:val="1"/>
      <w:numFmt w:val="lowerRoman"/>
      <w:lvlText w:val="%6."/>
      <w:lvlJc w:val="right"/>
      <w:pPr>
        <w:tabs>
          <w:tab w:val="num" w:pos="5688"/>
        </w:tabs>
        <w:ind w:left="5688" w:hanging="180"/>
      </w:pPr>
      <w:rPr>
        <w:rFonts w:hint="default"/>
      </w:rPr>
    </w:lvl>
    <w:lvl w:ilvl="6">
      <w:start w:val="1"/>
      <w:numFmt w:val="decimal"/>
      <w:lvlText w:val="%7."/>
      <w:lvlJc w:val="left"/>
      <w:pPr>
        <w:tabs>
          <w:tab w:val="num" w:pos="6408"/>
        </w:tabs>
        <w:ind w:left="6408" w:hanging="360"/>
      </w:pPr>
      <w:rPr>
        <w:rFonts w:hint="default"/>
      </w:rPr>
    </w:lvl>
    <w:lvl w:ilvl="7">
      <w:start w:val="1"/>
      <w:numFmt w:val="lowerLetter"/>
      <w:lvlText w:val="%8."/>
      <w:lvlJc w:val="left"/>
      <w:pPr>
        <w:tabs>
          <w:tab w:val="num" w:pos="7128"/>
        </w:tabs>
        <w:ind w:left="7128" w:hanging="360"/>
      </w:pPr>
      <w:rPr>
        <w:rFonts w:hint="default"/>
      </w:rPr>
    </w:lvl>
    <w:lvl w:ilvl="8">
      <w:start w:val="1"/>
      <w:numFmt w:val="lowerRoman"/>
      <w:lvlText w:val="%9."/>
      <w:lvlJc w:val="right"/>
      <w:pPr>
        <w:tabs>
          <w:tab w:val="num" w:pos="7848"/>
        </w:tabs>
        <w:ind w:left="7848" w:hanging="180"/>
      </w:pPr>
      <w:rPr>
        <w:rFonts w:hint="default"/>
      </w:rPr>
    </w:lvl>
  </w:abstractNum>
  <w:num w:numId="1">
    <w:abstractNumId w:val="17"/>
  </w:num>
  <w:num w:numId="2">
    <w:abstractNumId w:val="4"/>
  </w:num>
  <w:num w:numId="3">
    <w:abstractNumId w:val="15"/>
  </w:num>
  <w:num w:numId="4">
    <w:abstractNumId w:val="16"/>
  </w:num>
  <w:num w:numId="5">
    <w:abstractNumId w:val="18"/>
  </w:num>
  <w:num w:numId="6">
    <w:abstractNumId w:val="1"/>
  </w:num>
  <w:num w:numId="7">
    <w:abstractNumId w:val="16"/>
  </w:num>
  <w:num w:numId="8">
    <w:abstractNumId w:val="0"/>
  </w:num>
  <w:num w:numId="9">
    <w:abstractNumId w:val="18"/>
  </w:num>
  <w:num w:numId="10">
    <w:abstractNumId w:val="4"/>
  </w:num>
  <w:num w:numId="11">
    <w:abstractNumId w:val="15"/>
  </w:num>
  <w:num w:numId="12">
    <w:abstractNumId w:val="7"/>
  </w:num>
  <w:num w:numId="13">
    <w:abstractNumId w:val="6"/>
  </w:num>
  <w:num w:numId="14">
    <w:abstractNumId w:val="13"/>
  </w:num>
  <w:num w:numId="15">
    <w:abstractNumId w:val="5"/>
  </w:num>
  <w:num w:numId="16">
    <w:abstractNumId w:val="9"/>
  </w:num>
  <w:num w:numId="17">
    <w:abstractNumId w:val="14"/>
  </w:num>
  <w:num w:numId="18">
    <w:abstractNumId w:val="2"/>
  </w:num>
  <w:num w:numId="19">
    <w:abstractNumId w:val="12"/>
  </w:num>
  <w:num w:numId="20">
    <w:abstractNumId w:val="10"/>
  </w:num>
  <w:num w:numId="21">
    <w:abstractNumId w:val="3"/>
  </w:num>
  <w:num w:numId="22">
    <w:abstractNumId w:val="11"/>
  </w:num>
  <w:num w:numId="23">
    <w:abstractNumId w:val="8"/>
  </w:num>
  <w:num w:numId="24">
    <w:abstractNumId w:val="16"/>
  </w:num>
  <w:num w:numId="25">
    <w:abstractNumId w:val="9"/>
  </w:num>
  <w:num w:numId="26">
    <w:abstractNumId w:val="9"/>
  </w:num>
  <w:num w:numId="27">
    <w:abstractNumId w:val="16"/>
  </w:num>
  <w:num w:numId="28">
    <w:abstractNumId w:val="16"/>
  </w:num>
  <w:num w:numId="29">
    <w:abstractNumId w:val="16"/>
  </w:num>
  <w:num w:numId="30">
    <w:abstractNumId w:val="9"/>
  </w:num>
  <w:num w:numId="31">
    <w:abstractNumId w:val="9"/>
  </w:num>
  <w:num w:numId="32">
    <w:abstractNumId w:val="9"/>
  </w:num>
  <w:num w:numId="33">
    <w:abstractNumId w:val="9"/>
  </w:num>
  <w:num w:numId="34">
    <w:abstractNumId w:val="9"/>
  </w:num>
  <w:num w:numId="35">
    <w:abstractNumId w:val="9"/>
  </w:num>
  <w:num w:numId="36">
    <w:abstractNumId w:val="9"/>
  </w:num>
  <w:num w:numId="37">
    <w:abstractNumId w:val="9"/>
  </w:num>
  <w:num w:numId="38">
    <w:abstractNumId w:val="9"/>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6"/>
  <w:autoHyphenation/>
  <w:hyphenationZone w:val="400"/>
  <w:doNotHyphenateCaps/>
  <w:evenAndOddHeaders/>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7FEF"/>
    <w:rsid w:val="0000056A"/>
    <w:rsid w:val="00001D94"/>
    <w:rsid w:val="000058CD"/>
    <w:rsid w:val="00006405"/>
    <w:rsid w:val="00007120"/>
    <w:rsid w:val="000077E8"/>
    <w:rsid w:val="00007F40"/>
    <w:rsid w:val="00014ADC"/>
    <w:rsid w:val="00015441"/>
    <w:rsid w:val="00016825"/>
    <w:rsid w:val="00021FD6"/>
    <w:rsid w:val="000232F1"/>
    <w:rsid w:val="0002597B"/>
    <w:rsid w:val="00025D8F"/>
    <w:rsid w:val="000309B7"/>
    <w:rsid w:val="00030E3E"/>
    <w:rsid w:val="0003135A"/>
    <w:rsid w:val="00031668"/>
    <w:rsid w:val="0003384D"/>
    <w:rsid w:val="00034555"/>
    <w:rsid w:val="00034765"/>
    <w:rsid w:val="00040402"/>
    <w:rsid w:val="0004696A"/>
    <w:rsid w:val="000504F1"/>
    <w:rsid w:val="000515E5"/>
    <w:rsid w:val="0005195F"/>
    <w:rsid w:val="00052413"/>
    <w:rsid w:val="00053DF3"/>
    <w:rsid w:val="0005696A"/>
    <w:rsid w:val="000569E7"/>
    <w:rsid w:val="00057012"/>
    <w:rsid w:val="00061005"/>
    <w:rsid w:val="00067824"/>
    <w:rsid w:val="00071350"/>
    <w:rsid w:val="000740BE"/>
    <w:rsid w:val="000745D7"/>
    <w:rsid w:val="0007498B"/>
    <w:rsid w:val="0007593C"/>
    <w:rsid w:val="00076A40"/>
    <w:rsid w:val="0008374A"/>
    <w:rsid w:val="000842DC"/>
    <w:rsid w:val="00087013"/>
    <w:rsid w:val="00090710"/>
    <w:rsid w:val="00090731"/>
    <w:rsid w:val="00091409"/>
    <w:rsid w:val="000927C5"/>
    <w:rsid w:val="00092FA6"/>
    <w:rsid w:val="000934BA"/>
    <w:rsid w:val="00094656"/>
    <w:rsid w:val="00094B69"/>
    <w:rsid w:val="000969C9"/>
    <w:rsid w:val="000A22F2"/>
    <w:rsid w:val="000A26D9"/>
    <w:rsid w:val="000A2A0C"/>
    <w:rsid w:val="000A2E55"/>
    <w:rsid w:val="000A2FD4"/>
    <w:rsid w:val="000A4CCB"/>
    <w:rsid w:val="000B1E82"/>
    <w:rsid w:val="000B2266"/>
    <w:rsid w:val="000B79CE"/>
    <w:rsid w:val="000B7E4C"/>
    <w:rsid w:val="000C006D"/>
    <w:rsid w:val="000C04F0"/>
    <w:rsid w:val="000C4C8F"/>
    <w:rsid w:val="000D154E"/>
    <w:rsid w:val="000D16FA"/>
    <w:rsid w:val="000D1EA5"/>
    <w:rsid w:val="000D28F5"/>
    <w:rsid w:val="000D3597"/>
    <w:rsid w:val="000D6D27"/>
    <w:rsid w:val="000E071F"/>
    <w:rsid w:val="000E37DE"/>
    <w:rsid w:val="000E38DF"/>
    <w:rsid w:val="000F054D"/>
    <w:rsid w:val="000F0AD1"/>
    <w:rsid w:val="000F0DC5"/>
    <w:rsid w:val="000F1DA7"/>
    <w:rsid w:val="000F1F28"/>
    <w:rsid w:val="000F2412"/>
    <w:rsid w:val="000F3DAA"/>
    <w:rsid w:val="000F4747"/>
    <w:rsid w:val="000F782C"/>
    <w:rsid w:val="0010175C"/>
    <w:rsid w:val="00105FA0"/>
    <w:rsid w:val="00112D30"/>
    <w:rsid w:val="001131AC"/>
    <w:rsid w:val="001141DC"/>
    <w:rsid w:val="00117CC9"/>
    <w:rsid w:val="00120D79"/>
    <w:rsid w:val="00121B9F"/>
    <w:rsid w:val="001238D4"/>
    <w:rsid w:val="00126E6B"/>
    <w:rsid w:val="0013193E"/>
    <w:rsid w:val="00131A56"/>
    <w:rsid w:val="00134FCA"/>
    <w:rsid w:val="001362F0"/>
    <w:rsid w:val="0013666A"/>
    <w:rsid w:val="0014097E"/>
    <w:rsid w:val="00140B3E"/>
    <w:rsid w:val="00140E8F"/>
    <w:rsid w:val="0014337C"/>
    <w:rsid w:val="00145AF7"/>
    <w:rsid w:val="001521A8"/>
    <w:rsid w:val="00154CB9"/>
    <w:rsid w:val="001623D9"/>
    <w:rsid w:val="0016251F"/>
    <w:rsid w:val="00162CC8"/>
    <w:rsid w:val="00162DF6"/>
    <w:rsid w:val="00163AF4"/>
    <w:rsid w:val="00164D7E"/>
    <w:rsid w:val="0016678D"/>
    <w:rsid w:val="00170ECE"/>
    <w:rsid w:val="00172752"/>
    <w:rsid w:val="00172A1B"/>
    <w:rsid w:val="0017596E"/>
    <w:rsid w:val="00177056"/>
    <w:rsid w:val="00185973"/>
    <w:rsid w:val="00187E43"/>
    <w:rsid w:val="00190935"/>
    <w:rsid w:val="0019201A"/>
    <w:rsid w:val="001955E2"/>
    <w:rsid w:val="00197686"/>
    <w:rsid w:val="001A0432"/>
    <w:rsid w:val="001A0854"/>
    <w:rsid w:val="001A0E09"/>
    <w:rsid w:val="001A2899"/>
    <w:rsid w:val="001A4878"/>
    <w:rsid w:val="001B255B"/>
    <w:rsid w:val="001B3097"/>
    <w:rsid w:val="001B44A7"/>
    <w:rsid w:val="001B4547"/>
    <w:rsid w:val="001B4A7C"/>
    <w:rsid w:val="001C04B2"/>
    <w:rsid w:val="001C49CF"/>
    <w:rsid w:val="001C7A26"/>
    <w:rsid w:val="001C7A42"/>
    <w:rsid w:val="001D3E27"/>
    <w:rsid w:val="001D411E"/>
    <w:rsid w:val="001D532F"/>
    <w:rsid w:val="001D53EB"/>
    <w:rsid w:val="001E21AD"/>
    <w:rsid w:val="001E3A57"/>
    <w:rsid w:val="001F4DAF"/>
    <w:rsid w:val="001F5439"/>
    <w:rsid w:val="001F6910"/>
    <w:rsid w:val="00200B12"/>
    <w:rsid w:val="00204E89"/>
    <w:rsid w:val="002065FF"/>
    <w:rsid w:val="002068C7"/>
    <w:rsid w:val="00210248"/>
    <w:rsid w:val="0021031C"/>
    <w:rsid w:val="00210DB8"/>
    <w:rsid w:val="0021134D"/>
    <w:rsid w:val="002121FB"/>
    <w:rsid w:val="00212511"/>
    <w:rsid w:val="00213A7D"/>
    <w:rsid w:val="00213E7A"/>
    <w:rsid w:val="00214AC2"/>
    <w:rsid w:val="0022109F"/>
    <w:rsid w:val="00221850"/>
    <w:rsid w:val="002224E1"/>
    <w:rsid w:val="002239A8"/>
    <w:rsid w:val="00223AFF"/>
    <w:rsid w:val="0022605F"/>
    <w:rsid w:val="002264CD"/>
    <w:rsid w:val="00226E54"/>
    <w:rsid w:val="00227960"/>
    <w:rsid w:val="0023086D"/>
    <w:rsid w:val="00230C00"/>
    <w:rsid w:val="0023104F"/>
    <w:rsid w:val="00231803"/>
    <w:rsid w:val="002324F8"/>
    <w:rsid w:val="00232A02"/>
    <w:rsid w:val="002354AE"/>
    <w:rsid w:val="002370D6"/>
    <w:rsid w:val="002372A4"/>
    <w:rsid w:val="0024075B"/>
    <w:rsid w:val="00240D33"/>
    <w:rsid w:val="00243AB6"/>
    <w:rsid w:val="00244331"/>
    <w:rsid w:val="0024529B"/>
    <w:rsid w:val="00247272"/>
    <w:rsid w:val="002542EE"/>
    <w:rsid w:val="00254735"/>
    <w:rsid w:val="0025587A"/>
    <w:rsid w:val="00261A9B"/>
    <w:rsid w:val="00262528"/>
    <w:rsid w:val="00263713"/>
    <w:rsid w:val="002639D9"/>
    <w:rsid w:val="00264407"/>
    <w:rsid w:val="0026503B"/>
    <w:rsid w:val="00270386"/>
    <w:rsid w:val="0027411A"/>
    <w:rsid w:val="00274CDD"/>
    <w:rsid w:val="0027506C"/>
    <w:rsid w:val="00277E5D"/>
    <w:rsid w:val="00277F22"/>
    <w:rsid w:val="00277F2F"/>
    <w:rsid w:val="002823FC"/>
    <w:rsid w:val="00284840"/>
    <w:rsid w:val="00290B6E"/>
    <w:rsid w:val="00293720"/>
    <w:rsid w:val="002A0991"/>
    <w:rsid w:val="002A1756"/>
    <w:rsid w:val="002A3A9D"/>
    <w:rsid w:val="002A4602"/>
    <w:rsid w:val="002A4A69"/>
    <w:rsid w:val="002A56B5"/>
    <w:rsid w:val="002A758D"/>
    <w:rsid w:val="002B37C8"/>
    <w:rsid w:val="002B406E"/>
    <w:rsid w:val="002B53C3"/>
    <w:rsid w:val="002B66F5"/>
    <w:rsid w:val="002B7863"/>
    <w:rsid w:val="002C079A"/>
    <w:rsid w:val="002C110C"/>
    <w:rsid w:val="002C408F"/>
    <w:rsid w:val="002C5AFA"/>
    <w:rsid w:val="002C6813"/>
    <w:rsid w:val="002D1288"/>
    <w:rsid w:val="002D200D"/>
    <w:rsid w:val="002D34CD"/>
    <w:rsid w:val="002D39B1"/>
    <w:rsid w:val="002E01D8"/>
    <w:rsid w:val="002E25F0"/>
    <w:rsid w:val="002E323E"/>
    <w:rsid w:val="002E36AF"/>
    <w:rsid w:val="002E3911"/>
    <w:rsid w:val="002E5AD3"/>
    <w:rsid w:val="002E6BA4"/>
    <w:rsid w:val="002F3CD1"/>
    <w:rsid w:val="002F3D2A"/>
    <w:rsid w:val="002F5E45"/>
    <w:rsid w:val="003025D3"/>
    <w:rsid w:val="00305345"/>
    <w:rsid w:val="00306834"/>
    <w:rsid w:val="00307282"/>
    <w:rsid w:val="00307D1B"/>
    <w:rsid w:val="00311A1E"/>
    <w:rsid w:val="00311C8D"/>
    <w:rsid w:val="00312F45"/>
    <w:rsid w:val="00314534"/>
    <w:rsid w:val="0031466D"/>
    <w:rsid w:val="00316D69"/>
    <w:rsid w:val="00316E8F"/>
    <w:rsid w:val="00317DB9"/>
    <w:rsid w:val="0032669C"/>
    <w:rsid w:val="0032699F"/>
    <w:rsid w:val="00326CC6"/>
    <w:rsid w:val="0032782E"/>
    <w:rsid w:val="00333D44"/>
    <w:rsid w:val="00334C04"/>
    <w:rsid w:val="00336943"/>
    <w:rsid w:val="00341AEA"/>
    <w:rsid w:val="00341F67"/>
    <w:rsid w:val="00343632"/>
    <w:rsid w:val="00343FE3"/>
    <w:rsid w:val="003470B0"/>
    <w:rsid w:val="00350CC8"/>
    <w:rsid w:val="0035112D"/>
    <w:rsid w:val="0035513F"/>
    <w:rsid w:val="00355CB2"/>
    <w:rsid w:val="003606CA"/>
    <w:rsid w:val="0036104B"/>
    <w:rsid w:val="0036162D"/>
    <w:rsid w:val="00362269"/>
    <w:rsid w:val="00362A85"/>
    <w:rsid w:val="003633D4"/>
    <w:rsid w:val="00364275"/>
    <w:rsid w:val="003655E1"/>
    <w:rsid w:val="00371063"/>
    <w:rsid w:val="00371AC2"/>
    <w:rsid w:val="003723B4"/>
    <w:rsid w:val="003725AF"/>
    <w:rsid w:val="00372CA7"/>
    <w:rsid w:val="00373ABC"/>
    <w:rsid w:val="00373E92"/>
    <w:rsid w:val="00376180"/>
    <w:rsid w:val="00377276"/>
    <w:rsid w:val="00377424"/>
    <w:rsid w:val="0038102B"/>
    <w:rsid w:val="00394942"/>
    <w:rsid w:val="003949F3"/>
    <w:rsid w:val="00394B99"/>
    <w:rsid w:val="00396548"/>
    <w:rsid w:val="003969B2"/>
    <w:rsid w:val="003A1EB7"/>
    <w:rsid w:val="003A3A01"/>
    <w:rsid w:val="003A7BEF"/>
    <w:rsid w:val="003B0216"/>
    <w:rsid w:val="003B11D1"/>
    <w:rsid w:val="003B13D1"/>
    <w:rsid w:val="003B2F07"/>
    <w:rsid w:val="003B33F7"/>
    <w:rsid w:val="003B7599"/>
    <w:rsid w:val="003B7DE9"/>
    <w:rsid w:val="003C1A34"/>
    <w:rsid w:val="003C294A"/>
    <w:rsid w:val="003C29EA"/>
    <w:rsid w:val="003C3B83"/>
    <w:rsid w:val="003C4911"/>
    <w:rsid w:val="003C5BCA"/>
    <w:rsid w:val="003D2A6F"/>
    <w:rsid w:val="003D3EC4"/>
    <w:rsid w:val="003D6CE6"/>
    <w:rsid w:val="003D6DAA"/>
    <w:rsid w:val="003D6DAC"/>
    <w:rsid w:val="003E2A5E"/>
    <w:rsid w:val="003E3032"/>
    <w:rsid w:val="003E3335"/>
    <w:rsid w:val="003E5A23"/>
    <w:rsid w:val="003E7BE4"/>
    <w:rsid w:val="003F0626"/>
    <w:rsid w:val="003F185F"/>
    <w:rsid w:val="003F1DCF"/>
    <w:rsid w:val="003F4765"/>
    <w:rsid w:val="003F65A6"/>
    <w:rsid w:val="003F793D"/>
    <w:rsid w:val="004016AE"/>
    <w:rsid w:val="00407781"/>
    <w:rsid w:val="00412EE6"/>
    <w:rsid w:val="00414563"/>
    <w:rsid w:val="0041626B"/>
    <w:rsid w:val="00417339"/>
    <w:rsid w:val="004177D9"/>
    <w:rsid w:val="00422A9A"/>
    <w:rsid w:val="00423551"/>
    <w:rsid w:val="00423F1B"/>
    <w:rsid w:val="0042433B"/>
    <w:rsid w:val="00426C62"/>
    <w:rsid w:val="0042772B"/>
    <w:rsid w:val="004328A0"/>
    <w:rsid w:val="00433441"/>
    <w:rsid w:val="00435214"/>
    <w:rsid w:val="00435D07"/>
    <w:rsid w:val="0043638E"/>
    <w:rsid w:val="00436948"/>
    <w:rsid w:val="0043737C"/>
    <w:rsid w:val="0044009C"/>
    <w:rsid w:val="00441730"/>
    <w:rsid w:val="00441A3D"/>
    <w:rsid w:val="00441DCB"/>
    <w:rsid w:val="00442A6C"/>
    <w:rsid w:val="004435BA"/>
    <w:rsid w:val="00444190"/>
    <w:rsid w:val="00451206"/>
    <w:rsid w:val="004534C9"/>
    <w:rsid w:val="00453C76"/>
    <w:rsid w:val="00454BF2"/>
    <w:rsid w:val="00454DD4"/>
    <w:rsid w:val="00456287"/>
    <w:rsid w:val="00457169"/>
    <w:rsid w:val="00457390"/>
    <w:rsid w:val="00462010"/>
    <w:rsid w:val="0046213F"/>
    <w:rsid w:val="0047034E"/>
    <w:rsid w:val="004705AF"/>
    <w:rsid w:val="00471B63"/>
    <w:rsid w:val="00471D55"/>
    <w:rsid w:val="0047305E"/>
    <w:rsid w:val="00473617"/>
    <w:rsid w:val="00476076"/>
    <w:rsid w:val="00476386"/>
    <w:rsid w:val="00477C52"/>
    <w:rsid w:val="00477F90"/>
    <w:rsid w:val="00482E0F"/>
    <w:rsid w:val="0048344D"/>
    <w:rsid w:val="0048390A"/>
    <w:rsid w:val="00483ED5"/>
    <w:rsid w:val="00484DD3"/>
    <w:rsid w:val="00485CEA"/>
    <w:rsid w:val="00486D71"/>
    <w:rsid w:val="004918B5"/>
    <w:rsid w:val="00492615"/>
    <w:rsid w:val="004956C3"/>
    <w:rsid w:val="00495761"/>
    <w:rsid w:val="00496D84"/>
    <w:rsid w:val="00497AD6"/>
    <w:rsid w:val="004A0713"/>
    <w:rsid w:val="004A1738"/>
    <w:rsid w:val="004B065F"/>
    <w:rsid w:val="004B0CE8"/>
    <w:rsid w:val="004B3E01"/>
    <w:rsid w:val="004B6050"/>
    <w:rsid w:val="004B6367"/>
    <w:rsid w:val="004C07B7"/>
    <w:rsid w:val="004C20E7"/>
    <w:rsid w:val="004C2656"/>
    <w:rsid w:val="004C2812"/>
    <w:rsid w:val="004D08AA"/>
    <w:rsid w:val="004D189F"/>
    <w:rsid w:val="004D49E8"/>
    <w:rsid w:val="004D4E83"/>
    <w:rsid w:val="004D5C2F"/>
    <w:rsid w:val="004D6665"/>
    <w:rsid w:val="004D7C52"/>
    <w:rsid w:val="004E0BF3"/>
    <w:rsid w:val="004E0C9D"/>
    <w:rsid w:val="004E120D"/>
    <w:rsid w:val="004E4E8F"/>
    <w:rsid w:val="004E75C5"/>
    <w:rsid w:val="004F16B4"/>
    <w:rsid w:val="004F2D0B"/>
    <w:rsid w:val="004F3277"/>
    <w:rsid w:val="004F40F9"/>
    <w:rsid w:val="004F6474"/>
    <w:rsid w:val="004F7E86"/>
    <w:rsid w:val="00500895"/>
    <w:rsid w:val="005010B4"/>
    <w:rsid w:val="00501109"/>
    <w:rsid w:val="00501B8C"/>
    <w:rsid w:val="00503235"/>
    <w:rsid w:val="0050369B"/>
    <w:rsid w:val="00504743"/>
    <w:rsid w:val="00511908"/>
    <w:rsid w:val="00512421"/>
    <w:rsid w:val="005137B7"/>
    <w:rsid w:val="0051658B"/>
    <w:rsid w:val="0052062F"/>
    <w:rsid w:val="00521BC8"/>
    <w:rsid w:val="0052599C"/>
    <w:rsid w:val="00526F60"/>
    <w:rsid w:val="0053088E"/>
    <w:rsid w:val="00531E07"/>
    <w:rsid w:val="00532767"/>
    <w:rsid w:val="00532C7E"/>
    <w:rsid w:val="0053704E"/>
    <w:rsid w:val="0053710F"/>
    <w:rsid w:val="005377DD"/>
    <w:rsid w:val="0054765F"/>
    <w:rsid w:val="005529EC"/>
    <w:rsid w:val="0055305C"/>
    <w:rsid w:val="00553E00"/>
    <w:rsid w:val="005611CC"/>
    <w:rsid w:val="00561FEC"/>
    <w:rsid w:val="00562091"/>
    <w:rsid w:val="00564ED7"/>
    <w:rsid w:val="00571515"/>
    <w:rsid w:val="00580786"/>
    <w:rsid w:val="005808CB"/>
    <w:rsid w:val="00582654"/>
    <w:rsid w:val="005832CA"/>
    <w:rsid w:val="005846B6"/>
    <w:rsid w:val="00584C20"/>
    <w:rsid w:val="00586929"/>
    <w:rsid w:val="0058710D"/>
    <w:rsid w:val="00591219"/>
    <w:rsid w:val="00597E40"/>
    <w:rsid w:val="005A1984"/>
    <w:rsid w:val="005A2E29"/>
    <w:rsid w:val="005A3BFA"/>
    <w:rsid w:val="005A5F79"/>
    <w:rsid w:val="005B0EF1"/>
    <w:rsid w:val="005B1AEA"/>
    <w:rsid w:val="005B32AC"/>
    <w:rsid w:val="005B3D33"/>
    <w:rsid w:val="005C5E0A"/>
    <w:rsid w:val="005C6A04"/>
    <w:rsid w:val="005C70FB"/>
    <w:rsid w:val="005D172C"/>
    <w:rsid w:val="005D6FDE"/>
    <w:rsid w:val="005E026B"/>
    <w:rsid w:val="005E2515"/>
    <w:rsid w:val="005E316C"/>
    <w:rsid w:val="005E56CD"/>
    <w:rsid w:val="005F4EB3"/>
    <w:rsid w:val="005F55DC"/>
    <w:rsid w:val="00604BA8"/>
    <w:rsid w:val="006052E9"/>
    <w:rsid w:val="006079E1"/>
    <w:rsid w:val="006118FA"/>
    <w:rsid w:val="0061213E"/>
    <w:rsid w:val="0061522E"/>
    <w:rsid w:val="006155EE"/>
    <w:rsid w:val="00616817"/>
    <w:rsid w:val="00623F53"/>
    <w:rsid w:val="006258CB"/>
    <w:rsid w:val="00625C35"/>
    <w:rsid w:val="00625C3B"/>
    <w:rsid w:val="00627D6A"/>
    <w:rsid w:val="0063107C"/>
    <w:rsid w:val="00631A9F"/>
    <w:rsid w:val="00633428"/>
    <w:rsid w:val="0063524B"/>
    <w:rsid w:val="006355EE"/>
    <w:rsid w:val="00637DFE"/>
    <w:rsid w:val="00640F49"/>
    <w:rsid w:val="00641827"/>
    <w:rsid w:val="00642073"/>
    <w:rsid w:val="00642970"/>
    <w:rsid w:val="006469B8"/>
    <w:rsid w:val="00650CEB"/>
    <w:rsid w:val="00651843"/>
    <w:rsid w:val="00653A1B"/>
    <w:rsid w:val="0065405B"/>
    <w:rsid w:val="00656155"/>
    <w:rsid w:val="00661663"/>
    <w:rsid w:val="0066250C"/>
    <w:rsid w:val="0066446C"/>
    <w:rsid w:val="00664FDE"/>
    <w:rsid w:val="0066504A"/>
    <w:rsid w:val="006713CE"/>
    <w:rsid w:val="0067246E"/>
    <w:rsid w:val="0067319E"/>
    <w:rsid w:val="00673747"/>
    <w:rsid w:val="00674CEB"/>
    <w:rsid w:val="006750C2"/>
    <w:rsid w:val="006778FD"/>
    <w:rsid w:val="0068057D"/>
    <w:rsid w:val="006814BC"/>
    <w:rsid w:val="00683048"/>
    <w:rsid w:val="006856F2"/>
    <w:rsid w:val="00690F07"/>
    <w:rsid w:val="006968F0"/>
    <w:rsid w:val="006A0501"/>
    <w:rsid w:val="006A1D3F"/>
    <w:rsid w:val="006A4C19"/>
    <w:rsid w:val="006A5D0F"/>
    <w:rsid w:val="006A645F"/>
    <w:rsid w:val="006B04CE"/>
    <w:rsid w:val="006B184A"/>
    <w:rsid w:val="006B1D14"/>
    <w:rsid w:val="006B51A5"/>
    <w:rsid w:val="006C0AD3"/>
    <w:rsid w:val="006C1478"/>
    <w:rsid w:val="006C2D92"/>
    <w:rsid w:val="006C2D95"/>
    <w:rsid w:val="006C5622"/>
    <w:rsid w:val="006C6301"/>
    <w:rsid w:val="006C74CC"/>
    <w:rsid w:val="006D3CEC"/>
    <w:rsid w:val="006D44A1"/>
    <w:rsid w:val="006D63CD"/>
    <w:rsid w:val="006E00D5"/>
    <w:rsid w:val="006E031A"/>
    <w:rsid w:val="006E13E0"/>
    <w:rsid w:val="006E3E1A"/>
    <w:rsid w:val="006E3F54"/>
    <w:rsid w:val="006E4A3D"/>
    <w:rsid w:val="006E5B81"/>
    <w:rsid w:val="006E67DF"/>
    <w:rsid w:val="006F077C"/>
    <w:rsid w:val="006F1860"/>
    <w:rsid w:val="006F1F04"/>
    <w:rsid w:val="006F257F"/>
    <w:rsid w:val="006F4954"/>
    <w:rsid w:val="006F4F49"/>
    <w:rsid w:val="006F65A4"/>
    <w:rsid w:val="0070078C"/>
    <w:rsid w:val="007026BF"/>
    <w:rsid w:val="007027E6"/>
    <w:rsid w:val="0070371D"/>
    <w:rsid w:val="007043C1"/>
    <w:rsid w:val="00706A12"/>
    <w:rsid w:val="00707750"/>
    <w:rsid w:val="007114F5"/>
    <w:rsid w:val="00714E9D"/>
    <w:rsid w:val="007179B7"/>
    <w:rsid w:val="00722FCD"/>
    <w:rsid w:val="00723ACA"/>
    <w:rsid w:val="007258B5"/>
    <w:rsid w:val="00726A40"/>
    <w:rsid w:val="00726F80"/>
    <w:rsid w:val="00731E8F"/>
    <w:rsid w:val="00734CE6"/>
    <w:rsid w:val="00735682"/>
    <w:rsid w:val="007364CE"/>
    <w:rsid w:val="0074131A"/>
    <w:rsid w:val="0074141C"/>
    <w:rsid w:val="0074633C"/>
    <w:rsid w:val="0074741C"/>
    <w:rsid w:val="00750E7D"/>
    <w:rsid w:val="007540B1"/>
    <w:rsid w:val="007608F0"/>
    <w:rsid w:val="007626F0"/>
    <w:rsid w:val="0076605E"/>
    <w:rsid w:val="00770457"/>
    <w:rsid w:val="00770A1A"/>
    <w:rsid w:val="00773066"/>
    <w:rsid w:val="00775674"/>
    <w:rsid w:val="00775796"/>
    <w:rsid w:val="007809D1"/>
    <w:rsid w:val="00780F47"/>
    <w:rsid w:val="00787122"/>
    <w:rsid w:val="007905B8"/>
    <w:rsid w:val="0079089D"/>
    <w:rsid w:val="00791F63"/>
    <w:rsid w:val="00795AEF"/>
    <w:rsid w:val="0079654F"/>
    <w:rsid w:val="007A08F7"/>
    <w:rsid w:val="007A3249"/>
    <w:rsid w:val="007A52AC"/>
    <w:rsid w:val="007A5867"/>
    <w:rsid w:val="007A74E1"/>
    <w:rsid w:val="007B2925"/>
    <w:rsid w:val="007B358E"/>
    <w:rsid w:val="007B4A2C"/>
    <w:rsid w:val="007B722C"/>
    <w:rsid w:val="007B7B69"/>
    <w:rsid w:val="007B7FC4"/>
    <w:rsid w:val="007C019C"/>
    <w:rsid w:val="007C1B8F"/>
    <w:rsid w:val="007C3C38"/>
    <w:rsid w:val="007C7941"/>
    <w:rsid w:val="007D0A21"/>
    <w:rsid w:val="007D1350"/>
    <w:rsid w:val="007D3F01"/>
    <w:rsid w:val="007D6592"/>
    <w:rsid w:val="007D6893"/>
    <w:rsid w:val="007D77CC"/>
    <w:rsid w:val="007E0352"/>
    <w:rsid w:val="007E1327"/>
    <w:rsid w:val="007E25F7"/>
    <w:rsid w:val="007E28B7"/>
    <w:rsid w:val="007E468F"/>
    <w:rsid w:val="007E5002"/>
    <w:rsid w:val="007E5571"/>
    <w:rsid w:val="007F3BF6"/>
    <w:rsid w:val="0080447B"/>
    <w:rsid w:val="00807BBC"/>
    <w:rsid w:val="00810F00"/>
    <w:rsid w:val="0081281B"/>
    <w:rsid w:val="008141F8"/>
    <w:rsid w:val="008155D2"/>
    <w:rsid w:val="008175BD"/>
    <w:rsid w:val="008250DF"/>
    <w:rsid w:val="00831B2C"/>
    <w:rsid w:val="00832D9B"/>
    <w:rsid w:val="008338A5"/>
    <w:rsid w:val="0083409A"/>
    <w:rsid w:val="0083510A"/>
    <w:rsid w:val="008378D6"/>
    <w:rsid w:val="00837AB8"/>
    <w:rsid w:val="008411B5"/>
    <w:rsid w:val="0084658F"/>
    <w:rsid w:val="00850810"/>
    <w:rsid w:val="00851D22"/>
    <w:rsid w:val="00852E68"/>
    <w:rsid w:val="008556C3"/>
    <w:rsid w:val="008651F5"/>
    <w:rsid w:val="00865AB7"/>
    <w:rsid w:val="00870B87"/>
    <w:rsid w:val="00871508"/>
    <w:rsid w:val="00871A19"/>
    <w:rsid w:val="00872347"/>
    <w:rsid w:val="00873A48"/>
    <w:rsid w:val="0087429B"/>
    <w:rsid w:val="008762C3"/>
    <w:rsid w:val="00892087"/>
    <w:rsid w:val="008940AB"/>
    <w:rsid w:val="008946C9"/>
    <w:rsid w:val="00895F20"/>
    <w:rsid w:val="008968C0"/>
    <w:rsid w:val="0089729E"/>
    <w:rsid w:val="008A0EDC"/>
    <w:rsid w:val="008A1F23"/>
    <w:rsid w:val="008A281F"/>
    <w:rsid w:val="008A37D3"/>
    <w:rsid w:val="008A5A8B"/>
    <w:rsid w:val="008A6D7D"/>
    <w:rsid w:val="008A6E4E"/>
    <w:rsid w:val="008A7007"/>
    <w:rsid w:val="008A7B46"/>
    <w:rsid w:val="008B100D"/>
    <w:rsid w:val="008B1558"/>
    <w:rsid w:val="008B1D5D"/>
    <w:rsid w:val="008B225D"/>
    <w:rsid w:val="008B25C8"/>
    <w:rsid w:val="008B3492"/>
    <w:rsid w:val="008B40E2"/>
    <w:rsid w:val="008B42D1"/>
    <w:rsid w:val="008B49EA"/>
    <w:rsid w:val="008B4C1F"/>
    <w:rsid w:val="008B50BD"/>
    <w:rsid w:val="008B50BF"/>
    <w:rsid w:val="008B648E"/>
    <w:rsid w:val="008B7A0C"/>
    <w:rsid w:val="008C1CDA"/>
    <w:rsid w:val="008C511A"/>
    <w:rsid w:val="008C6347"/>
    <w:rsid w:val="008C6548"/>
    <w:rsid w:val="008C66D2"/>
    <w:rsid w:val="008C7F86"/>
    <w:rsid w:val="008D003F"/>
    <w:rsid w:val="008D00D5"/>
    <w:rsid w:val="008D170F"/>
    <w:rsid w:val="008D3338"/>
    <w:rsid w:val="008D3C6F"/>
    <w:rsid w:val="008D4CD3"/>
    <w:rsid w:val="008D5673"/>
    <w:rsid w:val="008D6649"/>
    <w:rsid w:val="008D7FEF"/>
    <w:rsid w:val="008E03F2"/>
    <w:rsid w:val="008E0765"/>
    <w:rsid w:val="008E0B0B"/>
    <w:rsid w:val="008E3A00"/>
    <w:rsid w:val="008E3A69"/>
    <w:rsid w:val="008E47AE"/>
    <w:rsid w:val="008E53AD"/>
    <w:rsid w:val="008F00F6"/>
    <w:rsid w:val="008F43AB"/>
    <w:rsid w:val="008F60DC"/>
    <w:rsid w:val="008F60E0"/>
    <w:rsid w:val="0090232A"/>
    <w:rsid w:val="0090289B"/>
    <w:rsid w:val="00905B3A"/>
    <w:rsid w:val="00905DD2"/>
    <w:rsid w:val="0090666A"/>
    <w:rsid w:val="0090670B"/>
    <w:rsid w:val="00906BBE"/>
    <w:rsid w:val="009079EF"/>
    <w:rsid w:val="009116E7"/>
    <w:rsid w:val="00912D08"/>
    <w:rsid w:val="0091418A"/>
    <w:rsid w:val="009208B1"/>
    <w:rsid w:val="009236C9"/>
    <w:rsid w:val="00923FF0"/>
    <w:rsid w:val="00926569"/>
    <w:rsid w:val="00927042"/>
    <w:rsid w:val="00930BED"/>
    <w:rsid w:val="0093247D"/>
    <w:rsid w:val="00933506"/>
    <w:rsid w:val="00933633"/>
    <w:rsid w:val="0093372E"/>
    <w:rsid w:val="00933AD3"/>
    <w:rsid w:val="00934039"/>
    <w:rsid w:val="00942F71"/>
    <w:rsid w:val="009459F1"/>
    <w:rsid w:val="009505C7"/>
    <w:rsid w:val="00950D0B"/>
    <w:rsid w:val="009516CE"/>
    <w:rsid w:val="009548D3"/>
    <w:rsid w:val="00954B43"/>
    <w:rsid w:val="009557CB"/>
    <w:rsid w:val="00957940"/>
    <w:rsid w:val="00960D65"/>
    <w:rsid w:val="00962584"/>
    <w:rsid w:val="00963A64"/>
    <w:rsid w:val="00963FCB"/>
    <w:rsid w:val="009702E3"/>
    <w:rsid w:val="009739B4"/>
    <w:rsid w:val="00975918"/>
    <w:rsid w:val="00980419"/>
    <w:rsid w:val="00980704"/>
    <w:rsid w:val="00984E32"/>
    <w:rsid w:val="0098549F"/>
    <w:rsid w:val="0098555B"/>
    <w:rsid w:val="00985E92"/>
    <w:rsid w:val="00990137"/>
    <w:rsid w:val="00990BBC"/>
    <w:rsid w:val="00990D8D"/>
    <w:rsid w:val="00991EFC"/>
    <w:rsid w:val="00991F73"/>
    <w:rsid w:val="00993021"/>
    <w:rsid w:val="0099302D"/>
    <w:rsid w:val="009935A9"/>
    <w:rsid w:val="00994812"/>
    <w:rsid w:val="00995A25"/>
    <w:rsid w:val="00997385"/>
    <w:rsid w:val="009A1677"/>
    <w:rsid w:val="009A177C"/>
    <w:rsid w:val="009A2666"/>
    <w:rsid w:val="009A2FED"/>
    <w:rsid w:val="009A3855"/>
    <w:rsid w:val="009A411B"/>
    <w:rsid w:val="009A5950"/>
    <w:rsid w:val="009A5C01"/>
    <w:rsid w:val="009B2235"/>
    <w:rsid w:val="009B5353"/>
    <w:rsid w:val="009B5A9D"/>
    <w:rsid w:val="009C1123"/>
    <w:rsid w:val="009C1481"/>
    <w:rsid w:val="009C26D8"/>
    <w:rsid w:val="009C3B77"/>
    <w:rsid w:val="009C3E60"/>
    <w:rsid w:val="009C411C"/>
    <w:rsid w:val="009C439C"/>
    <w:rsid w:val="009C63D2"/>
    <w:rsid w:val="009D0F4D"/>
    <w:rsid w:val="009D43A9"/>
    <w:rsid w:val="009D5432"/>
    <w:rsid w:val="009D627C"/>
    <w:rsid w:val="009D6970"/>
    <w:rsid w:val="009E0156"/>
    <w:rsid w:val="009E0616"/>
    <w:rsid w:val="009E388E"/>
    <w:rsid w:val="009E4E69"/>
    <w:rsid w:val="009E649D"/>
    <w:rsid w:val="009F128A"/>
    <w:rsid w:val="009F368A"/>
    <w:rsid w:val="009F484C"/>
    <w:rsid w:val="009F73DF"/>
    <w:rsid w:val="009F7FCE"/>
    <w:rsid w:val="00A05104"/>
    <w:rsid w:val="00A06578"/>
    <w:rsid w:val="00A10B22"/>
    <w:rsid w:val="00A15071"/>
    <w:rsid w:val="00A17464"/>
    <w:rsid w:val="00A20B4B"/>
    <w:rsid w:val="00A23D24"/>
    <w:rsid w:val="00A24F12"/>
    <w:rsid w:val="00A252D4"/>
    <w:rsid w:val="00A2627C"/>
    <w:rsid w:val="00A26846"/>
    <w:rsid w:val="00A27AFB"/>
    <w:rsid w:val="00A32D1E"/>
    <w:rsid w:val="00A33255"/>
    <w:rsid w:val="00A3516F"/>
    <w:rsid w:val="00A35229"/>
    <w:rsid w:val="00A37688"/>
    <w:rsid w:val="00A37FEA"/>
    <w:rsid w:val="00A42D6A"/>
    <w:rsid w:val="00A442F2"/>
    <w:rsid w:val="00A504B6"/>
    <w:rsid w:val="00A50777"/>
    <w:rsid w:val="00A52DF4"/>
    <w:rsid w:val="00A54859"/>
    <w:rsid w:val="00A55822"/>
    <w:rsid w:val="00A56DEB"/>
    <w:rsid w:val="00A57525"/>
    <w:rsid w:val="00A57F58"/>
    <w:rsid w:val="00A61EE6"/>
    <w:rsid w:val="00A652A7"/>
    <w:rsid w:val="00A667B6"/>
    <w:rsid w:val="00A71ED2"/>
    <w:rsid w:val="00A74418"/>
    <w:rsid w:val="00A80555"/>
    <w:rsid w:val="00A81874"/>
    <w:rsid w:val="00A82F18"/>
    <w:rsid w:val="00A830C7"/>
    <w:rsid w:val="00A83872"/>
    <w:rsid w:val="00A84216"/>
    <w:rsid w:val="00A85F41"/>
    <w:rsid w:val="00A87665"/>
    <w:rsid w:val="00A91795"/>
    <w:rsid w:val="00A92ED7"/>
    <w:rsid w:val="00AA19EB"/>
    <w:rsid w:val="00AA24E5"/>
    <w:rsid w:val="00AA3044"/>
    <w:rsid w:val="00AA4B05"/>
    <w:rsid w:val="00AB2269"/>
    <w:rsid w:val="00AB2CDF"/>
    <w:rsid w:val="00AB79A5"/>
    <w:rsid w:val="00AC0F6A"/>
    <w:rsid w:val="00AC3D8B"/>
    <w:rsid w:val="00AC456C"/>
    <w:rsid w:val="00AC683B"/>
    <w:rsid w:val="00AD14EB"/>
    <w:rsid w:val="00AD18B3"/>
    <w:rsid w:val="00AD21A4"/>
    <w:rsid w:val="00AD6657"/>
    <w:rsid w:val="00AE0CA7"/>
    <w:rsid w:val="00AE5C79"/>
    <w:rsid w:val="00AE61D8"/>
    <w:rsid w:val="00AE7146"/>
    <w:rsid w:val="00AF2CE7"/>
    <w:rsid w:val="00AF5B60"/>
    <w:rsid w:val="00AF5E1A"/>
    <w:rsid w:val="00AF5FB9"/>
    <w:rsid w:val="00AF615B"/>
    <w:rsid w:val="00B00BDB"/>
    <w:rsid w:val="00B02D5D"/>
    <w:rsid w:val="00B06354"/>
    <w:rsid w:val="00B07616"/>
    <w:rsid w:val="00B07D10"/>
    <w:rsid w:val="00B13B2F"/>
    <w:rsid w:val="00B16A67"/>
    <w:rsid w:val="00B17E0A"/>
    <w:rsid w:val="00B20431"/>
    <w:rsid w:val="00B2046F"/>
    <w:rsid w:val="00B21FC7"/>
    <w:rsid w:val="00B22932"/>
    <w:rsid w:val="00B2350A"/>
    <w:rsid w:val="00B31BA8"/>
    <w:rsid w:val="00B31C27"/>
    <w:rsid w:val="00B34E02"/>
    <w:rsid w:val="00B35471"/>
    <w:rsid w:val="00B36FD1"/>
    <w:rsid w:val="00B372A9"/>
    <w:rsid w:val="00B37D11"/>
    <w:rsid w:val="00B40B82"/>
    <w:rsid w:val="00B411FC"/>
    <w:rsid w:val="00B41F94"/>
    <w:rsid w:val="00B4592B"/>
    <w:rsid w:val="00B469AD"/>
    <w:rsid w:val="00B47023"/>
    <w:rsid w:val="00B47502"/>
    <w:rsid w:val="00B4764D"/>
    <w:rsid w:val="00B47AFF"/>
    <w:rsid w:val="00B51A73"/>
    <w:rsid w:val="00B52C8F"/>
    <w:rsid w:val="00B55008"/>
    <w:rsid w:val="00B55961"/>
    <w:rsid w:val="00B573C2"/>
    <w:rsid w:val="00B656D5"/>
    <w:rsid w:val="00B676D4"/>
    <w:rsid w:val="00B725D1"/>
    <w:rsid w:val="00B73797"/>
    <w:rsid w:val="00B74163"/>
    <w:rsid w:val="00B752BF"/>
    <w:rsid w:val="00B754A2"/>
    <w:rsid w:val="00B75A88"/>
    <w:rsid w:val="00B80230"/>
    <w:rsid w:val="00B8034A"/>
    <w:rsid w:val="00B83BD2"/>
    <w:rsid w:val="00B8574C"/>
    <w:rsid w:val="00B86301"/>
    <w:rsid w:val="00B90577"/>
    <w:rsid w:val="00B92147"/>
    <w:rsid w:val="00B9219B"/>
    <w:rsid w:val="00B927C6"/>
    <w:rsid w:val="00B92AFB"/>
    <w:rsid w:val="00B94D5A"/>
    <w:rsid w:val="00BA0EDB"/>
    <w:rsid w:val="00BA2CAF"/>
    <w:rsid w:val="00BA38BB"/>
    <w:rsid w:val="00BA485F"/>
    <w:rsid w:val="00BA5679"/>
    <w:rsid w:val="00BA6773"/>
    <w:rsid w:val="00BA705B"/>
    <w:rsid w:val="00BB059A"/>
    <w:rsid w:val="00BB35C6"/>
    <w:rsid w:val="00BB483F"/>
    <w:rsid w:val="00BB7FCC"/>
    <w:rsid w:val="00BC02E5"/>
    <w:rsid w:val="00BC0C9E"/>
    <w:rsid w:val="00BC0E60"/>
    <w:rsid w:val="00BC26A5"/>
    <w:rsid w:val="00BC69FA"/>
    <w:rsid w:val="00BD0F5F"/>
    <w:rsid w:val="00BD55E1"/>
    <w:rsid w:val="00BD73F3"/>
    <w:rsid w:val="00BD7E60"/>
    <w:rsid w:val="00BE004C"/>
    <w:rsid w:val="00BE08A1"/>
    <w:rsid w:val="00BE1517"/>
    <w:rsid w:val="00BE18BA"/>
    <w:rsid w:val="00BF311F"/>
    <w:rsid w:val="00BF4592"/>
    <w:rsid w:val="00BF5749"/>
    <w:rsid w:val="00BF6238"/>
    <w:rsid w:val="00BF679E"/>
    <w:rsid w:val="00BF726A"/>
    <w:rsid w:val="00C0016F"/>
    <w:rsid w:val="00C01A47"/>
    <w:rsid w:val="00C04C3A"/>
    <w:rsid w:val="00C05153"/>
    <w:rsid w:val="00C12218"/>
    <w:rsid w:val="00C12DBB"/>
    <w:rsid w:val="00C1759F"/>
    <w:rsid w:val="00C20A4B"/>
    <w:rsid w:val="00C22642"/>
    <w:rsid w:val="00C249E0"/>
    <w:rsid w:val="00C2501E"/>
    <w:rsid w:val="00C25C6B"/>
    <w:rsid w:val="00C25E8B"/>
    <w:rsid w:val="00C3043F"/>
    <w:rsid w:val="00C315CF"/>
    <w:rsid w:val="00C43226"/>
    <w:rsid w:val="00C43564"/>
    <w:rsid w:val="00C43737"/>
    <w:rsid w:val="00C44013"/>
    <w:rsid w:val="00C44AE8"/>
    <w:rsid w:val="00C453BD"/>
    <w:rsid w:val="00C45C81"/>
    <w:rsid w:val="00C46EFA"/>
    <w:rsid w:val="00C4788B"/>
    <w:rsid w:val="00C51C56"/>
    <w:rsid w:val="00C60104"/>
    <w:rsid w:val="00C6205F"/>
    <w:rsid w:val="00C6285A"/>
    <w:rsid w:val="00C62E7B"/>
    <w:rsid w:val="00C71B8A"/>
    <w:rsid w:val="00C73043"/>
    <w:rsid w:val="00C73FE1"/>
    <w:rsid w:val="00C8067F"/>
    <w:rsid w:val="00C837A2"/>
    <w:rsid w:val="00C9001B"/>
    <w:rsid w:val="00C91263"/>
    <w:rsid w:val="00C93A53"/>
    <w:rsid w:val="00C94AF5"/>
    <w:rsid w:val="00C95320"/>
    <w:rsid w:val="00C97D79"/>
    <w:rsid w:val="00CA3D06"/>
    <w:rsid w:val="00CB2916"/>
    <w:rsid w:val="00CB514F"/>
    <w:rsid w:val="00CC3D21"/>
    <w:rsid w:val="00CC6C00"/>
    <w:rsid w:val="00CD0021"/>
    <w:rsid w:val="00CD0BD7"/>
    <w:rsid w:val="00CD4538"/>
    <w:rsid w:val="00CD4546"/>
    <w:rsid w:val="00CD5552"/>
    <w:rsid w:val="00CD6C75"/>
    <w:rsid w:val="00CE223C"/>
    <w:rsid w:val="00CE7667"/>
    <w:rsid w:val="00CF161B"/>
    <w:rsid w:val="00CF3131"/>
    <w:rsid w:val="00CF3BE1"/>
    <w:rsid w:val="00CF46EE"/>
    <w:rsid w:val="00CF4FBE"/>
    <w:rsid w:val="00CF5598"/>
    <w:rsid w:val="00D00243"/>
    <w:rsid w:val="00D013B7"/>
    <w:rsid w:val="00D029E9"/>
    <w:rsid w:val="00D02E7A"/>
    <w:rsid w:val="00D03FC9"/>
    <w:rsid w:val="00D04248"/>
    <w:rsid w:val="00D057BA"/>
    <w:rsid w:val="00D05ECD"/>
    <w:rsid w:val="00D06CC3"/>
    <w:rsid w:val="00D073CB"/>
    <w:rsid w:val="00D131EF"/>
    <w:rsid w:val="00D13706"/>
    <w:rsid w:val="00D13E74"/>
    <w:rsid w:val="00D206DA"/>
    <w:rsid w:val="00D215FB"/>
    <w:rsid w:val="00D24964"/>
    <w:rsid w:val="00D25562"/>
    <w:rsid w:val="00D26B52"/>
    <w:rsid w:val="00D278ED"/>
    <w:rsid w:val="00D27BF1"/>
    <w:rsid w:val="00D30140"/>
    <w:rsid w:val="00D31FB1"/>
    <w:rsid w:val="00D325F3"/>
    <w:rsid w:val="00D359F7"/>
    <w:rsid w:val="00D36BCC"/>
    <w:rsid w:val="00D36EBA"/>
    <w:rsid w:val="00D40AC2"/>
    <w:rsid w:val="00D4100E"/>
    <w:rsid w:val="00D41A4E"/>
    <w:rsid w:val="00D43764"/>
    <w:rsid w:val="00D471BB"/>
    <w:rsid w:val="00D47C4D"/>
    <w:rsid w:val="00D50F46"/>
    <w:rsid w:val="00D54466"/>
    <w:rsid w:val="00D55583"/>
    <w:rsid w:val="00D60087"/>
    <w:rsid w:val="00D60740"/>
    <w:rsid w:val="00D60A3E"/>
    <w:rsid w:val="00D63A3C"/>
    <w:rsid w:val="00D64B05"/>
    <w:rsid w:val="00D6724D"/>
    <w:rsid w:val="00D6791A"/>
    <w:rsid w:val="00D707E2"/>
    <w:rsid w:val="00D75A83"/>
    <w:rsid w:val="00D82CFE"/>
    <w:rsid w:val="00D82FBD"/>
    <w:rsid w:val="00D8496A"/>
    <w:rsid w:val="00D853DD"/>
    <w:rsid w:val="00D87891"/>
    <w:rsid w:val="00D879B5"/>
    <w:rsid w:val="00D9163D"/>
    <w:rsid w:val="00D93670"/>
    <w:rsid w:val="00D93FCE"/>
    <w:rsid w:val="00D96B09"/>
    <w:rsid w:val="00D96C7F"/>
    <w:rsid w:val="00DA069A"/>
    <w:rsid w:val="00DA1E65"/>
    <w:rsid w:val="00DA242D"/>
    <w:rsid w:val="00DB0063"/>
    <w:rsid w:val="00DB03EE"/>
    <w:rsid w:val="00DB4696"/>
    <w:rsid w:val="00DB4DC5"/>
    <w:rsid w:val="00DB6FD9"/>
    <w:rsid w:val="00DC198D"/>
    <w:rsid w:val="00DC1E99"/>
    <w:rsid w:val="00DC4FDC"/>
    <w:rsid w:val="00DC6D2F"/>
    <w:rsid w:val="00DC72BF"/>
    <w:rsid w:val="00DC74E4"/>
    <w:rsid w:val="00DD0149"/>
    <w:rsid w:val="00DD445F"/>
    <w:rsid w:val="00DD458F"/>
    <w:rsid w:val="00DD5EEA"/>
    <w:rsid w:val="00DD6F7C"/>
    <w:rsid w:val="00DE09DF"/>
    <w:rsid w:val="00DE2420"/>
    <w:rsid w:val="00DE4A57"/>
    <w:rsid w:val="00DE7B95"/>
    <w:rsid w:val="00DF077A"/>
    <w:rsid w:val="00DF1892"/>
    <w:rsid w:val="00DF45D3"/>
    <w:rsid w:val="00DF4924"/>
    <w:rsid w:val="00E00B8B"/>
    <w:rsid w:val="00E02E86"/>
    <w:rsid w:val="00E10D75"/>
    <w:rsid w:val="00E1422C"/>
    <w:rsid w:val="00E14595"/>
    <w:rsid w:val="00E15CDF"/>
    <w:rsid w:val="00E21091"/>
    <w:rsid w:val="00E213DC"/>
    <w:rsid w:val="00E21F45"/>
    <w:rsid w:val="00E260F7"/>
    <w:rsid w:val="00E27658"/>
    <w:rsid w:val="00E30663"/>
    <w:rsid w:val="00E31679"/>
    <w:rsid w:val="00E323DF"/>
    <w:rsid w:val="00E36337"/>
    <w:rsid w:val="00E44646"/>
    <w:rsid w:val="00E46F15"/>
    <w:rsid w:val="00E50599"/>
    <w:rsid w:val="00E5102D"/>
    <w:rsid w:val="00E5254C"/>
    <w:rsid w:val="00E55DE0"/>
    <w:rsid w:val="00E55F88"/>
    <w:rsid w:val="00E60F8C"/>
    <w:rsid w:val="00E72396"/>
    <w:rsid w:val="00E72EDB"/>
    <w:rsid w:val="00E76629"/>
    <w:rsid w:val="00E76F97"/>
    <w:rsid w:val="00E77091"/>
    <w:rsid w:val="00E77383"/>
    <w:rsid w:val="00E774B9"/>
    <w:rsid w:val="00E803A7"/>
    <w:rsid w:val="00E80C41"/>
    <w:rsid w:val="00E84B0C"/>
    <w:rsid w:val="00E87C24"/>
    <w:rsid w:val="00E919DF"/>
    <w:rsid w:val="00E95C19"/>
    <w:rsid w:val="00EA0354"/>
    <w:rsid w:val="00EA19A5"/>
    <w:rsid w:val="00EA2E48"/>
    <w:rsid w:val="00EA51FD"/>
    <w:rsid w:val="00EA69A4"/>
    <w:rsid w:val="00EB05BC"/>
    <w:rsid w:val="00EB0717"/>
    <w:rsid w:val="00EB1E7B"/>
    <w:rsid w:val="00EB4862"/>
    <w:rsid w:val="00EB4F99"/>
    <w:rsid w:val="00EB6167"/>
    <w:rsid w:val="00EC2435"/>
    <w:rsid w:val="00EC60A2"/>
    <w:rsid w:val="00EC76EB"/>
    <w:rsid w:val="00EC7FD8"/>
    <w:rsid w:val="00ED0ADC"/>
    <w:rsid w:val="00ED4B90"/>
    <w:rsid w:val="00ED6091"/>
    <w:rsid w:val="00ED7231"/>
    <w:rsid w:val="00EE13D4"/>
    <w:rsid w:val="00EE1957"/>
    <w:rsid w:val="00EE2476"/>
    <w:rsid w:val="00EE516F"/>
    <w:rsid w:val="00EF070A"/>
    <w:rsid w:val="00EF07AE"/>
    <w:rsid w:val="00EF543D"/>
    <w:rsid w:val="00EF5703"/>
    <w:rsid w:val="00EF5E13"/>
    <w:rsid w:val="00EF6293"/>
    <w:rsid w:val="00F01812"/>
    <w:rsid w:val="00F02CE4"/>
    <w:rsid w:val="00F033F0"/>
    <w:rsid w:val="00F03BBE"/>
    <w:rsid w:val="00F06D62"/>
    <w:rsid w:val="00F070EE"/>
    <w:rsid w:val="00F07CC8"/>
    <w:rsid w:val="00F117BF"/>
    <w:rsid w:val="00F1253E"/>
    <w:rsid w:val="00F14F53"/>
    <w:rsid w:val="00F1693C"/>
    <w:rsid w:val="00F201E5"/>
    <w:rsid w:val="00F253C2"/>
    <w:rsid w:val="00F314E2"/>
    <w:rsid w:val="00F33250"/>
    <w:rsid w:val="00F333EE"/>
    <w:rsid w:val="00F342C5"/>
    <w:rsid w:val="00F35083"/>
    <w:rsid w:val="00F3520B"/>
    <w:rsid w:val="00F356C3"/>
    <w:rsid w:val="00F36455"/>
    <w:rsid w:val="00F416A3"/>
    <w:rsid w:val="00F41EE4"/>
    <w:rsid w:val="00F4449B"/>
    <w:rsid w:val="00F44FF9"/>
    <w:rsid w:val="00F519B3"/>
    <w:rsid w:val="00F52239"/>
    <w:rsid w:val="00F56CEA"/>
    <w:rsid w:val="00F60976"/>
    <w:rsid w:val="00F6216E"/>
    <w:rsid w:val="00F62BE7"/>
    <w:rsid w:val="00F63D29"/>
    <w:rsid w:val="00F66FD5"/>
    <w:rsid w:val="00F67D52"/>
    <w:rsid w:val="00F70102"/>
    <w:rsid w:val="00F71CE0"/>
    <w:rsid w:val="00F732B6"/>
    <w:rsid w:val="00F7392C"/>
    <w:rsid w:val="00F74CE0"/>
    <w:rsid w:val="00F75228"/>
    <w:rsid w:val="00F77CFD"/>
    <w:rsid w:val="00F83CA8"/>
    <w:rsid w:val="00F83DC3"/>
    <w:rsid w:val="00F850B0"/>
    <w:rsid w:val="00F86D8E"/>
    <w:rsid w:val="00F9251D"/>
    <w:rsid w:val="00F93F65"/>
    <w:rsid w:val="00F95511"/>
    <w:rsid w:val="00F9578C"/>
    <w:rsid w:val="00F96CE2"/>
    <w:rsid w:val="00FA16D5"/>
    <w:rsid w:val="00FA2DCE"/>
    <w:rsid w:val="00FA681F"/>
    <w:rsid w:val="00FA6FEF"/>
    <w:rsid w:val="00FC2262"/>
    <w:rsid w:val="00FC2DC4"/>
    <w:rsid w:val="00FC3D76"/>
    <w:rsid w:val="00FC464E"/>
    <w:rsid w:val="00FC5481"/>
    <w:rsid w:val="00FC6671"/>
    <w:rsid w:val="00FD0776"/>
    <w:rsid w:val="00FD0A36"/>
    <w:rsid w:val="00FD146B"/>
    <w:rsid w:val="00FD220B"/>
    <w:rsid w:val="00FD3166"/>
    <w:rsid w:val="00FD3DDA"/>
    <w:rsid w:val="00FD6B76"/>
    <w:rsid w:val="00FE0538"/>
    <w:rsid w:val="00FE08C7"/>
    <w:rsid w:val="00FE0E48"/>
    <w:rsid w:val="00FE0F5C"/>
    <w:rsid w:val="00FE1DA6"/>
    <w:rsid w:val="00FE545F"/>
    <w:rsid w:val="00FE6F96"/>
    <w:rsid w:val="00FE7AC7"/>
    <w:rsid w:val="00FF06DB"/>
    <w:rsid w:val="00FF0C09"/>
    <w:rsid w:val="00FF1400"/>
    <w:rsid w:val="00FF2928"/>
    <w:rsid w:val="00FF3945"/>
    <w:rsid w:val="00FF7C23"/>
    <w:rsid w:val="00FF7D2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9267C49"/>
  <w15:docId w15:val="{AE45BBF9-D344-41D9-8BCA-7076FD524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F7FCE"/>
    <w:pPr>
      <w:overflowPunct w:val="0"/>
      <w:autoSpaceDE w:val="0"/>
      <w:autoSpaceDN w:val="0"/>
      <w:adjustRightInd w:val="0"/>
      <w:spacing w:after="0" w:line="240" w:lineRule="atLeast"/>
      <w:ind w:firstLine="227"/>
      <w:jc w:val="both"/>
      <w:textAlignment w:val="baseline"/>
    </w:pPr>
    <w:rPr>
      <w:rFonts w:ascii="Times New Roman" w:eastAsia="Times New Roman" w:hAnsi="Times New Roman"/>
      <w:sz w:val="20"/>
      <w:szCs w:val="20"/>
      <w:lang w:eastAsia="de-DE" w:bidi="ar-SA"/>
    </w:rPr>
  </w:style>
  <w:style w:type="paragraph" w:styleId="Heading10">
    <w:name w:val="heading 1"/>
    <w:basedOn w:val="Normal"/>
    <w:next w:val="Normal"/>
    <w:link w:val="Heading1Char"/>
    <w:uiPriority w:val="9"/>
    <w:qFormat/>
    <w:rsid w:val="00B17E0A"/>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link w:val="Heading2Char"/>
    <w:qFormat/>
    <w:rsid w:val="00B17E0A"/>
    <w:pPr>
      <w:keepNext/>
      <w:keepLines/>
      <w:suppressAutoHyphens/>
      <w:spacing w:before="360" w:after="160"/>
      <w:ind w:left="567" w:hanging="567"/>
      <w:outlineLvl w:val="1"/>
    </w:pPr>
    <w:rPr>
      <w:b/>
    </w:rPr>
  </w:style>
  <w:style w:type="paragraph" w:styleId="Heading3">
    <w:name w:val="heading 3"/>
    <w:basedOn w:val="Normal"/>
    <w:next w:val="Normal"/>
    <w:link w:val="Heading3Char"/>
    <w:qFormat/>
    <w:rsid w:val="00B17E0A"/>
    <w:pPr>
      <w:spacing w:before="360"/>
      <w:ind w:firstLine="0"/>
      <w:outlineLvl w:val="2"/>
    </w:pPr>
  </w:style>
  <w:style w:type="paragraph" w:styleId="Heading4">
    <w:name w:val="heading 4"/>
    <w:basedOn w:val="Normal"/>
    <w:next w:val="Normal"/>
    <w:link w:val="Heading4Char"/>
    <w:qFormat/>
    <w:rsid w:val="00B17E0A"/>
    <w:pPr>
      <w:spacing w:before="240"/>
      <w:ind w:firstLine="0"/>
      <w:outlineLvl w:val="3"/>
    </w:pPr>
  </w:style>
  <w:style w:type="paragraph" w:styleId="Heading5">
    <w:name w:val="heading 5"/>
    <w:basedOn w:val="Normal"/>
    <w:next w:val="Normal"/>
    <w:link w:val="Heading5Char"/>
    <w:qFormat/>
    <w:rsid w:val="00B17E0A"/>
    <w:pPr>
      <w:spacing w:before="240"/>
      <w:ind w:firstLine="0"/>
      <w:outlineLvl w:val="4"/>
    </w:pPr>
  </w:style>
  <w:style w:type="paragraph" w:styleId="Heading6">
    <w:name w:val="heading 6"/>
    <w:basedOn w:val="Normal"/>
    <w:next w:val="Normal"/>
    <w:link w:val="Heading6Char"/>
    <w:qFormat/>
    <w:rsid w:val="00B17E0A"/>
    <w:pPr>
      <w:spacing w:before="240"/>
      <w:ind w:firstLine="0"/>
      <w:outlineLvl w:val="5"/>
    </w:pPr>
  </w:style>
  <w:style w:type="paragraph" w:styleId="Heading7">
    <w:name w:val="heading 7"/>
    <w:basedOn w:val="Normal"/>
    <w:next w:val="Normal"/>
    <w:link w:val="Heading7Char"/>
    <w:qFormat/>
    <w:rsid w:val="00B17E0A"/>
    <w:pPr>
      <w:spacing w:before="240"/>
      <w:ind w:firstLine="0"/>
      <w:outlineLvl w:val="6"/>
    </w:pPr>
  </w:style>
  <w:style w:type="paragraph" w:styleId="Heading8">
    <w:name w:val="heading 8"/>
    <w:basedOn w:val="Normal"/>
    <w:next w:val="Normal"/>
    <w:link w:val="Heading8Char"/>
    <w:qFormat/>
    <w:rsid w:val="00B17E0A"/>
    <w:pPr>
      <w:spacing w:before="240"/>
      <w:ind w:firstLine="0"/>
      <w:outlineLvl w:val="7"/>
    </w:pPr>
  </w:style>
  <w:style w:type="paragraph" w:styleId="Heading9">
    <w:name w:val="heading 9"/>
    <w:basedOn w:val="Normal"/>
    <w:next w:val="Normal"/>
    <w:link w:val="Heading9Char"/>
    <w:qFormat/>
    <w:rsid w:val="00B17E0A"/>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B17E0A"/>
    <w:pPr>
      <w:spacing w:before="600" w:after="360" w:line="220" w:lineRule="atLeast"/>
      <w:ind w:left="567" w:right="567"/>
      <w:contextualSpacing/>
    </w:pPr>
    <w:rPr>
      <w:sz w:val="18"/>
    </w:rPr>
  </w:style>
  <w:style w:type="paragraph" w:customStyle="1" w:styleId="address">
    <w:name w:val="address"/>
    <w:basedOn w:val="Normal"/>
    <w:rsid w:val="00B17E0A"/>
    <w:pPr>
      <w:spacing w:after="200" w:line="220" w:lineRule="atLeast"/>
      <w:ind w:firstLine="0"/>
      <w:contextualSpacing/>
      <w:jc w:val="center"/>
    </w:pPr>
    <w:rPr>
      <w:sz w:val="18"/>
    </w:rPr>
  </w:style>
  <w:style w:type="numbering" w:customStyle="1" w:styleId="arabnumitem">
    <w:name w:val="arabnumitem"/>
    <w:basedOn w:val="NoList"/>
    <w:rsid w:val="00B17E0A"/>
    <w:pPr>
      <w:numPr>
        <w:numId w:val="1"/>
      </w:numPr>
    </w:pPr>
  </w:style>
  <w:style w:type="paragraph" w:styleId="ListBullet">
    <w:name w:val="List Bullet"/>
    <w:basedOn w:val="Normal"/>
    <w:rsid w:val="00B17E0A"/>
    <w:pPr>
      <w:numPr>
        <w:numId w:val="6"/>
      </w:numPr>
      <w:spacing w:before="120" w:after="120"/>
      <w:contextualSpacing/>
    </w:pPr>
  </w:style>
  <w:style w:type="paragraph" w:customStyle="1" w:styleId="author">
    <w:name w:val="author"/>
    <w:basedOn w:val="Normal"/>
    <w:next w:val="address"/>
    <w:rsid w:val="00B17E0A"/>
    <w:pPr>
      <w:spacing w:after="200"/>
      <w:ind w:firstLine="0"/>
      <w:jc w:val="center"/>
    </w:pPr>
  </w:style>
  <w:style w:type="paragraph" w:customStyle="1" w:styleId="bulletitem">
    <w:name w:val="bulletitem"/>
    <w:basedOn w:val="Normal"/>
    <w:rsid w:val="00B17E0A"/>
    <w:pPr>
      <w:numPr>
        <w:numId w:val="10"/>
      </w:numPr>
      <w:spacing w:before="160" w:after="160"/>
      <w:contextualSpacing/>
    </w:pPr>
  </w:style>
  <w:style w:type="paragraph" w:customStyle="1" w:styleId="dashitem">
    <w:name w:val="dashitem"/>
    <w:basedOn w:val="Normal"/>
    <w:rsid w:val="00B17E0A"/>
    <w:pPr>
      <w:numPr>
        <w:numId w:val="11"/>
      </w:numPr>
      <w:spacing w:before="160" w:after="160"/>
      <w:contextualSpacing/>
    </w:pPr>
  </w:style>
  <w:style w:type="character" w:customStyle="1" w:styleId="e-mail">
    <w:name w:val="e-mail"/>
    <w:basedOn w:val="DefaultParagraphFont"/>
    <w:rsid w:val="00B17E0A"/>
    <w:rPr>
      <w:rFonts w:ascii="Courier" w:hAnsi="Courier"/>
      <w:noProof/>
      <w:lang w:val="en-US"/>
    </w:rPr>
  </w:style>
  <w:style w:type="paragraph" w:customStyle="1" w:styleId="equation0">
    <w:name w:val="equation"/>
    <w:basedOn w:val="Normal"/>
    <w:next w:val="Normal"/>
    <w:rsid w:val="00B17E0A"/>
    <w:pPr>
      <w:tabs>
        <w:tab w:val="center" w:pos="3289"/>
        <w:tab w:val="right" w:pos="6917"/>
      </w:tabs>
      <w:spacing w:before="160" w:after="160"/>
      <w:ind w:firstLine="0"/>
    </w:pPr>
  </w:style>
  <w:style w:type="paragraph" w:customStyle="1" w:styleId="figurecaption0">
    <w:name w:val="figurecaption"/>
    <w:basedOn w:val="Normal"/>
    <w:next w:val="Normal"/>
    <w:rsid w:val="00B17E0A"/>
    <w:pPr>
      <w:keepLines/>
      <w:spacing w:before="120" w:after="240" w:line="220" w:lineRule="atLeast"/>
      <w:ind w:firstLine="0"/>
      <w:jc w:val="center"/>
    </w:pPr>
    <w:rPr>
      <w:sz w:val="18"/>
    </w:rPr>
  </w:style>
  <w:style w:type="character" w:styleId="FootnoteReference">
    <w:name w:val="footnote reference"/>
    <w:basedOn w:val="DefaultParagraphFont"/>
    <w:rsid w:val="00B17E0A"/>
    <w:rPr>
      <w:position w:val="0"/>
      <w:vertAlign w:val="superscript"/>
    </w:rPr>
  </w:style>
  <w:style w:type="paragraph" w:styleId="Footer">
    <w:name w:val="footer"/>
    <w:basedOn w:val="Normal"/>
    <w:link w:val="FooterChar"/>
    <w:rsid w:val="00B17E0A"/>
    <w:pPr>
      <w:tabs>
        <w:tab w:val="center" w:pos="4536"/>
        <w:tab w:val="right" w:pos="9072"/>
      </w:tabs>
    </w:pPr>
  </w:style>
  <w:style w:type="character" w:customStyle="1" w:styleId="FooterChar">
    <w:name w:val="Footer Char"/>
    <w:basedOn w:val="DefaultParagraphFont"/>
    <w:link w:val="Footer"/>
    <w:rsid w:val="0090666A"/>
    <w:rPr>
      <w:rFonts w:ascii="Times New Roman" w:eastAsia="Times New Roman" w:hAnsi="Times New Roman"/>
      <w:sz w:val="20"/>
      <w:szCs w:val="20"/>
      <w:lang w:eastAsia="de-DE" w:bidi="ar-SA"/>
    </w:rPr>
  </w:style>
  <w:style w:type="paragraph" w:customStyle="1" w:styleId="heading1">
    <w:name w:val="heading1"/>
    <w:basedOn w:val="Heading10"/>
    <w:next w:val="Normal"/>
    <w:rsid w:val="00B17E0A"/>
    <w:pPr>
      <w:numPr>
        <w:numId w:val="7"/>
      </w:numPr>
    </w:pPr>
    <w:rPr>
      <w:bCs/>
    </w:rPr>
  </w:style>
  <w:style w:type="paragraph" w:customStyle="1" w:styleId="heading2">
    <w:name w:val="heading2"/>
    <w:basedOn w:val="Heading20"/>
    <w:next w:val="Normal"/>
    <w:rsid w:val="00B17E0A"/>
    <w:pPr>
      <w:numPr>
        <w:ilvl w:val="1"/>
        <w:numId w:val="7"/>
      </w:numPr>
    </w:pPr>
    <w:rPr>
      <w:bCs/>
      <w:iCs/>
    </w:rPr>
  </w:style>
  <w:style w:type="character" w:customStyle="1" w:styleId="heading30">
    <w:name w:val="heading3"/>
    <w:basedOn w:val="DefaultParagraphFont"/>
    <w:rsid w:val="00B17E0A"/>
    <w:rPr>
      <w:b/>
    </w:rPr>
  </w:style>
  <w:style w:type="character" w:customStyle="1" w:styleId="heading40">
    <w:name w:val="heading4"/>
    <w:basedOn w:val="DefaultParagraphFont"/>
    <w:rsid w:val="00B17E0A"/>
    <w:rPr>
      <w:i/>
    </w:rPr>
  </w:style>
  <w:style w:type="numbering" w:customStyle="1" w:styleId="headings">
    <w:name w:val="headings"/>
    <w:basedOn w:val="arabnumitem"/>
    <w:rsid w:val="00B17E0A"/>
    <w:pPr>
      <w:numPr>
        <w:numId w:val="4"/>
      </w:numPr>
    </w:pPr>
  </w:style>
  <w:style w:type="character" w:styleId="Hyperlink">
    <w:name w:val="Hyperlink"/>
    <w:basedOn w:val="DefaultParagraphFont"/>
    <w:uiPriority w:val="99"/>
    <w:rsid w:val="00B17E0A"/>
    <w:rPr>
      <w:color w:val="auto"/>
      <w:u w:val="none"/>
    </w:rPr>
  </w:style>
  <w:style w:type="paragraph" w:customStyle="1" w:styleId="image">
    <w:name w:val="image"/>
    <w:basedOn w:val="Normal"/>
    <w:next w:val="Normal"/>
    <w:rsid w:val="00B17E0A"/>
    <w:pPr>
      <w:spacing w:before="240" w:after="120"/>
      <w:ind w:firstLine="0"/>
      <w:jc w:val="center"/>
    </w:pPr>
  </w:style>
  <w:style w:type="numbering" w:customStyle="1" w:styleId="itemization">
    <w:name w:val="itemization"/>
    <w:basedOn w:val="NoList"/>
    <w:semiHidden/>
    <w:rsid w:val="00B17E0A"/>
  </w:style>
  <w:style w:type="numbering" w:customStyle="1" w:styleId="itemization1">
    <w:name w:val="itemization1"/>
    <w:basedOn w:val="NoList"/>
    <w:rsid w:val="00B17E0A"/>
    <w:pPr>
      <w:numPr>
        <w:numId w:val="2"/>
      </w:numPr>
    </w:pPr>
  </w:style>
  <w:style w:type="numbering" w:customStyle="1" w:styleId="itemization2">
    <w:name w:val="itemization2"/>
    <w:basedOn w:val="NoList"/>
    <w:rsid w:val="00B17E0A"/>
    <w:pPr>
      <w:numPr>
        <w:numId w:val="3"/>
      </w:numPr>
    </w:pPr>
  </w:style>
  <w:style w:type="paragraph" w:customStyle="1" w:styleId="keywords">
    <w:name w:val="keywords"/>
    <w:basedOn w:val="abstract"/>
    <w:next w:val="heading1"/>
    <w:rsid w:val="007809D1"/>
    <w:pPr>
      <w:spacing w:before="220"/>
      <w:ind w:firstLine="0"/>
      <w:contextualSpacing w:val="0"/>
      <w:jc w:val="left"/>
    </w:pPr>
  </w:style>
  <w:style w:type="paragraph" w:styleId="Header">
    <w:name w:val="header"/>
    <w:basedOn w:val="Normal"/>
    <w:link w:val="HeaderChar"/>
    <w:rsid w:val="00B17E0A"/>
    <w:pPr>
      <w:tabs>
        <w:tab w:val="center" w:pos="4536"/>
        <w:tab w:val="right" w:pos="9072"/>
      </w:tabs>
      <w:ind w:firstLine="0"/>
    </w:pPr>
    <w:rPr>
      <w:sz w:val="18"/>
    </w:rPr>
  </w:style>
  <w:style w:type="character" w:customStyle="1" w:styleId="HeaderChar">
    <w:name w:val="Header Char"/>
    <w:basedOn w:val="DefaultParagraphFont"/>
    <w:link w:val="Header"/>
    <w:rsid w:val="0090666A"/>
    <w:rPr>
      <w:rFonts w:ascii="Times New Roman" w:eastAsia="Times New Roman" w:hAnsi="Times New Roman"/>
      <w:sz w:val="18"/>
      <w:szCs w:val="20"/>
      <w:lang w:eastAsia="de-DE" w:bidi="ar-SA"/>
    </w:rPr>
  </w:style>
  <w:style w:type="paragraph" w:styleId="ListNumber">
    <w:name w:val="List Number"/>
    <w:basedOn w:val="Normal"/>
    <w:rsid w:val="00B17E0A"/>
    <w:pPr>
      <w:numPr>
        <w:numId w:val="8"/>
      </w:numPr>
    </w:pPr>
  </w:style>
  <w:style w:type="paragraph" w:customStyle="1" w:styleId="numitem">
    <w:name w:val="numitem"/>
    <w:basedOn w:val="Normal"/>
    <w:rsid w:val="00B17E0A"/>
    <w:pPr>
      <w:numPr>
        <w:numId w:val="12"/>
      </w:numPr>
      <w:spacing w:before="160" w:after="160"/>
      <w:contextualSpacing/>
    </w:pPr>
  </w:style>
  <w:style w:type="paragraph" w:customStyle="1" w:styleId="p1a">
    <w:name w:val="p1a"/>
    <w:basedOn w:val="Normal"/>
    <w:rsid w:val="00B17E0A"/>
    <w:pPr>
      <w:ind w:firstLine="0"/>
    </w:pPr>
  </w:style>
  <w:style w:type="paragraph" w:customStyle="1" w:styleId="programcode">
    <w:name w:val="programcode"/>
    <w:basedOn w:val="Normal"/>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112D30"/>
    <w:pPr>
      <w:numPr>
        <w:numId w:val="9"/>
      </w:numPr>
      <w:spacing w:line="220" w:lineRule="atLeast"/>
    </w:pPr>
    <w:rPr>
      <w:sz w:val="18"/>
    </w:rPr>
  </w:style>
  <w:style w:type="numbering" w:customStyle="1" w:styleId="referencelist">
    <w:name w:val="referencelist"/>
    <w:basedOn w:val="NoList"/>
    <w:semiHidden/>
    <w:rsid w:val="00B17E0A"/>
    <w:pPr>
      <w:numPr>
        <w:numId w:val="5"/>
      </w:numPr>
    </w:pPr>
  </w:style>
  <w:style w:type="paragraph" w:customStyle="1" w:styleId="runninghead-left">
    <w:name w:val="running head - left"/>
    <w:basedOn w:val="Normal"/>
    <w:rsid w:val="00B17E0A"/>
    <w:pPr>
      <w:ind w:firstLine="0"/>
      <w:jc w:val="left"/>
    </w:pPr>
    <w:rPr>
      <w:sz w:val="18"/>
      <w:szCs w:val="18"/>
    </w:rPr>
  </w:style>
  <w:style w:type="character" w:customStyle="1" w:styleId="Heading1Char">
    <w:name w:val="Heading 1 Char"/>
    <w:basedOn w:val="DefaultParagraphFont"/>
    <w:link w:val="Heading10"/>
    <w:uiPriority w:val="9"/>
    <w:rsid w:val="0090666A"/>
    <w:rPr>
      <w:rFonts w:ascii="Times New Roman" w:eastAsia="Times New Roman" w:hAnsi="Times New Roman"/>
      <w:b/>
      <w:sz w:val="24"/>
      <w:szCs w:val="20"/>
      <w:lang w:eastAsia="de-DE" w:bidi="ar-SA"/>
    </w:rPr>
  </w:style>
  <w:style w:type="character" w:customStyle="1" w:styleId="Heading2Char">
    <w:name w:val="Heading 2 Char"/>
    <w:basedOn w:val="DefaultParagraphFont"/>
    <w:link w:val="Heading20"/>
    <w:rsid w:val="0090666A"/>
    <w:rPr>
      <w:rFonts w:ascii="Times New Roman" w:eastAsia="Times New Roman" w:hAnsi="Times New Roman"/>
      <w:b/>
      <w:sz w:val="20"/>
      <w:szCs w:val="20"/>
      <w:lang w:eastAsia="de-DE" w:bidi="ar-SA"/>
    </w:rPr>
  </w:style>
  <w:style w:type="character" w:customStyle="1" w:styleId="Heading3Char">
    <w:name w:val="Heading 3 Char"/>
    <w:basedOn w:val="DefaultParagraphFont"/>
    <w:link w:val="Heading3"/>
    <w:rsid w:val="0090666A"/>
    <w:rPr>
      <w:rFonts w:ascii="Times New Roman" w:eastAsia="Times New Roman" w:hAnsi="Times New Roman"/>
      <w:sz w:val="20"/>
      <w:szCs w:val="20"/>
      <w:lang w:eastAsia="de-DE" w:bidi="ar-SA"/>
    </w:rPr>
  </w:style>
  <w:style w:type="character" w:customStyle="1" w:styleId="Heading4Char">
    <w:name w:val="Heading 4 Char"/>
    <w:basedOn w:val="DefaultParagraphFont"/>
    <w:link w:val="Heading4"/>
    <w:rsid w:val="0090666A"/>
    <w:rPr>
      <w:rFonts w:ascii="Times New Roman" w:eastAsia="Times New Roman" w:hAnsi="Times New Roman"/>
      <w:sz w:val="20"/>
      <w:szCs w:val="20"/>
      <w:lang w:eastAsia="de-DE" w:bidi="ar-SA"/>
    </w:rPr>
  </w:style>
  <w:style w:type="character" w:customStyle="1" w:styleId="Heading5Char">
    <w:name w:val="Heading 5 Char"/>
    <w:basedOn w:val="DefaultParagraphFont"/>
    <w:link w:val="Heading5"/>
    <w:rsid w:val="0090666A"/>
    <w:rPr>
      <w:rFonts w:ascii="Times New Roman" w:eastAsia="Times New Roman" w:hAnsi="Times New Roman"/>
      <w:sz w:val="20"/>
      <w:szCs w:val="20"/>
      <w:lang w:eastAsia="de-DE" w:bidi="ar-SA"/>
    </w:rPr>
  </w:style>
  <w:style w:type="character" w:customStyle="1" w:styleId="Heading6Char">
    <w:name w:val="Heading 6 Char"/>
    <w:basedOn w:val="DefaultParagraphFont"/>
    <w:link w:val="Heading6"/>
    <w:rsid w:val="0090666A"/>
    <w:rPr>
      <w:rFonts w:ascii="Times New Roman" w:eastAsia="Times New Roman" w:hAnsi="Times New Roman"/>
      <w:sz w:val="20"/>
      <w:szCs w:val="20"/>
      <w:lang w:eastAsia="de-DE" w:bidi="ar-SA"/>
    </w:rPr>
  </w:style>
  <w:style w:type="character" w:customStyle="1" w:styleId="Heading7Char">
    <w:name w:val="Heading 7 Char"/>
    <w:basedOn w:val="DefaultParagraphFont"/>
    <w:link w:val="Heading7"/>
    <w:rsid w:val="0090666A"/>
    <w:rPr>
      <w:rFonts w:ascii="Times New Roman" w:eastAsia="Times New Roman" w:hAnsi="Times New Roman"/>
      <w:sz w:val="20"/>
      <w:szCs w:val="20"/>
      <w:lang w:eastAsia="de-DE" w:bidi="ar-SA"/>
    </w:rPr>
  </w:style>
  <w:style w:type="character" w:customStyle="1" w:styleId="Heading8Char">
    <w:name w:val="Heading 8 Char"/>
    <w:basedOn w:val="DefaultParagraphFont"/>
    <w:link w:val="Heading8"/>
    <w:rsid w:val="0090666A"/>
    <w:rPr>
      <w:rFonts w:ascii="Times New Roman" w:eastAsia="Times New Roman" w:hAnsi="Times New Roman"/>
      <w:sz w:val="20"/>
      <w:szCs w:val="20"/>
      <w:lang w:eastAsia="de-DE" w:bidi="ar-SA"/>
    </w:rPr>
  </w:style>
  <w:style w:type="character" w:customStyle="1" w:styleId="Heading9Char">
    <w:name w:val="Heading 9 Char"/>
    <w:basedOn w:val="DefaultParagraphFont"/>
    <w:link w:val="Heading9"/>
    <w:rsid w:val="0090666A"/>
    <w:rPr>
      <w:rFonts w:ascii="Times New Roman" w:eastAsia="Times New Roman" w:hAnsi="Times New Roman"/>
      <w:sz w:val="20"/>
      <w:szCs w:val="20"/>
      <w:lang w:eastAsia="de-DE" w:bidi="ar-SA"/>
    </w:rPr>
  </w:style>
  <w:style w:type="paragraph" w:customStyle="1" w:styleId="runninghead-right">
    <w:name w:val="running head - right"/>
    <w:basedOn w:val="Normal"/>
    <w:rsid w:val="00B17E0A"/>
    <w:pPr>
      <w:ind w:firstLine="0"/>
      <w:jc w:val="right"/>
    </w:pPr>
    <w:rPr>
      <w:bCs/>
      <w:sz w:val="18"/>
      <w:szCs w:val="18"/>
    </w:rPr>
  </w:style>
  <w:style w:type="character" w:styleId="PageNumber">
    <w:name w:val="page number"/>
    <w:basedOn w:val="DefaultParagraphFont"/>
    <w:rsid w:val="00B17E0A"/>
    <w:rPr>
      <w:sz w:val="18"/>
    </w:rPr>
  </w:style>
  <w:style w:type="paragraph" w:customStyle="1" w:styleId="papertitle">
    <w:name w:val="papertitle"/>
    <w:basedOn w:val="Normal"/>
    <w:next w:val="author"/>
    <w:rsid w:val="00B17E0A"/>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al"/>
    <w:next w:val="Normal"/>
    <w:rsid w:val="00B17E0A"/>
    <w:pPr>
      <w:keepNext/>
      <w:keepLines/>
      <w:spacing w:before="240" w:after="120" w:line="220" w:lineRule="atLeast"/>
      <w:ind w:firstLine="0"/>
      <w:jc w:val="center"/>
    </w:pPr>
    <w:rPr>
      <w:sz w:val="18"/>
      <w:lang w:val="de-DE"/>
    </w:rPr>
  </w:style>
  <w:style w:type="character" w:customStyle="1" w:styleId="url">
    <w:name w:val="url"/>
    <w:basedOn w:val="DefaultParagraphFont"/>
    <w:rsid w:val="00B17E0A"/>
    <w:rPr>
      <w:rFonts w:ascii="Courier" w:hAnsi="Courier"/>
      <w:noProof/>
      <w:lang w:val="en-US"/>
    </w:rPr>
  </w:style>
  <w:style w:type="paragraph" w:styleId="FootnoteText">
    <w:name w:val="footnote text"/>
    <w:basedOn w:val="Normal"/>
    <w:link w:val="FootnoteTextChar"/>
    <w:rsid w:val="00B17E0A"/>
    <w:pPr>
      <w:spacing w:line="220" w:lineRule="atLeast"/>
      <w:ind w:left="227" w:hanging="227"/>
    </w:pPr>
    <w:rPr>
      <w:sz w:val="18"/>
    </w:rPr>
  </w:style>
  <w:style w:type="character" w:customStyle="1" w:styleId="FootnoteTextChar">
    <w:name w:val="Footnote Text Char"/>
    <w:basedOn w:val="DefaultParagraphFont"/>
    <w:link w:val="FootnoteText"/>
    <w:rsid w:val="00364275"/>
    <w:rPr>
      <w:rFonts w:ascii="Times New Roman" w:eastAsia="Times New Roman" w:hAnsi="Times New Roman"/>
      <w:sz w:val="18"/>
      <w:szCs w:val="20"/>
      <w:lang w:eastAsia="de-DE" w:bidi="ar-SA"/>
    </w:rPr>
  </w:style>
  <w:style w:type="paragraph" w:styleId="BalloonText">
    <w:name w:val="Balloon Text"/>
    <w:basedOn w:val="Normal"/>
    <w:link w:val="BalloonTextChar"/>
    <w:rsid w:val="007D3F01"/>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7D3F01"/>
    <w:rPr>
      <w:rFonts w:ascii="Tahoma" w:eastAsia="Times New Roman" w:hAnsi="Tahoma" w:cs="Tahoma"/>
      <w:sz w:val="16"/>
      <w:szCs w:val="16"/>
      <w:lang w:eastAsia="de-DE" w:bidi="ar-SA"/>
    </w:rPr>
  </w:style>
  <w:style w:type="character" w:customStyle="1" w:styleId="RH">
    <w:name w:val="RH"/>
    <w:basedOn w:val="DefaultParagraphFont"/>
    <w:rsid w:val="000F1F28"/>
  </w:style>
  <w:style w:type="paragraph" w:customStyle="1" w:styleId="ReferenceLine">
    <w:name w:val="ReferenceLine"/>
    <w:basedOn w:val="p1a"/>
    <w:rsid w:val="00B17E0A"/>
    <w:pPr>
      <w:spacing w:line="200" w:lineRule="exact"/>
    </w:pPr>
    <w:rPr>
      <w:sz w:val="16"/>
    </w:rPr>
  </w:style>
  <w:style w:type="paragraph" w:customStyle="1" w:styleId="Affiliation">
    <w:name w:val="Affiliation"/>
    <w:rsid w:val="008D7FEF"/>
    <w:pPr>
      <w:spacing w:after="0" w:line="240" w:lineRule="auto"/>
      <w:jc w:val="center"/>
    </w:pPr>
    <w:rPr>
      <w:rFonts w:ascii="Times New Roman" w:eastAsia="SimSun" w:hAnsi="Times New Roman"/>
      <w:sz w:val="20"/>
      <w:szCs w:val="20"/>
      <w:lang w:bidi="ar-SA"/>
    </w:rPr>
  </w:style>
  <w:style w:type="paragraph" w:customStyle="1" w:styleId="Author0">
    <w:name w:val="Author"/>
    <w:rsid w:val="008D7FEF"/>
    <w:pPr>
      <w:spacing w:before="360" w:after="40" w:line="240" w:lineRule="auto"/>
      <w:jc w:val="center"/>
    </w:pPr>
    <w:rPr>
      <w:rFonts w:ascii="Times New Roman" w:eastAsia="SimSun" w:hAnsi="Times New Roman"/>
      <w:noProof/>
      <w:lang w:bidi="ar-SA"/>
    </w:rPr>
  </w:style>
  <w:style w:type="paragraph" w:customStyle="1" w:styleId="bulletlist">
    <w:name w:val="bullet list"/>
    <w:basedOn w:val="BodyText"/>
    <w:rsid w:val="008D7FEF"/>
    <w:pPr>
      <w:numPr>
        <w:numId w:val="13"/>
      </w:numPr>
      <w:tabs>
        <w:tab w:val="clear" w:pos="648"/>
        <w:tab w:val="num" w:pos="0"/>
      </w:tabs>
      <w:overflowPunct/>
      <w:autoSpaceDE/>
      <w:autoSpaceDN/>
      <w:adjustRightInd/>
      <w:spacing w:after="0" w:line="228" w:lineRule="auto"/>
      <w:ind w:left="227" w:hanging="57"/>
      <w:textAlignment w:val="auto"/>
    </w:pPr>
    <w:rPr>
      <w:rFonts w:eastAsia="SimSun"/>
      <w:spacing w:val="-1"/>
      <w:lang w:eastAsia="en-US"/>
    </w:rPr>
  </w:style>
  <w:style w:type="paragraph" w:styleId="BodyText">
    <w:name w:val="Body Text"/>
    <w:basedOn w:val="Normal"/>
    <w:link w:val="BodyTextChar"/>
    <w:rsid w:val="008D7FEF"/>
    <w:pPr>
      <w:spacing w:after="120"/>
    </w:pPr>
  </w:style>
  <w:style w:type="character" w:customStyle="1" w:styleId="BodyTextChar">
    <w:name w:val="Body Text Char"/>
    <w:basedOn w:val="DefaultParagraphFont"/>
    <w:link w:val="BodyText"/>
    <w:rsid w:val="008D7FEF"/>
    <w:rPr>
      <w:rFonts w:ascii="Times New Roman" w:eastAsia="Times New Roman" w:hAnsi="Times New Roman"/>
      <w:sz w:val="20"/>
      <w:szCs w:val="20"/>
      <w:lang w:eastAsia="de-DE" w:bidi="ar-SA"/>
    </w:rPr>
  </w:style>
  <w:style w:type="paragraph" w:customStyle="1" w:styleId="Abstract0">
    <w:name w:val="Abstract"/>
    <w:rsid w:val="008D7FEF"/>
    <w:pPr>
      <w:spacing w:line="240" w:lineRule="auto"/>
      <w:jc w:val="both"/>
    </w:pPr>
    <w:rPr>
      <w:rFonts w:ascii="Times New Roman" w:eastAsia="SimSun" w:hAnsi="Times New Roman"/>
      <w:b/>
      <w:bCs/>
      <w:sz w:val="18"/>
      <w:szCs w:val="18"/>
      <w:lang w:bidi="ar-SA"/>
    </w:rPr>
  </w:style>
  <w:style w:type="paragraph" w:customStyle="1" w:styleId="figurecaption">
    <w:name w:val="figure caption"/>
    <w:rsid w:val="008D7FEF"/>
    <w:pPr>
      <w:numPr>
        <w:numId w:val="14"/>
      </w:numPr>
      <w:spacing w:before="80" w:line="240" w:lineRule="auto"/>
      <w:jc w:val="center"/>
    </w:pPr>
    <w:rPr>
      <w:rFonts w:ascii="Times New Roman" w:eastAsia="SimSun" w:hAnsi="Times New Roman"/>
      <w:noProof/>
      <w:sz w:val="16"/>
      <w:szCs w:val="16"/>
      <w:lang w:bidi="ar-SA"/>
    </w:rPr>
  </w:style>
  <w:style w:type="paragraph" w:customStyle="1" w:styleId="footnote">
    <w:name w:val="footnote"/>
    <w:rsid w:val="008D7FEF"/>
    <w:pPr>
      <w:framePr w:hSpace="187" w:vSpace="187" w:wrap="notBeside" w:vAnchor="text" w:hAnchor="page" w:x="6121" w:y="577"/>
      <w:numPr>
        <w:numId w:val="15"/>
      </w:numPr>
      <w:spacing w:after="40" w:line="240" w:lineRule="auto"/>
    </w:pPr>
    <w:rPr>
      <w:rFonts w:ascii="Times New Roman" w:eastAsia="SimSun" w:hAnsi="Times New Roman"/>
      <w:sz w:val="16"/>
      <w:szCs w:val="16"/>
      <w:lang w:bidi="ar-SA"/>
    </w:rPr>
  </w:style>
  <w:style w:type="paragraph" w:customStyle="1" w:styleId="keywords0">
    <w:name w:val="key words"/>
    <w:rsid w:val="008D7FEF"/>
    <w:pPr>
      <w:spacing w:after="120" w:line="240" w:lineRule="auto"/>
      <w:ind w:firstLine="288"/>
      <w:jc w:val="both"/>
    </w:pPr>
    <w:rPr>
      <w:rFonts w:ascii="Times New Roman" w:eastAsia="SimSun" w:hAnsi="Times New Roman"/>
      <w:b/>
      <w:bCs/>
      <w:i/>
      <w:iCs/>
      <w:noProof/>
      <w:sz w:val="18"/>
      <w:szCs w:val="18"/>
      <w:lang w:bidi="ar-SA"/>
    </w:rPr>
  </w:style>
  <w:style w:type="paragraph" w:customStyle="1" w:styleId="papersubtitle0">
    <w:name w:val="paper subtitle"/>
    <w:rsid w:val="008D7FEF"/>
    <w:pPr>
      <w:spacing w:after="120" w:line="240" w:lineRule="auto"/>
      <w:jc w:val="center"/>
    </w:pPr>
    <w:rPr>
      <w:rFonts w:ascii="Times New Roman" w:eastAsia="MS Mincho" w:hAnsi="Times New Roman"/>
      <w:noProof/>
      <w:sz w:val="28"/>
      <w:szCs w:val="28"/>
      <w:lang w:bidi="ar-SA"/>
    </w:rPr>
  </w:style>
  <w:style w:type="paragraph" w:customStyle="1" w:styleId="papertitle0">
    <w:name w:val="paper title"/>
    <w:rsid w:val="008D7FEF"/>
    <w:pPr>
      <w:spacing w:after="120" w:line="240" w:lineRule="auto"/>
      <w:jc w:val="center"/>
    </w:pPr>
    <w:rPr>
      <w:rFonts w:ascii="Times New Roman" w:eastAsia="MS Mincho" w:hAnsi="Times New Roman"/>
      <w:noProof/>
      <w:sz w:val="48"/>
      <w:szCs w:val="48"/>
      <w:lang w:bidi="ar-SA"/>
    </w:rPr>
  </w:style>
  <w:style w:type="paragraph" w:customStyle="1" w:styleId="references">
    <w:name w:val="references"/>
    <w:rsid w:val="0021031C"/>
    <w:pPr>
      <w:numPr>
        <w:numId w:val="16"/>
      </w:numPr>
      <w:spacing w:after="120" w:line="240" w:lineRule="atLeast"/>
      <w:jc w:val="both"/>
    </w:pPr>
    <w:rPr>
      <w:rFonts w:ascii="Times New Roman" w:eastAsia="MS Mincho" w:hAnsi="Times New Roman"/>
      <w:noProof/>
      <w:sz w:val="20"/>
      <w:szCs w:val="16"/>
      <w:lang w:bidi="ar-SA"/>
    </w:rPr>
  </w:style>
  <w:style w:type="paragraph" w:customStyle="1" w:styleId="sponsors">
    <w:name w:val="sponsors"/>
    <w:rsid w:val="008D7FEF"/>
    <w:pPr>
      <w:framePr w:wrap="auto" w:hAnchor="text" w:x="615" w:y="2239"/>
      <w:pBdr>
        <w:top w:val="single" w:sz="4" w:space="2" w:color="auto"/>
      </w:pBdr>
      <w:spacing w:after="0" w:line="240" w:lineRule="auto"/>
      <w:ind w:firstLine="288"/>
    </w:pPr>
    <w:rPr>
      <w:rFonts w:ascii="Times New Roman" w:eastAsia="SimSun" w:hAnsi="Times New Roman"/>
      <w:sz w:val="16"/>
      <w:szCs w:val="16"/>
      <w:lang w:bidi="ar-SA"/>
    </w:rPr>
  </w:style>
  <w:style w:type="paragraph" w:customStyle="1" w:styleId="tablecolhead">
    <w:name w:val="table col head"/>
    <w:basedOn w:val="Normal"/>
    <w:rsid w:val="008D7FEF"/>
    <w:pPr>
      <w:overflowPunct/>
      <w:autoSpaceDE/>
      <w:autoSpaceDN/>
      <w:adjustRightInd/>
      <w:spacing w:line="240" w:lineRule="auto"/>
      <w:ind w:firstLine="0"/>
      <w:jc w:val="center"/>
      <w:textAlignment w:val="auto"/>
    </w:pPr>
    <w:rPr>
      <w:rFonts w:eastAsia="SimSun"/>
      <w:b/>
      <w:bCs/>
      <w:sz w:val="16"/>
      <w:szCs w:val="16"/>
      <w:lang w:eastAsia="en-US"/>
    </w:rPr>
  </w:style>
  <w:style w:type="paragraph" w:customStyle="1" w:styleId="tablecolsubhead">
    <w:name w:val="table col subhead"/>
    <w:basedOn w:val="tablecolhead"/>
    <w:rsid w:val="008D7FEF"/>
    <w:rPr>
      <w:i/>
      <w:iCs/>
      <w:sz w:val="15"/>
      <w:szCs w:val="15"/>
    </w:rPr>
  </w:style>
  <w:style w:type="paragraph" w:customStyle="1" w:styleId="tablecopy">
    <w:name w:val="table copy"/>
    <w:rsid w:val="008D7FEF"/>
    <w:pPr>
      <w:spacing w:after="0" w:line="240" w:lineRule="auto"/>
      <w:jc w:val="both"/>
    </w:pPr>
    <w:rPr>
      <w:rFonts w:ascii="Times New Roman" w:eastAsia="SimSun" w:hAnsi="Times New Roman"/>
      <w:noProof/>
      <w:sz w:val="16"/>
      <w:szCs w:val="16"/>
      <w:lang w:bidi="ar-SA"/>
    </w:rPr>
  </w:style>
  <w:style w:type="paragraph" w:customStyle="1" w:styleId="tablefootnote">
    <w:name w:val="table footnote"/>
    <w:rsid w:val="008D7FEF"/>
    <w:pPr>
      <w:spacing w:before="60" w:after="30" w:line="240" w:lineRule="auto"/>
      <w:jc w:val="right"/>
    </w:pPr>
    <w:rPr>
      <w:rFonts w:ascii="Times New Roman" w:eastAsia="SimSun" w:hAnsi="Times New Roman"/>
      <w:sz w:val="12"/>
      <w:szCs w:val="12"/>
      <w:lang w:bidi="ar-SA"/>
    </w:rPr>
  </w:style>
  <w:style w:type="paragraph" w:customStyle="1" w:styleId="tablehead">
    <w:name w:val="table head"/>
    <w:rsid w:val="008D7FEF"/>
    <w:pPr>
      <w:numPr>
        <w:numId w:val="17"/>
      </w:numPr>
      <w:spacing w:before="240" w:after="120" w:line="216" w:lineRule="auto"/>
      <w:jc w:val="center"/>
    </w:pPr>
    <w:rPr>
      <w:rFonts w:ascii="Times New Roman" w:eastAsia="SimSun" w:hAnsi="Times New Roman"/>
      <w:smallCaps/>
      <w:noProof/>
      <w:sz w:val="16"/>
      <w:szCs w:val="16"/>
      <w:lang w:bidi="ar-SA"/>
    </w:rPr>
  </w:style>
  <w:style w:type="paragraph" w:styleId="Bibliography">
    <w:name w:val="Bibliography"/>
    <w:basedOn w:val="Normal"/>
    <w:next w:val="Normal"/>
    <w:uiPriority w:val="37"/>
    <w:unhideWhenUsed/>
    <w:rsid w:val="008D7FEF"/>
    <w:pPr>
      <w:overflowPunct/>
      <w:autoSpaceDE/>
      <w:autoSpaceDN/>
      <w:adjustRightInd/>
      <w:spacing w:line="240" w:lineRule="auto"/>
      <w:ind w:firstLine="0"/>
      <w:jc w:val="center"/>
      <w:textAlignment w:val="auto"/>
    </w:pPr>
    <w:rPr>
      <w:rFonts w:eastAsia="SimSun"/>
      <w:lang w:eastAsia="en-US"/>
    </w:rPr>
  </w:style>
  <w:style w:type="paragraph" w:styleId="ListParagraph">
    <w:name w:val="List Paragraph"/>
    <w:basedOn w:val="Normal"/>
    <w:link w:val="ListParagraphChar"/>
    <w:uiPriority w:val="34"/>
    <w:qFormat/>
    <w:rsid w:val="008D7FEF"/>
    <w:pPr>
      <w:numPr>
        <w:numId w:val="21"/>
      </w:numPr>
      <w:overflowPunct/>
      <w:autoSpaceDE/>
      <w:autoSpaceDN/>
      <w:adjustRightInd/>
      <w:spacing w:after="200" w:line="276" w:lineRule="auto"/>
      <w:contextualSpacing/>
      <w:jc w:val="left"/>
      <w:textAlignment w:val="auto"/>
    </w:pPr>
    <w:rPr>
      <w:rFonts w:ascii="Calibri" w:eastAsia="Calibri" w:hAnsi="Calibri" w:cs="Arial"/>
      <w:sz w:val="22"/>
      <w:szCs w:val="22"/>
      <w:lang w:eastAsia="en-US"/>
    </w:rPr>
  </w:style>
  <w:style w:type="table" w:styleId="TableGrid">
    <w:name w:val="Table Grid"/>
    <w:basedOn w:val="TableNormal"/>
    <w:rsid w:val="008D7FEF"/>
    <w:pPr>
      <w:spacing w:after="0" w:line="240" w:lineRule="auto"/>
    </w:pPr>
    <w:rPr>
      <w:rFonts w:ascii="Calibri" w:eastAsia="Calibri" w:hAnsi="Calibri" w:cs="Arial"/>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o">
    <w:name w:val="go"/>
    <w:rsid w:val="008D7FEF"/>
  </w:style>
  <w:style w:type="character" w:styleId="Emphasis">
    <w:name w:val="Emphasis"/>
    <w:uiPriority w:val="20"/>
    <w:qFormat/>
    <w:rsid w:val="008D7FEF"/>
    <w:rPr>
      <w:i/>
      <w:iCs/>
    </w:rPr>
  </w:style>
  <w:style w:type="character" w:styleId="CommentReference">
    <w:name w:val="annotation reference"/>
    <w:basedOn w:val="DefaultParagraphFont"/>
    <w:rsid w:val="008D7FEF"/>
    <w:rPr>
      <w:sz w:val="16"/>
      <w:szCs w:val="16"/>
    </w:rPr>
  </w:style>
  <w:style w:type="paragraph" w:styleId="CommentText">
    <w:name w:val="annotation text"/>
    <w:basedOn w:val="Normal"/>
    <w:link w:val="CommentTextChar"/>
    <w:rsid w:val="008D7FEF"/>
    <w:pPr>
      <w:overflowPunct/>
      <w:autoSpaceDE/>
      <w:autoSpaceDN/>
      <w:adjustRightInd/>
      <w:spacing w:line="240" w:lineRule="auto"/>
      <w:ind w:firstLine="0"/>
      <w:jc w:val="center"/>
      <w:textAlignment w:val="auto"/>
    </w:pPr>
    <w:rPr>
      <w:rFonts w:eastAsia="SimSun"/>
      <w:lang w:eastAsia="en-US"/>
    </w:rPr>
  </w:style>
  <w:style w:type="character" w:customStyle="1" w:styleId="CommentTextChar">
    <w:name w:val="Comment Text Char"/>
    <w:basedOn w:val="DefaultParagraphFont"/>
    <w:link w:val="CommentText"/>
    <w:rsid w:val="008D7FEF"/>
    <w:rPr>
      <w:rFonts w:ascii="Times New Roman" w:eastAsia="SimSun" w:hAnsi="Times New Roman"/>
      <w:sz w:val="20"/>
      <w:szCs w:val="20"/>
      <w:lang w:bidi="ar-SA"/>
    </w:rPr>
  </w:style>
  <w:style w:type="paragraph" w:styleId="CommentSubject">
    <w:name w:val="annotation subject"/>
    <w:basedOn w:val="CommentText"/>
    <w:next w:val="CommentText"/>
    <w:link w:val="CommentSubjectChar"/>
    <w:rsid w:val="008D7FEF"/>
    <w:rPr>
      <w:b/>
      <w:bCs/>
    </w:rPr>
  </w:style>
  <w:style w:type="character" w:customStyle="1" w:styleId="CommentSubjectChar">
    <w:name w:val="Comment Subject Char"/>
    <w:basedOn w:val="CommentTextChar"/>
    <w:link w:val="CommentSubject"/>
    <w:rsid w:val="008D7FEF"/>
    <w:rPr>
      <w:rFonts w:ascii="Times New Roman" w:eastAsia="SimSun" w:hAnsi="Times New Roman"/>
      <w:b/>
      <w:bCs/>
      <w:sz w:val="20"/>
      <w:szCs w:val="20"/>
      <w:lang w:bidi="ar-SA"/>
    </w:rPr>
  </w:style>
  <w:style w:type="paragraph" w:styleId="Revision">
    <w:name w:val="Revision"/>
    <w:hidden/>
    <w:uiPriority w:val="99"/>
    <w:semiHidden/>
    <w:rsid w:val="008D7FEF"/>
    <w:pPr>
      <w:spacing w:after="0" w:line="240" w:lineRule="auto"/>
    </w:pPr>
    <w:rPr>
      <w:rFonts w:ascii="Times New Roman" w:eastAsia="SimSun" w:hAnsi="Times New Roman"/>
      <w:sz w:val="20"/>
      <w:szCs w:val="20"/>
      <w:lang w:bidi="ar-SA"/>
    </w:rPr>
  </w:style>
  <w:style w:type="paragraph" w:customStyle="1" w:styleId="table">
    <w:name w:val="table"/>
    <w:basedOn w:val="Normal"/>
    <w:rsid w:val="008B49EA"/>
    <w:pPr>
      <w:spacing w:before="60" w:line="200" w:lineRule="atLeast"/>
      <w:ind w:firstLine="0"/>
      <w:jc w:val="left"/>
    </w:pPr>
    <w:rPr>
      <w:rFonts w:ascii="Times" w:hAnsi="Times"/>
      <w:sz w:val="17"/>
      <w:szCs w:val="18"/>
    </w:rPr>
  </w:style>
  <w:style w:type="paragraph" w:customStyle="1" w:styleId="Subitem">
    <w:name w:val="Subitem"/>
    <w:rsid w:val="008B49EA"/>
    <w:pPr>
      <w:numPr>
        <w:numId w:val="18"/>
      </w:numPr>
      <w:spacing w:after="120" w:line="240" w:lineRule="atLeast"/>
      <w:contextualSpacing/>
      <w:jc w:val="both"/>
    </w:pPr>
    <w:rPr>
      <w:rFonts w:ascii="Times" w:eastAsia="Times New Roman" w:hAnsi="Times"/>
      <w:sz w:val="20"/>
      <w:szCs w:val="20"/>
      <w:lang w:eastAsia="de-DE" w:bidi="ar-SA"/>
    </w:rPr>
  </w:style>
  <w:style w:type="character" w:styleId="PlaceholderText">
    <w:name w:val="Placeholder Text"/>
    <w:basedOn w:val="DefaultParagraphFont"/>
    <w:uiPriority w:val="99"/>
    <w:semiHidden/>
    <w:rsid w:val="001141DC"/>
    <w:rPr>
      <w:color w:val="808080"/>
    </w:rPr>
  </w:style>
  <w:style w:type="character" w:customStyle="1" w:styleId="apple-converted-space">
    <w:name w:val="apple-converted-space"/>
    <w:basedOn w:val="DefaultParagraphFont"/>
    <w:rsid w:val="00C93A53"/>
  </w:style>
  <w:style w:type="paragraph" w:customStyle="1" w:styleId="Equation">
    <w:name w:val="Equation"/>
    <w:aliases w:val="ISIP"/>
    <w:basedOn w:val="Normal"/>
    <w:next w:val="Normal"/>
    <w:rsid w:val="007D6592"/>
    <w:pPr>
      <w:widowControl w:val="0"/>
      <w:numPr>
        <w:numId w:val="22"/>
      </w:numPr>
      <w:tabs>
        <w:tab w:val="right" w:pos="9360"/>
      </w:tabs>
      <w:overflowPunct/>
      <w:adjustRightInd/>
      <w:spacing w:after="120" w:line="240" w:lineRule="auto"/>
      <w:jc w:val="left"/>
      <w:textAlignment w:val="auto"/>
    </w:pPr>
    <w:rPr>
      <w:sz w:val="22"/>
      <w:szCs w:val="22"/>
      <w:lang w:eastAsia="en-US"/>
    </w:rPr>
  </w:style>
  <w:style w:type="character" w:customStyle="1" w:styleId="ListParagraphChar">
    <w:name w:val="List Paragraph Char"/>
    <w:link w:val="ListParagraph"/>
    <w:uiPriority w:val="34"/>
    <w:rsid w:val="003D6DAA"/>
    <w:rPr>
      <w:rFonts w:ascii="Calibri" w:eastAsia="Calibri" w:hAnsi="Calibri" w:cs="Arial"/>
      <w:lang w:bidi="ar-SA"/>
    </w:rPr>
  </w:style>
  <w:style w:type="paragraph" w:styleId="Caption">
    <w:name w:val="caption"/>
    <w:aliases w:val="IES Caption"/>
    <w:basedOn w:val="Normal"/>
    <w:next w:val="Normal"/>
    <w:link w:val="CaptionChar"/>
    <w:uiPriority w:val="35"/>
    <w:qFormat/>
    <w:rsid w:val="00263713"/>
    <w:pPr>
      <w:widowControl w:val="0"/>
      <w:spacing w:after="240" w:line="240" w:lineRule="auto"/>
      <w:ind w:firstLine="0"/>
    </w:pPr>
    <w:rPr>
      <w:sz w:val="22"/>
      <w:szCs w:val="22"/>
      <w:lang w:eastAsia="en-US"/>
    </w:rPr>
  </w:style>
  <w:style w:type="character" w:customStyle="1" w:styleId="CaptionChar">
    <w:name w:val="Caption Char"/>
    <w:aliases w:val="IES Caption Char"/>
    <w:basedOn w:val="DefaultParagraphFont"/>
    <w:link w:val="Caption"/>
    <w:uiPriority w:val="35"/>
    <w:rsid w:val="00263713"/>
    <w:rPr>
      <w:rFonts w:ascii="Times New Roman" w:eastAsia="Times New Roman" w:hAnsi="Times New Roman"/>
      <w:lang w:bidi="ar-SA"/>
    </w:rPr>
  </w:style>
  <w:style w:type="paragraph" w:customStyle="1" w:styleId="Els-table-text">
    <w:name w:val="Els-table-text"/>
    <w:rsid w:val="001C7A26"/>
    <w:pPr>
      <w:spacing w:after="80" w:line="200" w:lineRule="exact"/>
    </w:pPr>
    <w:rPr>
      <w:rFonts w:ascii="Times New Roman" w:eastAsia="SimSun" w:hAnsi="Times New Roman"/>
      <w:sz w:val="14"/>
      <w:szCs w:val="24"/>
      <w:lang w:bidi="ar-SA"/>
    </w:rPr>
  </w:style>
  <w:style w:type="paragraph" w:customStyle="1" w:styleId="Els-table-col-head">
    <w:name w:val="Els-table-col-head"/>
    <w:basedOn w:val="Els-table-text"/>
    <w:qFormat/>
    <w:rsid w:val="001C7A26"/>
    <w:rPr>
      <w:b/>
      <w:sz w:val="16"/>
    </w:rPr>
  </w:style>
  <w:style w:type="paragraph" w:styleId="TOCHeading">
    <w:name w:val="TOC Heading"/>
    <w:basedOn w:val="Heading10"/>
    <w:next w:val="Normal"/>
    <w:uiPriority w:val="39"/>
    <w:unhideWhenUsed/>
    <w:qFormat/>
    <w:rsid w:val="00B8574C"/>
    <w:pPr>
      <w:suppressAutoHyphens w:val="0"/>
      <w:overflowPunct/>
      <w:autoSpaceDE/>
      <w:autoSpaceDN/>
      <w:adjustRightInd/>
      <w:spacing w:before="240" w:after="0" w:line="259" w:lineRule="auto"/>
      <w:ind w:left="0" w:firstLine="0"/>
      <w:textAlignment w:val="auto"/>
      <w:outlineLvl w:val="9"/>
    </w:pPr>
    <w:rPr>
      <w:rFonts w:asciiTheme="majorHAnsi" w:eastAsiaTheme="majorEastAsia" w:hAnsiTheme="majorHAnsi" w:cstheme="majorBidi"/>
      <w:b w:val="0"/>
      <w:color w:val="365F91" w:themeColor="accent1" w:themeShade="BF"/>
      <w:sz w:val="32"/>
      <w:szCs w:val="32"/>
      <w:lang w:eastAsia="en-US"/>
    </w:rPr>
  </w:style>
  <w:style w:type="paragraph" w:styleId="TOC1">
    <w:name w:val="toc 1"/>
    <w:basedOn w:val="Normal"/>
    <w:next w:val="Normal"/>
    <w:autoRedefine/>
    <w:uiPriority w:val="39"/>
    <w:unhideWhenUsed/>
    <w:rsid w:val="00B8574C"/>
    <w:pPr>
      <w:spacing w:after="100"/>
    </w:pPr>
  </w:style>
  <w:style w:type="paragraph" w:styleId="TOC2">
    <w:name w:val="toc 2"/>
    <w:basedOn w:val="Normal"/>
    <w:next w:val="Normal"/>
    <w:autoRedefine/>
    <w:uiPriority w:val="39"/>
    <w:unhideWhenUsed/>
    <w:rsid w:val="00B8574C"/>
    <w:pPr>
      <w:spacing w:after="100"/>
      <w:ind w:left="200"/>
    </w:pPr>
  </w:style>
  <w:style w:type="character" w:styleId="UnresolvedMention">
    <w:name w:val="Unresolved Mention"/>
    <w:basedOn w:val="DefaultParagraphFont"/>
    <w:uiPriority w:val="99"/>
    <w:semiHidden/>
    <w:unhideWhenUsed/>
    <w:rsid w:val="00034765"/>
    <w:rPr>
      <w:color w:val="605E5C"/>
      <w:shd w:val="clear" w:color="auto" w:fill="E1DFDD"/>
    </w:rPr>
  </w:style>
  <w:style w:type="paragraph" w:styleId="NormalWeb">
    <w:name w:val="Normal (Web)"/>
    <w:basedOn w:val="Normal"/>
    <w:uiPriority w:val="99"/>
    <w:semiHidden/>
    <w:unhideWhenUsed/>
    <w:rsid w:val="00E55F88"/>
    <w:pPr>
      <w:overflowPunct/>
      <w:autoSpaceDE/>
      <w:autoSpaceDN/>
      <w:adjustRightInd/>
      <w:spacing w:before="100" w:beforeAutospacing="1" w:after="100" w:afterAutospacing="1" w:line="240" w:lineRule="auto"/>
      <w:ind w:firstLine="0"/>
      <w:jc w:val="left"/>
      <w:textAlignment w:val="auto"/>
    </w:pPr>
    <w:rPr>
      <w:sz w:val="24"/>
      <w:szCs w:val="24"/>
      <w:lang w:eastAsia="en-US"/>
    </w:rPr>
  </w:style>
  <w:style w:type="character" w:styleId="Strong">
    <w:name w:val="Strong"/>
    <w:basedOn w:val="DefaultParagraphFont"/>
    <w:uiPriority w:val="22"/>
    <w:qFormat/>
    <w:rsid w:val="00FE6F96"/>
    <w:rPr>
      <w:b/>
      <w:bCs/>
    </w:rPr>
  </w:style>
  <w:style w:type="paragraph" w:customStyle="1" w:styleId="hz">
    <w:name w:val="hz"/>
    <w:basedOn w:val="Normal"/>
    <w:rsid w:val="001B44A7"/>
    <w:pPr>
      <w:overflowPunct/>
      <w:autoSpaceDE/>
      <w:autoSpaceDN/>
      <w:adjustRightInd/>
      <w:spacing w:before="100" w:beforeAutospacing="1" w:after="100" w:afterAutospacing="1" w:line="240" w:lineRule="auto"/>
      <w:ind w:firstLine="0"/>
      <w:jc w:val="left"/>
      <w:textAlignment w:val="auto"/>
    </w:pPr>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74631">
      <w:bodyDiv w:val="1"/>
      <w:marLeft w:val="0"/>
      <w:marRight w:val="0"/>
      <w:marTop w:val="0"/>
      <w:marBottom w:val="0"/>
      <w:divBdr>
        <w:top w:val="none" w:sz="0" w:space="0" w:color="auto"/>
        <w:left w:val="none" w:sz="0" w:space="0" w:color="auto"/>
        <w:bottom w:val="none" w:sz="0" w:space="0" w:color="auto"/>
        <w:right w:val="none" w:sz="0" w:space="0" w:color="auto"/>
      </w:divBdr>
    </w:div>
    <w:div w:id="25302083">
      <w:bodyDiv w:val="1"/>
      <w:marLeft w:val="0"/>
      <w:marRight w:val="0"/>
      <w:marTop w:val="0"/>
      <w:marBottom w:val="0"/>
      <w:divBdr>
        <w:top w:val="none" w:sz="0" w:space="0" w:color="auto"/>
        <w:left w:val="none" w:sz="0" w:space="0" w:color="auto"/>
        <w:bottom w:val="none" w:sz="0" w:space="0" w:color="auto"/>
        <w:right w:val="none" w:sz="0" w:space="0" w:color="auto"/>
      </w:divBdr>
    </w:div>
    <w:div w:id="55781646">
      <w:bodyDiv w:val="1"/>
      <w:marLeft w:val="0"/>
      <w:marRight w:val="0"/>
      <w:marTop w:val="0"/>
      <w:marBottom w:val="0"/>
      <w:divBdr>
        <w:top w:val="none" w:sz="0" w:space="0" w:color="auto"/>
        <w:left w:val="none" w:sz="0" w:space="0" w:color="auto"/>
        <w:bottom w:val="none" w:sz="0" w:space="0" w:color="auto"/>
        <w:right w:val="none" w:sz="0" w:space="0" w:color="auto"/>
      </w:divBdr>
    </w:div>
    <w:div w:id="82460713">
      <w:bodyDiv w:val="1"/>
      <w:marLeft w:val="0"/>
      <w:marRight w:val="0"/>
      <w:marTop w:val="0"/>
      <w:marBottom w:val="0"/>
      <w:divBdr>
        <w:top w:val="none" w:sz="0" w:space="0" w:color="auto"/>
        <w:left w:val="none" w:sz="0" w:space="0" w:color="auto"/>
        <w:bottom w:val="none" w:sz="0" w:space="0" w:color="auto"/>
        <w:right w:val="none" w:sz="0" w:space="0" w:color="auto"/>
      </w:divBdr>
    </w:div>
    <w:div w:id="106048165">
      <w:bodyDiv w:val="1"/>
      <w:marLeft w:val="0"/>
      <w:marRight w:val="0"/>
      <w:marTop w:val="0"/>
      <w:marBottom w:val="0"/>
      <w:divBdr>
        <w:top w:val="none" w:sz="0" w:space="0" w:color="auto"/>
        <w:left w:val="none" w:sz="0" w:space="0" w:color="auto"/>
        <w:bottom w:val="none" w:sz="0" w:space="0" w:color="auto"/>
        <w:right w:val="none" w:sz="0" w:space="0" w:color="auto"/>
      </w:divBdr>
    </w:div>
    <w:div w:id="124275877">
      <w:bodyDiv w:val="1"/>
      <w:marLeft w:val="0"/>
      <w:marRight w:val="0"/>
      <w:marTop w:val="0"/>
      <w:marBottom w:val="0"/>
      <w:divBdr>
        <w:top w:val="none" w:sz="0" w:space="0" w:color="auto"/>
        <w:left w:val="none" w:sz="0" w:space="0" w:color="auto"/>
        <w:bottom w:val="none" w:sz="0" w:space="0" w:color="auto"/>
        <w:right w:val="none" w:sz="0" w:space="0" w:color="auto"/>
      </w:divBdr>
      <w:divsChild>
        <w:div w:id="1323315539">
          <w:marLeft w:val="0"/>
          <w:marRight w:val="0"/>
          <w:marTop w:val="0"/>
          <w:marBottom w:val="0"/>
          <w:divBdr>
            <w:top w:val="single" w:sz="6" w:space="0" w:color="5B616B"/>
            <w:left w:val="single" w:sz="6" w:space="0" w:color="5B616B"/>
            <w:bottom w:val="single" w:sz="6" w:space="0" w:color="5B616B"/>
            <w:right w:val="single" w:sz="6" w:space="0" w:color="5B616B"/>
          </w:divBdr>
        </w:div>
        <w:div w:id="1325209712">
          <w:marLeft w:val="0"/>
          <w:marRight w:val="0"/>
          <w:marTop w:val="0"/>
          <w:marBottom w:val="0"/>
          <w:divBdr>
            <w:top w:val="none" w:sz="0" w:space="0" w:color="auto"/>
            <w:left w:val="none" w:sz="0" w:space="0" w:color="auto"/>
            <w:bottom w:val="none" w:sz="0" w:space="0" w:color="auto"/>
            <w:right w:val="none" w:sz="0" w:space="0" w:color="auto"/>
          </w:divBdr>
        </w:div>
      </w:divsChild>
    </w:div>
    <w:div w:id="127631084">
      <w:bodyDiv w:val="1"/>
      <w:marLeft w:val="0"/>
      <w:marRight w:val="0"/>
      <w:marTop w:val="0"/>
      <w:marBottom w:val="0"/>
      <w:divBdr>
        <w:top w:val="none" w:sz="0" w:space="0" w:color="auto"/>
        <w:left w:val="none" w:sz="0" w:space="0" w:color="auto"/>
        <w:bottom w:val="none" w:sz="0" w:space="0" w:color="auto"/>
        <w:right w:val="none" w:sz="0" w:space="0" w:color="auto"/>
      </w:divBdr>
    </w:div>
    <w:div w:id="188760275">
      <w:bodyDiv w:val="1"/>
      <w:marLeft w:val="0"/>
      <w:marRight w:val="0"/>
      <w:marTop w:val="0"/>
      <w:marBottom w:val="0"/>
      <w:divBdr>
        <w:top w:val="none" w:sz="0" w:space="0" w:color="auto"/>
        <w:left w:val="none" w:sz="0" w:space="0" w:color="auto"/>
        <w:bottom w:val="none" w:sz="0" w:space="0" w:color="auto"/>
        <w:right w:val="none" w:sz="0" w:space="0" w:color="auto"/>
      </w:divBdr>
    </w:div>
    <w:div w:id="224681466">
      <w:bodyDiv w:val="1"/>
      <w:marLeft w:val="0"/>
      <w:marRight w:val="0"/>
      <w:marTop w:val="0"/>
      <w:marBottom w:val="0"/>
      <w:divBdr>
        <w:top w:val="none" w:sz="0" w:space="0" w:color="auto"/>
        <w:left w:val="none" w:sz="0" w:space="0" w:color="auto"/>
        <w:bottom w:val="none" w:sz="0" w:space="0" w:color="auto"/>
        <w:right w:val="none" w:sz="0" w:space="0" w:color="auto"/>
      </w:divBdr>
    </w:div>
    <w:div w:id="265965060">
      <w:bodyDiv w:val="1"/>
      <w:marLeft w:val="0"/>
      <w:marRight w:val="0"/>
      <w:marTop w:val="0"/>
      <w:marBottom w:val="0"/>
      <w:divBdr>
        <w:top w:val="none" w:sz="0" w:space="0" w:color="auto"/>
        <w:left w:val="none" w:sz="0" w:space="0" w:color="auto"/>
        <w:bottom w:val="none" w:sz="0" w:space="0" w:color="auto"/>
        <w:right w:val="none" w:sz="0" w:space="0" w:color="auto"/>
      </w:divBdr>
    </w:div>
    <w:div w:id="372924956">
      <w:bodyDiv w:val="1"/>
      <w:marLeft w:val="0"/>
      <w:marRight w:val="0"/>
      <w:marTop w:val="0"/>
      <w:marBottom w:val="0"/>
      <w:divBdr>
        <w:top w:val="none" w:sz="0" w:space="0" w:color="auto"/>
        <w:left w:val="none" w:sz="0" w:space="0" w:color="auto"/>
        <w:bottom w:val="none" w:sz="0" w:space="0" w:color="auto"/>
        <w:right w:val="none" w:sz="0" w:space="0" w:color="auto"/>
      </w:divBdr>
    </w:div>
    <w:div w:id="392896919">
      <w:bodyDiv w:val="1"/>
      <w:marLeft w:val="0"/>
      <w:marRight w:val="0"/>
      <w:marTop w:val="0"/>
      <w:marBottom w:val="0"/>
      <w:divBdr>
        <w:top w:val="none" w:sz="0" w:space="0" w:color="auto"/>
        <w:left w:val="none" w:sz="0" w:space="0" w:color="auto"/>
        <w:bottom w:val="none" w:sz="0" w:space="0" w:color="auto"/>
        <w:right w:val="none" w:sz="0" w:space="0" w:color="auto"/>
      </w:divBdr>
    </w:div>
    <w:div w:id="399526911">
      <w:bodyDiv w:val="1"/>
      <w:marLeft w:val="0"/>
      <w:marRight w:val="0"/>
      <w:marTop w:val="0"/>
      <w:marBottom w:val="0"/>
      <w:divBdr>
        <w:top w:val="none" w:sz="0" w:space="0" w:color="auto"/>
        <w:left w:val="none" w:sz="0" w:space="0" w:color="auto"/>
        <w:bottom w:val="none" w:sz="0" w:space="0" w:color="auto"/>
        <w:right w:val="none" w:sz="0" w:space="0" w:color="auto"/>
      </w:divBdr>
    </w:div>
    <w:div w:id="428743680">
      <w:bodyDiv w:val="1"/>
      <w:marLeft w:val="0"/>
      <w:marRight w:val="0"/>
      <w:marTop w:val="0"/>
      <w:marBottom w:val="0"/>
      <w:divBdr>
        <w:top w:val="none" w:sz="0" w:space="0" w:color="auto"/>
        <w:left w:val="none" w:sz="0" w:space="0" w:color="auto"/>
        <w:bottom w:val="none" w:sz="0" w:space="0" w:color="auto"/>
        <w:right w:val="none" w:sz="0" w:space="0" w:color="auto"/>
      </w:divBdr>
    </w:div>
    <w:div w:id="447899289">
      <w:bodyDiv w:val="1"/>
      <w:marLeft w:val="0"/>
      <w:marRight w:val="0"/>
      <w:marTop w:val="0"/>
      <w:marBottom w:val="0"/>
      <w:divBdr>
        <w:top w:val="none" w:sz="0" w:space="0" w:color="auto"/>
        <w:left w:val="none" w:sz="0" w:space="0" w:color="auto"/>
        <w:bottom w:val="none" w:sz="0" w:space="0" w:color="auto"/>
        <w:right w:val="none" w:sz="0" w:space="0" w:color="auto"/>
      </w:divBdr>
    </w:div>
    <w:div w:id="448087026">
      <w:bodyDiv w:val="1"/>
      <w:marLeft w:val="0"/>
      <w:marRight w:val="0"/>
      <w:marTop w:val="0"/>
      <w:marBottom w:val="0"/>
      <w:divBdr>
        <w:top w:val="none" w:sz="0" w:space="0" w:color="auto"/>
        <w:left w:val="none" w:sz="0" w:space="0" w:color="auto"/>
        <w:bottom w:val="none" w:sz="0" w:space="0" w:color="auto"/>
        <w:right w:val="none" w:sz="0" w:space="0" w:color="auto"/>
      </w:divBdr>
    </w:div>
    <w:div w:id="479033152">
      <w:bodyDiv w:val="1"/>
      <w:marLeft w:val="0"/>
      <w:marRight w:val="0"/>
      <w:marTop w:val="0"/>
      <w:marBottom w:val="0"/>
      <w:divBdr>
        <w:top w:val="none" w:sz="0" w:space="0" w:color="auto"/>
        <w:left w:val="none" w:sz="0" w:space="0" w:color="auto"/>
        <w:bottom w:val="none" w:sz="0" w:space="0" w:color="auto"/>
        <w:right w:val="none" w:sz="0" w:space="0" w:color="auto"/>
      </w:divBdr>
    </w:div>
    <w:div w:id="499976841">
      <w:bodyDiv w:val="1"/>
      <w:marLeft w:val="0"/>
      <w:marRight w:val="0"/>
      <w:marTop w:val="0"/>
      <w:marBottom w:val="0"/>
      <w:divBdr>
        <w:top w:val="none" w:sz="0" w:space="0" w:color="auto"/>
        <w:left w:val="none" w:sz="0" w:space="0" w:color="auto"/>
        <w:bottom w:val="none" w:sz="0" w:space="0" w:color="auto"/>
        <w:right w:val="none" w:sz="0" w:space="0" w:color="auto"/>
      </w:divBdr>
    </w:div>
    <w:div w:id="502551193">
      <w:bodyDiv w:val="1"/>
      <w:marLeft w:val="0"/>
      <w:marRight w:val="0"/>
      <w:marTop w:val="0"/>
      <w:marBottom w:val="0"/>
      <w:divBdr>
        <w:top w:val="none" w:sz="0" w:space="0" w:color="auto"/>
        <w:left w:val="none" w:sz="0" w:space="0" w:color="auto"/>
        <w:bottom w:val="none" w:sz="0" w:space="0" w:color="auto"/>
        <w:right w:val="none" w:sz="0" w:space="0" w:color="auto"/>
      </w:divBdr>
    </w:div>
    <w:div w:id="520051238">
      <w:bodyDiv w:val="1"/>
      <w:marLeft w:val="0"/>
      <w:marRight w:val="0"/>
      <w:marTop w:val="0"/>
      <w:marBottom w:val="0"/>
      <w:divBdr>
        <w:top w:val="none" w:sz="0" w:space="0" w:color="auto"/>
        <w:left w:val="none" w:sz="0" w:space="0" w:color="auto"/>
        <w:bottom w:val="none" w:sz="0" w:space="0" w:color="auto"/>
        <w:right w:val="none" w:sz="0" w:space="0" w:color="auto"/>
      </w:divBdr>
    </w:div>
    <w:div w:id="603614483">
      <w:bodyDiv w:val="1"/>
      <w:marLeft w:val="0"/>
      <w:marRight w:val="0"/>
      <w:marTop w:val="0"/>
      <w:marBottom w:val="0"/>
      <w:divBdr>
        <w:top w:val="none" w:sz="0" w:space="0" w:color="auto"/>
        <w:left w:val="none" w:sz="0" w:space="0" w:color="auto"/>
        <w:bottom w:val="none" w:sz="0" w:space="0" w:color="auto"/>
        <w:right w:val="none" w:sz="0" w:space="0" w:color="auto"/>
      </w:divBdr>
    </w:div>
    <w:div w:id="604659073">
      <w:bodyDiv w:val="1"/>
      <w:marLeft w:val="0"/>
      <w:marRight w:val="0"/>
      <w:marTop w:val="0"/>
      <w:marBottom w:val="0"/>
      <w:divBdr>
        <w:top w:val="none" w:sz="0" w:space="0" w:color="auto"/>
        <w:left w:val="none" w:sz="0" w:space="0" w:color="auto"/>
        <w:bottom w:val="none" w:sz="0" w:space="0" w:color="auto"/>
        <w:right w:val="none" w:sz="0" w:space="0" w:color="auto"/>
      </w:divBdr>
    </w:div>
    <w:div w:id="635991693">
      <w:bodyDiv w:val="1"/>
      <w:marLeft w:val="0"/>
      <w:marRight w:val="0"/>
      <w:marTop w:val="0"/>
      <w:marBottom w:val="0"/>
      <w:divBdr>
        <w:top w:val="none" w:sz="0" w:space="0" w:color="auto"/>
        <w:left w:val="none" w:sz="0" w:space="0" w:color="auto"/>
        <w:bottom w:val="none" w:sz="0" w:space="0" w:color="auto"/>
        <w:right w:val="none" w:sz="0" w:space="0" w:color="auto"/>
      </w:divBdr>
    </w:div>
    <w:div w:id="666397010">
      <w:bodyDiv w:val="1"/>
      <w:marLeft w:val="0"/>
      <w:marRight w:val="0"/>
      <w:marTop w:val="0"/>
      <w:marBottom w:val="0"/>
      <w:divBdr>
        <w:top w:val="none" w:sz="0" w:space="0" w:color="auto"/>
        <w:left w:val="none" w:sz="0" w:space="0" w:color="auto"/>
        <w:bottom w:val="none" w:sz="0" w:space="0" w:color="auto"/>
        <w:right w:val="none" w:sz="0" w:space="0" w:color="auto"/>
      </w:divBdr>
    </w:div>
    <w:div w:id="691953788">
      <w:bodyDiv w:val="1"/>
      <w:marLeft w:val="0"/>
      <w:marRight w:val="0"/>
      <w:marTop w:val="0"/>
      <w:marBottom w:val="0"/>
      <w:divBdr>
        <w:top w:val="none" w:sz="0" w:space="0" w:color="auto"/>
        <w:left w:val="none" w:sz="0" w:space="0" w:color="auto"/>
        <w:bottom w:val="none" w:sz="0" w:space="0" w:color="auto"/>
        <w:right w:val="none" w:sz="0" w:space="0" w:color="auto"/>
      </w:divBdr>
    </w:div>
    <w:div w:id="718671662">
      <w:bodyDiv w:val="1"/>
      <w:marLeft w:val="0"/>
      <w:marRight w:val="0"/>
      <w:marTop w:val="0"/>
      <w:marBottom w:val="0"/>
      <w:divBdr>
        <w:top w:val="none" w:sz="0" w:space="0" w:color="auto"/>
        <w:left w:val="none" w:sz="0" w:space="0" w:color="auto"/>
        <w:bottom w:val="none" w:sz="0" w:space="0" w:color="auto"/>
        <w:right w:val="none" w:sz="0" w:space="0" w:color="auto"/>
      </w:divBdr>
    </w:div>
    <w:div w:id="777682847">
      <w:bodyDiv w:val="1"/>
      <w:marLeft w:val="0"/>
      <w:marRight w:val="0"/>
      <w:marTop w:val="0"/>
      <w:marBottom w:val="0"/>
      <w:divBdr>
        <w:top w:val="none" w:sz="0" w:space="0" w:color="auto"/>
        <w:left w:val="none" w:sz="0" w:space="0" w:color="auto"/>
        <w:bottom w:val="none" w:sz="0" w:space="0" w:color="auto"/>
        <w:right w:val="none" w:sz="0" w:space="0" w:color="auto"/>
      </w:divBdr>
    </w:div>
    <w:div w:id="777873474">
      <w:bodyDiv w:val="1"/>
      <w:marLeft w:val="0"/>
      <w:marRight w:val="0"/>
      <w:marTop w:val="0"/>
      <w:marBottom w:val="0"/>
      <w:divBdr>
        <w:top w:val="none" w:sz="0" w:space="0" w:color="auto"/>
        <w:left w:val="none" w:sz="0" w:space="0" w:color="auto"/>
        <w:bottom w:val="none" w:sz="0" w:space="0" w:color="auto"/>
        <w:right w:val="none" w:sz="0" w:space="0" w:color="auto"/>
      </w:divBdr>
      <w:divsChild>
        <w:div w:id="614141368">
          <w:marLeft w:val="0"/>
          <w:marRight w:val="0"/>
          <w:marTop w:val="0"/>
          <w:marBottom w:val="0"/>
          <w:divBdr>
            <w:top w:val="none" w:sz="0" w:space="0" w:color="auto"/>
            <w:left w:val="none" w:sz="0" w:space="0" w:color="auto"/>
            <w:bottom w:val="none" w:sz="0" w:space="0" w:color="auto"/>
            <w:right w:val="none" w:sz="0" w:space="0" w:color="auto"/>
          </w:divBdr>
          <w:divsChild>
            <w:div w:id="1279406960">
              <w:marLeft w:val="0"/>
              <w:marRight w:val="0"/>
              <w:marTop w:val="0"/>
              <w:marBottom w:val="0"/>
              <w:divBdr>
                <w:top w:val="none" w:sz="0" w:space="0" w:color="auto"/>
                <w:left w:val="none" w:sz="0" w:space="0" w:color="auto"/>
                <w:bottom w:val="none" w:sz="0" w:space="0" w:color="auto"/>
                <w:right w:val="none" w:sz="0" w:space="0" w:color="auto"/>
              </w:divBdr>
            </w:div>
            <w:div w:id="1712150615">
              <w:marLeft w:val="0"/>
              <w:marRight w:val="0"/>
              <w:marTop w:val="0"/>
              <w:marBottom w:val="0"/>
              <w:divBdr>
                <w:top w:val="none" w:sz="0" w:space="0" w:color="auto"/>
                <w:left w:val="none" w:sz="0" w:space="0" w:color="auto"/>
                <w:bottom w:val="none" w:sz="0" w:space="0" w:color="auto"/>
                <w:right w:val="none" w:sz="0" w:space="0" w:color="auto"/>
              </w:divBdr>
            </w:div>
          </w:divsChild>
        </w:div>
        <w:div w:id="1373339590">
          <w:marLeft w:val="0"/>
          <w:marRight w:val="0"/>
          <w:marTop w:val="0"/>
          <w:marBottom w:val="0"/>
          <w:divBdr>
            <w:top w:val="none" w:sz="0" w:space="0" w:color="auto"/>
            <w:left w:val="none" w:sz="0" w:space="0" w:color="auto"/>
            <w:bottom w:val="none" w:sz="0" w:space="0" w:color="auto"/>
            <w:right w:val="none" w:sz="0" w:space="0" w:color="auto"/>
          </w:divBdr>
        </w:div>
        <w:div w:id="101413858">
          <w:marLeft w:val="0"/>
          <w:marRight w:val="0"/>
          <w:marTop w:val="0"/>
          <w:marBottom w:val="0"/>
          <w:divBdr>
            <w:top w:val="none" w:sz="0" w:space="0" w:color="auto"/>
            <w:left w:val="none" w:sz="0" w:space="0" w:color="auto"/>
            <w:bottom w:val="none" w:sz="0" w:space="0" w:color="auto"/>
            <w:right w:val="none" w:sz="0" w:space="0" w:color="auto"/>
          </w:divBdr>
        </w:div>
        <w:div w:id="1217815047">
          <w:marLeft w:val="0"/>
          <w:marRight w:val="0"/>
          <w:marTop w:val="0"/>
          <w:marBottom w:val="0"/>
          <w:divBdr>
            <w:top w:val="none" w:sz="0" w:space="0" w:color="auto"/>
            <w:left w:val="none" w:sz="0" w:space="0" w:color="auto"/>
            <w:bottom w:val="none" w:sz="0" w:space="0" w:color="auto"/>
            <w:right w:val="none" w:sz="0" w:space="0" w:color="auto"/>
          </w:divBdr>
        </w:div>
        <w:div w:id="1533574995">
          <w:marLeft w:val="0"/>
          <w:marRight w:val="0"/>
          <w:marTop w:val="0"/>
          <w:marBottom w:val="0"/>
          <w:divBdr>
            <w:top w:val="none" w:sz="0" w:space="0" w:color="auto"/>
            <w:left w:val="none" w:sz="0" w:space="0" w:color="auto"/>
            <w:bottom w:val="none" w:sz="0" w:space="0" w:color="auto"/>
            <w:right w:val="none" w:sz="0" w:space="0" w:color="auto"/>
          </w:divBdr>
        </w:div>
      </w:divsChild>
    </w:div>
    <w:div w:id="790244977">
      <w:bodyDiv w:val="1"/>
      <w:marLeft w:val="0"/>
      <w:marRight w:val="0"/>
      <w:marTop w:val="0"/>
      <w:marBottom w:val="0"/>
      <w:divBdr>
        <w:top w:val="none" w:sz="0" w:space="0" w:color="auto"/>
        <w:left w:val="none" w:sz="0" w:space="0" w:color="auto"/>
        <w:bottom w:val="none" w:sz="0" w:space="0" w:color="auto"/>
        <w:right w:val="none" w:sz="0" w:space="0" w:color="auto"/>
      </w:divBdr>
    </w:div>
    <w:div w:id="841630720">
      <w:bodyDiv w:val="1"/>
      <w:marLeft w:val="0"/>
      <w:marRight w:val="0"/>
      <w:marTop w:val="0"/>
      <w:marBottom w:val="0"/>
      <w:divBdr>
        <w:top w:val="none" w:sz="0" w:space="0" w:color="auto"/>
        <w:left w:val="none" w:sz="0" w:space="0" w:color="auto"/>
        <w:bottom w:val="none" w:sz="0" w:space="0" w:color="auto"/>
        <w:right w:val="none" w:sz="0" w:space="0" w:color="auto"/>
      </w:divBdr>
    </w:div>
    <w:div w:id="854273827">
      <w:bodyDiv w:val="1"/>
      <w:marLeft w:val="0"/>
      <w:marRight w:val="0"/>
      <w:marTop w:val="0"/>
      <w:marBottom w:val="0"/>
      <w:divBdr>
        <w:top w:val="none" w:sz="0" w:space="0" w:color="auto"/>
        <w:left w:val="none" w:sz="0" w:space="0" w:color="auto"/>
        <w:bottom w:val="none" w:sz="0" w:space="0" w:color="auto"/>
        <w:right w:val="none" w:sz="0" w:space="0" w:color="auto"/>
      </w:divBdr>
    </w:div>
    <w:div w:id="860900376">
      <w:bodyDiv w:val="1"/>
      <w:marLeft w:val="0"/>
      <w:marRight w:val="0"/>
      <w:marTop w:val="0"/>
      <w:marBottom w:val="0"/>
      <w:divBdr>
        <w:top w:val="none" w:sz="0" w:space="0" w:color="auto"/>
        <w:left w:val="none" w:sz="0" w:space="0" w:color="auto"/>
        <w:bottom w:val="none" w:sz="0" w:space="0" w:color="auto"/>
        <w:right w:val="none" w:sz="0" w:space="0" w:color="auto"/>
      </w:divBdr>
    </w:div>
    <w:div w:id="863593387">
      <w:bodyDiv w:val="1"/>
      <w:marLeft w:val="0"/>
      <w:marRight w:val="0"/>
      <w:marTop w:val="0"/>
      <w:marBottom w:val="0"/>
      <w:divBdr>
        <w:top w:val="none" w:sz="0" w:space="0" w:color="auto"/>
        <w:left w:val="none" w:sz="0" w:space="0" w:color="auto"/>
        <w:bottom w:val="none" w:sz="0" w:space="0" w:color="auto"/>
        <w:right w:val="none" w:sz="0" w:space="0" w:color="auto"/>
      </w:divBdr>
    </w:div>
    <w:div w:id="889071387">
      <w:bodyDiv w:val="1"/>
      <w:marLeft w:val="0"/>
      <w:marRight w:val="0"/>
      <w:marTop w:val="0"/>
      <w:marBottom w:val="0"/>
      <w:divBdr>
        <w:top w:val="none" w:sz="0" w:space="0" w:color="auto"/>
        <w:left w:val="none" w:sz="0" w:space="0" w:color="auto"/>
        <w:bottom w:val="none" w:sz="0" w:space="0" w:color="auto"/>
        <w:right w:val="none" w:sz="0" w:space="0" w:color="auto"/>
      </w:divBdr>
    </w:div>
    <w:div w:id="939950017">
      <w:bodyDiv w:val="1"/>
      <w:marLeft w:val="0"/>
      <w:marRight w:val="0"/>
      <w:marTop w:val="0"/>
      <w:marBottom w:val="0"/>
      <w:divBdr>
        <w:top w:val="none" w:sz="0" w:space="0" w:color="auto"/>
        <w:left w:val="none" w:sz="0" w:space="0" w:color="auto"/>
        <w:bottom w:val="none" w:sz="0" w:space="0" w:color="auto"/>
        <w:right w:val="none" w:sz="0" w:space="0" w:color="auto"/>
      </w:divBdr>
    </w:div>
    <w:div w:id="966855543">
      <w:bodyDiv w:val="1"/>
      <w:marLeft w:val="0"/>
      <w:marRight w:val="0"/>
      <w:marTop w:val="0"/>
      <w:marBottom w:val="0"/>
      <w:divBdr>
        <w:top w:val="none" w:sz="0" w:space="0" w:color="auto"/>
        <w:left w:val="none" w:sz="0" w:space="0" w:color="auto"/>
        <w:bottom w:val="none" w:sz="0" w:space="0" w:color="auto"/>
        <w:right w:val="none" w:sz="0" w:space="0" w:color="auto"/>
      </w:divBdr>
    </w:div>
    <w:div w:id="1066343815">
      <w:bodyDiv w:val="1"/>
      <w:marLeft w:val="0"/>
      <w:marRight w:val="0"/>
      <w:marTop w:val="0"/>
      <w:marBottom w:val="0"/>
      <w:divBdr>
        <w:top w:val="none" w:sz="0" w:space="0" w:color="auto"/>
        <w:left w:val="none" w:sz="0" w:space="0" w:color="auto"/>
        <w:bottom w:val="none" w:sz="0" w:space="0" w:color="auto"/>
        <w:right w:val="none" w:sz="0" w:space="0" w:color="auto"/>
      </w:divBdr>
    </w:div>
    <w:div w:id="1124884784">
      <w:bodyDiv w:val="1"/>
      <w:marLeft w:val="0"/>
      <w:marRight w:val="0"/>
      <w:marTop w:val="0"/>
      <w:marBottom w:val="0"/>
      <w:divBdr>
        <w:top w:val="none" w:sz="0" w:space="0" w:color="auto"/>
        <w:left w:val="none" w:sz="0" w:space="0" w:color="auto"/>
        <w:bottom w:val="none" w:sz="0" w:space="0" w:color="auto"/>
        <w:right w:val="none" w:sz="0" w:space="0" w:color="auto"/>
      </w:divBdr>
    </w:div>
    <w:div w:id="1133982793">
      <w:bodyDiv w:val="1"/>
      <w:marLeft w:val="0"/>
      <w:marRight w:val="0"/>
      <w:marTop w:val="0"/>
      <w:marBottom w:val="0"/>
      <w:divBdr>
        <w:top w:val="none" w:sz="0" w:space="0" w:color="auto"/>
        <w:left w:val="none" w:sz="0" w:space="0" w:color="auto"/>
        <w:bottom w:val="none" w:sz="0" w:space="0" w:color="auto"/>
        <w:right w:val="none" w:sz="0" w:space="0" w:color="auto"/>
      </w:divBdr>
    </w:div>
    <w:div w:id="1142581562">
      <w:bodyDiv w:val="1"/>
      <w:marLeft w:val="0"/>
      <w:marRight w:val="0"/>
      <w:marTop w:val="0"/>
      <w:marBottom w:val="0"/>
      <w:divBdr>
        <w:top w:val="none" w:sz="0" w:space="0" w:color="auto"/>
        <w:left w:val="none" w:sz="0" w:space="0" w:color="auto"/>
        <w:bottom w:val="none" w:sz="0" w:space="0" w:color="auto"/>
        <w:right w:val="none" w:sz="0" w:space="0" w:color="auto"/>
      </w:divBdr>
    </w:div>
    <w:div w:id="1187328174">
      <w:bodyDiv w:val="1"/>
      <w:marLeft w:val="0"/>
      <w:marRight w:val="0"/>
      <w:marTop w:val="0"/>
      <w:marBottom w:val="0"/>
      <w:divBdr>
        <w:top w:val="none" w:sz="0" w:space="0" w:color="auto"/>
        <w:left w:val="none" w:sz="0" w:space="0" w:color="auto"/>
        <w:bottom w:val="none" w:sz="0" w:space="0" w:color="auto"/>
        <w:right w:val="none" w:sz="0" w:space="0" w:color="auto"/>
      </w:divBdr>
    </w:div>
    <w:div w:id="1258244771">
      <w:bodyDiv w:val="1"/>
      <w:marLeft w:val="0"/>
      <w:marRight w:val="0"/>
      <w:marTop w:val="0"/>
      <w:marBottom w:val="0"/>
      <w:divBdr>
        <w:top w:val="none" w:sz="0" w:space="0" w:color="auto"/>
        <w:left w:val="none" w:sz="0" w:space="0" w:color="auto"/>
        <w:bottom w:val="none" w:sz="0" w:space="0" w:color="auto"/>
        <w:right w:val="none" w:sz="0" w:space="0" w:color="auto"/>
      </w:divBdr>
    </w:div>
    <w:div w:id="1417627286">
      <w:bodyDiv w:val="1"/>
      <w:marLeft w:val="0"/>
      <w:marRight w:val="0"/>
      <w:marTop w:val="0"/>
      <w:marBottom w:val="0"/>
      <w:divBdr>
        <w:top w:val="none" w:sz="0" w:space="0" w:color="auto"/>
        <w:left w:val="none" w:sz="0" w:space="0" w:color="auto"/>
        <w:bottom w:val="none" w:sz="0" w:space="0" w:color="auto"/>
        <w:right w:val="none" w:sz="0" w:space="0" w:color="auto"/>
      </w:divBdr>
    </w:div>
    <w:div w:id="1465347331">
      <w:bodyDiv w:val="1"/>
      <w:marLeft w:val="0"/>
      <w:marRight w:val="0"/>
      <w:marTop w:val="0"/>
      <w:marBottom w:val="0"/>
      <w:divBdr>
        <w:top w:val="none" w:sz="0" w:space="0" w:color="auto"/>
        <w:left w:val="none" w:sz="0" w:space="0" w:color="auto"/>
        <w:bottom w:val="none" w:sz="0" w:space="0" w:color="auto"/>
        <w:right w:val="none" w:sz="0" w:space="0" w:color="auto"/>
      </w:divBdr>
    </w:div>
    <w:div w:id="1476485070">
      <w:bodyDiv w:val="1"/>
      <w:marLeft w:val="0"/>
      <w:marRight w:val="0"/>
      <w:marTop w:val="0"/>
      <w:marBottom w:val="0"/>
      <w:divBdr>
        <w:top w:val="none" w:sz="0" w:space="0" w:color="auto"/>
        <w:left w:val="none" w:sz="0" w:space="0" w:color="auto"/>
        <w:bottom w:val="none" w:sz="0" w:space="0" w:color="auto"/>
        <w:right w:val="none" w:sz="0" w:space="0" w:color="auto"/>
      </w:divBdr>
    </w:div>
    <w:div w:id="1480148293">
      <w:bodyDiv w:val="1"/>
      <w:marLeft w:val="0"/>
      <w:marRight w:val="0"/>
      <w:marTop w:val="0"/>
      <w:marBottom w:val="0"/>
      <w:divBdr>
        <w:top w:val="none" w:sz="0" w:space="0" w:color="auto"/>
        <w:left w:val="none" w:sz="0" w:space="0" w:color="auto"/>
        <w:bottom w:val="none" w:sz="0" w:space="0" w:color="auto"/>
        <w:right w:val="none" w:sz="0" w:space="0" w:color="auto"/>
      </w:divBdr>
    </w:div>
    <w:div w:id="1483502159">
      <w:bodyDiv w:val="1"/>
      <w:marLeft w:val="0"/>
      <w:marRight w:val="0"/>
      <w:marTop w:val="0"/>
      <w:marBottom w:val="0"/>
      <w:divBdr>
        <w:top w:val="none" w:sz="0" w:space="0" w:color="auto"/>
        <w:left w:val="none" w:sz="0" w:space="0" w:color="auto"/>
        <w:bottom w:val="none" w:sz="0" w:space="0" w:color="auto"/>
        <w:right w:val="none" w:sz="0" w:space="0" w:color="auto"/>
      </w:divBdr>
    </w:div>
    <w:div w:id="1550069255">
      <w:bodyDiv w:val="1"/>
      <w:marLeft w:val="0"/>
      <w:marRight w:val="0"/>
      <w:marTop w:val="0"/>
      <w:marBottom w:val="0"/>
      <w:divBdr>
        <w:top w:val="none" w:sz="0" w:space="0" w:color="auto"/>
        <w:left w:val="none" w:sz="0" w:space="0" w:color="auto"/>
        <w:bottom w:val="none" w:sz="0" w:space="0" w:color="auto"/>
        <w:right w:val="none" w:sz="0" w:space="0" w:color="auto"/>
      </w:divBdr>
    </w:div>
    <w:div w:id="1594120964">
      <w:bodyDiv w:val="1"/>
      <w:marLeft w:val="0"/>
      <w:marRight w:val="0"/>
      <w:marTop w:val="0"/>
      <w:marBottom w:val="0"/>
      <w:divBdr>
        <w:top w:val="none" w:sz="0" w:space="0" w:color="auto"/>
        <w:left w:val="none" w:sz="0" w:space="0" w:color="auto"/>
        <w:bottom w:val="none" w:sz="0" w:space="0" w:color="auto"/>
        <w:right w:val="none" w:sz="0" w:space="0" w:color="auto"/>
      </w:divBdr>
    </w:div>
    <w:div w:id="1633361636">
      <w:bodyDiv w:val="1"/>
      <w:marLeft w:val="0"/>
      <w:marRight w:val="0"/>
      <w:marTop w:val="0"/>
      <w:marBottom w:val="0"/>
      <w:divBdr>
        <w:top w:val="none" w:sz="0" w:space="0" w:color="auto"/>
        <w:left w:val="none" w:sz="0" w:space="0" w:color="auto"/>
        <w:bottom w:val="none" w:sz="0" w:space="0" w:color="auto"/>
        <w:right w:val="none" w:sz="0" w:space="0" w:color="auto"/>
      </w:divBdr>
    </w:div>
    <w:div w:id="1695032361">
      <w:bodyDiv w:val="1"/>
      <w:marLeft w:val="0"/>
      <w:marRight w:val="0"/>
      <w:marTop w:val="0"/>
      <w:marBottom w:val="0"/>
      <w:divBdr>
        <w:top w:val="none" w:sz="0" w:space="0" w:color="auto"/>
        <w:left w:val="none" w:sz="0" w:space="0" w:color="auto"/>
        <w:bottom w:val="none" w:sz="0" w:space="0" w:color="auto"/>
        <w:right w:val="none" w:sz="0" w:space="0" w:color="auto"/>
      </w:divBdr>
    </w:div>
    <w:div w:id="1733313376">
      <w:bodyDiv w:val="1"/>
      <w:marLeft w:val="0"/>
      <w:marRight w:val="0"/>
      <w:marTop w:val="0"/>
      <w:marBottom w:val="0"/>
      <w:divBdr>
        <w:top w:val="none" w:sz="0" w:space="0" w:color="auto"/>
        <w:left w:val="none" w:sz="0" w:space="0" w:color="auto"/>
        <w:bottom w:val="none" w:sz="0" w:space="0" w:color="auto"/>
        <w:right w:val="none" w:sz="0" w:space="0" w:color="auto"/>
      </w:divBdr>
    </w:div>
    <w:div w:id="1744520035">
      <w:bodyDiv w:val="1"/>
      <w:marLeft w:val="0"/>
      <w:marRight w:val="0"/>
      <w:marTop w:val="0"/>
      <w:marBottom w:val="0"/>
      <w:divBdr>
        <w:top w:val="none" w:sz="0" w:space="0" w:color="auto"/>
        <w:left w:val="none" w:sz="0" w:space="0" w:color="auto"/>
        <w:bottom w:val="none" w:sz="0" w:space="0" w:color="auto"/>
        <w:right w:val="none" w:sz="0" w:space="0" w:color="auto"/>
      </w:divBdr>
    </w:div>
    <w:div w:id="1785151672">
      <w:bodyDiv w:val="1"/>
      <w:marLeft w:val="0"/>
      <w:marRight w:val="0"/>
      <w:marTop w:val="0"/>
      <w:marBottom w:val="0"/>
      <w:divBdr>
        <w:top w:val="none" w:sz="0" w:space="0" w:color="auto"/>
        <w:left w:val="none" w:sz="0" w:space="0" w:color="auto"/>
        <w:bottom w:val="none" w:sz="0" w:space="0" w:color="auto"/>
        <w:right w:val="none" w:sz="0" w:space="0" w:color="auto"/>
      </w:divBdr>
    </w:div>
    <w:div w:id="1873417128">
      <w:bodyDiv w:val="1"/>
      <w:marLeft w:val="0"/>
      <w:marRight w:val="0"/>
      <w:marTop w:val="0"/>
      <w:marBottom w:val="0"/>
      <w:divBdr>
        <w:top w:val="none" w:sz="0" w:space="0" w:color="auto"/>
        <w:left w:val="none" w:sz="0" w:space="0" w:color="auto"/>
        <w:bottom w:val="none" w:sz="0" w:space="0" w:color="auto"/>
        <w:right w:val="none" w:sz="0" w:space="0" w:color="auto"/>
      </w:divBdr>
    </w:div>
    <w:div w:id="1933318258">
      <w:bodyDiv w:val="1"/>
      <w:marLeft w:val="0"/>
      <w:marRight w:val="0"/>
      <w:marTop w:val="0"/>
      <w:marBottom w:val="0"/>
      <w:divBdr>
        <w:top w:val="none" w:sz="0" w:space="0" w:color="auto"/>
        <w:left w:val="none" w:sz="0" w:space="0" w:color="auto"/>
        <w:bottom w:val="none" w:sz="0" w:space="0" w:color="auto"/>
        <w:right w:val="none" w:sz="0" w:space="0" w:color="auto"/>
      </w:divBdr>
    </w:div>
    <w:div w:id="1949048679">
      <w:bodyDiv w:val="1"/>
      <w:marLeft w:val="0"/>
      <w:marRight w:val="0"/>
      <w:marTop w:val="0"/>
      <w:marBottom w:val="0"/>
      <w:divBdr>
        <w:top w:val="none" w:sz="0" w:space="0" w:color="auto"/>
        <w:left w:val="none" w:sz="0" w:space="0" w:color="auto"/>
        <w:bottom w:val="none" w:sz="0" w:space="0" w:color="auto"/>
        <w:right w:val="none" w:sz="0" w:space="0" w:color="auto"/>
      </w:divBdr>
    </w:div>
    <w:div w:id="2010938165">
      <w:bodyDiv w:val="1"/>
      <w:marLeft w:val="0"/>
      <w:marRight w:val="0"/>
      <w:marTop w:val="0"/>
      <w:marBottom w:val="0"/>
      <w:divBdr>
        <w:top w:val="none" w:sz="0" w:space="0" w:color="auto"/>
        <w:left w:val="none" w:sz="0" w:space="0" w:color="auto"/>
        <w:bottom w:val="none" w:sz="0" w:space="0" w:color="auto"/>
        <w:right w:val="none" w:sz="0" w:space="0" w:color="auto"/>
      </w:divBdr>
    </w:div>
    <w:div w:id="2023774974">
      <w:bodyDiv w:val="1"/>
      <w:marLeft w:val="0"/>
      <w:marRight w:val="0"/>
      <w:marTop w:val="0"/>
      <w:marBottom w:val="0"/>
      <w:divBdr>
        <w:top w:val="none" w:sz="0" w:space="0" w:color="auto"/>
        <w:left w:val="none" w:sz="0" w:space="0" w:color="auto"/>
        <w:bottom w:val="none" w:sz="0" w:space="0" w:color="auto"/>
        <w:right w:val="none" w:sz="0" w:space="0" w:color="auto"/>
      </w:divBdr>
    </w:div>
    <w:div w:id="2036536013">
      <w:bodyDiv w:val="1"/>
      <w:marLeft w:val="0"/>
      <w:marRight w:val="0"/>
      <w:marTop w:val="0"/>
      <w:marBottom w:val="0"/>
      <w:divBdr>
        <w:top w:val="none" w:sz="0" w:space="0" w:color="auto"/>
        <w:left w:val="none" w:sz="0" w:space="0" w:color="auto"/>
        <w:bottom w:val="none" w:sz="0" w:space="0" w:color="auto"/>
        <w:right w:val="none" w:sz="0" w:space="0" w:color="auto"/>
      </w:divBdr>
    </w:div>
    <w:div w:id="2040543837">
      <w:bodyDiv w:val="1"/>
      <w:marLeft w:val="0"/>
      <w:marRight w:val="0"/>
      <w:marTop w:val="0"/>
      <w:marBottom w:val="0"/>
      <w:divBdr>
        <w:top w:val="none" w:sz="0" w:space="0" w:color="auto"/>
        <w:left w:val="none" w:sz="0" w:space="0" w:color="auto"/>
        <w:bottom w:val="none" w:sz="0" w:space="0" w:color="auto"/>
        <w:right w:val="none" w:sz="0" w:space="0" w:color="auto"/>
      </w:divBdr>
    </w:div>
    <w:div w:id="2066104404">
      <w:bodyDiv w:val="1"/>
      <w:marLeft w:val="0"/>
      <w:marRight w:val="0"/>
      <w:marTop w:val="0"/>
      <w:marBottom w:val="0"/>
      <w:divBdr>
        <w:top w:val="none" w:sz="0" w:space="0" w:color="auto"/>
        <w:left w:val="none" w:sz="0" w:space="0" w:color="auto"/>
        <w:bottom w:val="none" w:sz="0" w:space="0" w:color="auto"/>
        <w:right w:val="none" w:sz="0" w:space="0" w:color="auto"/>
      </w:divBdr>
    </w:div>
    <w:div w:id="21189844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6.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70.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50.png"/><Relationship Id="rId25" Type="http://schemas.openxmlformats.org/officeDocument/2006/relationships/image" Target="media/image90.png"/><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29" Type="http://schemas.openxmlformats.org/officeDocument/2006/relationships/hyperlink" Target="https://www.springerpub.com/handbook-for-clinical-research-9781936287543.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0.png"/><Relationship Id="rId24" Type="http://schemas.openxmlformats.org/officeDocument/2006/relationships/image" Target="media/image9.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0.png"/><Relationship Id="rId23" Type="http://schemas.openxmlformats.org/officeDocument/2006/relationships/image" Target="media/image80.png"/><Relationship Id="rId28" Type="http://schemas.openxmlformats.org/officeDocument/2006/relationships/hyperlink" Target="https://doi.org/10.1109/29.106877" TargetMode="External"/><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60.pn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1.png"/><Relationship Id="rId14" Type="http://schemas.openxmlformats.org/officeDocument/2006/relationships/image" Target="media/image30.png"/><Relationship Id="rId22" Type="http://schemas.openxmlformats.org/officeDocument/2006/relationships/image" Target="media/image8.png"/><Relationship Id="rId27" Type="http://schemas.openxmlformats.org/officeDocument/2006/relationships/image" Target="media/image100.png"/><Relationship Id="rId30" Type="http://schemas.openxmlformats.org/officeDocument/2006/relationships/header" Target="header1.xml"/><Relationship Id="rId35" Type="http://schemas.openxmlformats.org/officeDocument/2006/relationships/fontTable" Target="fontTable.xml"/><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Master\Revised%20work\splnproc1110.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bwMode="auto">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a:spPr>
      <a:bodyPr rot="0" vert="horz" wrap="square" lIns="0" tIns="0" rIns="0" bIns="0" anchor="t" anchorCtr="0" upright="1">
        <a:no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LNCS.XSL" StyleName="LNCS">
  <b:Source>
    <b:Tag>Lus</b:Tag>
    <b:SourceType>JournalArticle</b:SourceType>
    <b:Guid>{15AA4F97-E6C4-4B2B-A413-ED09D06D422C}</b:Guid>
    <b:Title>The emergent properties of dolphin social network.</b:Title>
    <b:Author>
      <b:Author>
        <b:NameList>
          <b:Person>
            <b:Last>Lusseau</b:Last>
            <b:First>D.</b:First>
          </b:Person>
        </b:NameList>
      </b:Author>
    </b:Author>
    <b:Year>2003</b:Year>
    <b:City>London</b:City>
    <b:JournalName>Proceedings of the Royal Society of London. Series B: Biological Sciences</b:JournalName>
    <b:Pages>S186-S188</b:Pages>
    <b:Volume>270</b:Volume>
    <b:Issue>Suppl 2</b:Issue>
    <b:RefOrder>1</b:RefOrder>
  </b:Source>
  <b:Source>
    <b:Tag>Sta13</b:Tag>
    <b:SourceType>InternetSite</b:SourceType>
    <b:Guid>{778525FE-BAB6-43AA-8FFD-98FC0E6FC6A1}</b:Guid>
    <b:Year>2013</b:Year>
    <b:InternetSiteTitle>Stanford Large Network Dataset Collection</b:InternetSiteTitle>
    <b:URL>http://snap.stanford.edu/data/index.html</b:URL>
    <b:RefOrder>2</b:RefOrder>
  </b:Source>
  <b:Source>
    <b:Tag>Net12</b:Tag>
    <b:SourceType>InternetSite</b:SourceType>
    <b:Guid>{7E554732-5FC8-41D2-8D98-D5B92E2BC9FE}</b:Guid>
    <b:Year>2013</b:Year>
    <b:InternetSiteTitle>Network DataSets</b:InternetSiteTitle>
    <b:URL>http://www.personal.umich.edu/˜mejn/netdata</b:URL>
    <b:RefOrder>3</b:RefOrder>
  </b:Source>
  <b:Source>
    <b:Tag>McA12</b:Tag>
    <b:SourceType>ConferenceProceedings</b:SourceType>
    <b:Guid>{AF5DAE6A-EF67-4CCC-837B-99AA59B1995B}</b:Guid>
    <b:Author>
      <b:Author>
        <b:NameList>
          <b:Person>
            <b:Last>McAuley</b:Last>
            <b:First>Julian</b:First>
            <b:Middle>J.</b:Middle>
          </b:Person>
          <b:Person>
            <b:Last>Leskovec</b:Last>
            <b:First>Jure</b:First>
          </b:Person>
        </b:NameList>
      </b:Author>
    </b:Author>
    <b:Title>Learning to Discover Social Circles in Ego Networks</b:Title>
    <b:Pages>548-556</b:Pages>
    <b:Year>2012</b:Year>
    <b:ConferenceName>NIPS</b:ConferenceName>
    <b:RefOrder>4</b:RefOrder>
  </b:Source>
  <b:Source>
    <b:Tag>Bas</b:Tag>
    <b:SourceType>ConferenceProceedings</b:SourceType>
    <b:Guid>{51F8E611-CAB5-4432-9E54-7079F3B570F9}</b:Guid>
    <b:Author>
      <b:Author>
        <b:NameList>
          <b:Person>
            <b:Last>Bastian</b:Last>
            <b:First>Mathieu</b:First>
          </b:Person>
          <b:Person>
            <b:Last>Heymann</b:Last>
            <b:First>Sebastien</b:First>
          </b:Person>
          <b:Person>
            <b:Last>Jacomy</b:Last>
            <b:First>Mathieu</b:First>
          </b:Person>
        </b:NameList>
      </b:Author>
    </b:Author>
    <b:Title>Gephi: An Open Source Software for Exploring and Manipulating Networks</b:Title>
    <b:Pages>2009</b:Pages>
    <b:ConferenceName>International AAAI Conference on Weblogs and Social Media</b:ConferenceName>
    <b:RefOrder>5</b:RefOrder>
  </b:Source>
  <b:Source>
    <b:Tag>Cla1</b:Tag>
    <b:SourceType>JournalArticle</b:SourceType>
    <b:Guid>{F8BE2263-4A66-4113-805F-0B97B1FC8C69}</b:Guid>
    <b:Title>Finding community structure in very large networks</b:Title>
    <b:Author>
      <b:Author>
        <b:NameList>
          <b:Person>
            <b:Last>Clauset</b:Last>
            <b:First>Aaron</b:First>
          </b:Person>
          <b:Person>
            <b:Last>Newman</b:Last>
            <b:First>M.</b:First>
            <b:Middle>E. J.</b:Middle>
          </b:Person>
          <b:Person>
            <b:Last>Moore</b:Last>
            <b:First>Cristopher</b:First>
          </b:Person>
        </b:NameList>
      </b:Author>
    </b:Author>
    <b:Year>2004</b:Year>
    <b:JournalName>Phys. Rev. E</b:JournalName>
    <b:Pages>066111</b:Pages>
    <b:Volume>70</b:Volume>
    <b:Issue>6</b:Issue>
    <b:RefOrder>6</b:RefOrder>
  </b:Source>
  <b:Source>
    <b:Tag>New</b:Tag>
    <b:SourceType>JournalArticle</b:SourceType>
    <b:Guid>{D825E1DA-1480-4361-A48D-657584057757}</b:Guid>
    <b:Title>Finding and evaluating community structure in networks</b:Title>
    <b:Author>
      <b:Author>
        <b:NameList>
          <b:Person>
            <b:Last>Newman</b:Last>
            <b:First>M.E.J</b:First>
          </b:Person>
          <b:Person>
            <b:Last>Girvan</b:Last>
            <b:First>M.</b:First>
          </b:Person>
        </b:NameList>
      </b:Author>
    </b:Author>
    <b:Year>2004</b:Year>
    <b:JournalName>Physics Rev. E</b:JournalName>
    <b:Pages>026113</b:Pages>
    <b:Volume>69</b:Volume>
    <b:Issue>2</b:Issue>
    <b:RefOrder>7</b:RefOrder>
  </b:Source>
  <b:Source>
    <b:Tag>Les10</b:Tag>
    <b:SourceType>JournalArticle</b:SourceType>
    <b:Guid>{FF977CAD-0270-4187-B704-6E6B62EDAA18}</b:Guid>
    <b:Title>Empirical Comparison of Algorithms for Network Community Detection</b:Title>
    <b:Year>2010</b:Year>
    <b:Author>
      <b:Author>
        <b:NameList>
          <b:Person>
            <b:Last>Leskovec</b:Last>
            <b:First>J.</b:First>
          </b:Person>
          <b:Person>
            <b:Last>Lang</b:Last>
            <b:First>K.</b:First>
          </b:Person>
          <b:Person>
            <b:Last>Mahoney</b:Last>
            <b:First>M.</b:First>
          </b:Person>
        </b:NameList>
      </b:Author>
    </b:Author>
    <b:JournalName>ACM WWW International Conference on World Wide Web</b:JournalName>
    <b:RefOrder>8</b:RefOrder>
  </b:Source>
  <b:Source>
    <b:Tag>LDa</b:Tag>
    <b:SourceType>JournalArticle</b:SourceType>
    <b:Guid>{D982D15A-A78D-4745-9C92-0E51766B2EBB}</b:Guid>
    <b:Title>Comparing community structure identification</b:Title>
    <b:Author>
      <b:Author>
        <b:NameList>
          <b:Person>
            <b:Last>Danon</b:Last>
            <b:First>L.</b:First>
          </b:Person>
          <b:Person>
            <b:Last>Diaz-Guilera</b:Last>
            <b:First>A.</b:First>
          </b:Person>
          <b:Person>
            <b:Last>Duch</b:Last>
            <b:First>J.</b:First>
          </b:Person>
          <b:Person>
            <b:Last>Arenas</b:Last>
            <b:First>A.</b:First>
          </b:Person>
        </b:NameList>
      </b:Author>
    </b:Author>
    <b:Year>2005</b:Year>
    <b:JournalName>Journal of Statistical Mechanics: Theory and Experiment</b:JournalName>
    <b:Pages>09008</b:Pages>
    <b:Volume>9</b:Volume>
    <b:RefOrder>9</b:RefOrder>
  </b:Source>
  <b:Source>
    <b:Tag>SFo</b:Tag>
    <b:SourceType>JournalArticle</b:SourceType>
    <b:Guid>{6085A231-B4C6-4594-9650-85AC6C8C2554}</b:Guid>
    <b:Title>Community detection in graphs</b:Title>
    <b:Author>
      <b:Author>
        <b:NameList>
          <b:Person>
            <b:Last>Fortunato</b:Last>
            <b:First>Santo</b:First>
          </b:Person>
        </b:NameList>
      </b:Author>
    </b:Author>
    <b:Year>2010</b:Year>
    <b:JournalName>Physics Reports</b:JournalName>
    <b:Pages>75-174</b:Pages>
    <b:Volume>486</b:Volume>
    <b:Issue>3–5</b:Issue>
    <b:RefOrder>10</b:RefOrder>
  </b:Source>
  <b:Source>
    <b:Tag>Zac</b:Tag>
    <b:SourceType>JournalArticle</b:SourceType>
    <b:Guid>{526F33F0-DBE3-4134-A52A-F0045FE4A419}</b:Guid>
    <b:Title>An information flow model for conflict and fission in small groups</b:Title>
    <b:Year>1977</b:Year>
    <b:Pages>452-473</b:Pages>
    <b:Author>
      <b:Author>
        <b:NameList>
          <b:Person>
            <b:Last>Zachary</b:Last>
            <b:First>W.W</b:First>
          </b:Person>
        </b:NameList>
      </b:Author>
    </b:Author>
    <b:JournalName>Journal of Anthropological Research</b:JournalName>
    <b:Volume>33</b:Volume>
    <b:Issue>4</b:Issue>
    <b:RefOrder>11</b:RefOrder>
  </b:Source>
  <b:Source>
    <b:Tag>Les13</b:Tag>
    <b:SourceType>InternetSite</b:SourceType>
    <b:Guid>{DBD9254C-BF44-4FED-B0F3-A5D4C176BEDF}</b:Guid>
    <b:Year>2013</b:Year>
    <b:Author>
      <b:Author>
        <b:NameList>
          <b:Person>
            <b:Last>Leskovec</b:Last>
            <b:First>Jure</b:First>
          </b:Person>
        </b:NameList>
      </b:Author>
    </b:Author>
    <b:InternetSiteTitle>Social Circles in Ego Networks</b:InternetSiteTitle>
    <b:URL>http://snap.stanford.edu/socialcircles/</b:URL>
    <b:RefOrder>12</b:RefOrder>
  </b:Source>
  <b:Source>
    <b:Tag>Fla00</b:Tag>
    <b:SourceType>ConferenceProceedings</b:SourceType>
    <b:Guid>{1D795EE3-4D39-4A24-AB68-C6F01B644A02}</b:Guid>
    <b:Author>
      <b:Author>
        <b:NameList>
          <b:Person>
            <b:Last>Flake</b:Last>
            <b:First>Gary</b:First>
            <b:Middle>William</b:Middle>
          </b:Person>
          <b:Person>
            <b:Last>Lawrence</b:Last>
            <b:First>Steve</b:First>
          </b:Person>
          <b:Person>
            <b:Last>Giles</b:Last>
            <b:First>C.</b:First>
            <b:Middle>Lee</b:Middle>
          </b:Person>
        </b:NameList>
      </b:Author>
    </b:Author>
    <b:Title>Efficient Identification of Web Communities</b:Title>
    <b:Year>2000</b:Year>
    <b:Pages>150--160</b:Pages>
    <b:Publisher>ACM Press</b:Publisher>
    <b:BookTitle>In Sixth ACM SIGKDD International Conference on Knowledge Discovery and Data Mining</b:BookTitle>
    <b:ConferenceName>Sixth ACM SIGKDD International Conference on Knowledge Discovery and Data Mining</b:ConferenceName>
    <b:RefOrder>13</b:RefOrder>
  </b:Source>
  <b:Source>
    <b:Tag>Haf12</b:Tag>
    <b:SourceType>ConferenceProceedings</b:SourceType>
    <b:Guid>{E5FB39A3-F27A-4102-A4C2-C5EF0205810E}</b:Guid>
    <b:Title>Genetic Algorithms for community detection in social networks</b:Title>
    <b:Year>2012</b:Year>
    <b:Author>
      <b:Author>
        <b:NameList>
          <b:Person>
            <b:Last>Hafez</b:Last>
            <b:First>A.I.</b:First>
          </b:Person>
          <b:Person>
            <b:Last>Ghali</b:Last>
            <b:First>N.I.</b:First>
          </b:Person>
          <b:Person>
            <b:Last>Hassanien</b:Last>
            <b:First>A.E.</b:First>
          </b:Person>
          <b:Person>
            <b:Last>Fahmy</b:Last>
            <b:First>A.A.</b:First>
          </b:Person>
        </b:NameList>
      </b:Author>
    </b:Author>
    <b:Pages>460-465</b:Pages>
    <b:ConferenceName>Intelligent Systems Design and Applications (ISDA), 2012 12th International Conference on</b:ConferenceName>
    <b:RefOrder>14</b:RefOrder>
  </b:Source>
  <b:Source>
    <b:Tag>Jul</b:Tag>
    <b:SourceType>JournalArticle</b:SourceType>
    <b:Guid>{44732A02-9EC6-4CE4-9191-64F187186298}</b:Guid>
    <b:Author>
      <b:Author>
        <b:NameList>
          <b:Person>
            <b:Last>Handl</b:Last>
            <b:First>J.</b:First>
          </b:Person>
          <b:Person>
            <b:Last>Knowles</b:Last>
            <b:First>J.</b:First>
          </b:Person>
        </b:NameList>
      </b:Author>
    </b:Author>
    <b:Title>An Evolutionary Approach to Multiobjective Clustering</b:Title>
    <b:JournalName> IEEE Transactions on Evolutionary Computation</b:JournalName>
    <b:Year>2007</b:Year>
    <b:Pages>56-76</b:Pages>
    <b:Volume>11</b:Volume>
    <b:Issue>1</b:Issue>
    <b:RefOrder>15</b:RefOrder>
  </b:Source>
  <b:Source>
    <b:Tag>ndr</b:Tag>
    <b:SourceType>JournalArticle</b:SourceType>
    <b:Guid>{98C4E81D-7F7D-42D2-8A7C-A5A080771AAE}</b:Guid>
    <b:Title>Detecting the overlapping and hierarchical community structure of complex networks</b:Title>
    <b:Year>2008</b:Year>
    <b:Author>
      <b:Author>
        <b:NameList>
          <b:Person>
            <b:Last>Lancichinetti</b:Last>
            <b:First>A.</b:First>
          </b:Person>
          <b:Person>
            <b:Last>Fortunato</b:Last>
            <b:First>S.</b:First>
          </b:Person>
          <b:Person>
            <b:Last>Kertesz</b:Last>
            <b:First>J.</b:First>
          </b:Person>
        </b:NameList>
      </b:Author>
    </b:Author>
    <b:JournalName>arXiv:0805.4770v2</b:JournalName>
    <b:Publisher>arXiv:0802.1218</b:Publisher>
    <b:PeriodicalTitle>arXiv:0805.4770v2 </b:PeriodicalTitle>
    <b:RefOrder>16</b:RefOrder>
  </b:Source>
  <b:Source>
    <b:Tag>Piz1</b:Tag>
    <b:SourceType>ConferenceProceedings</b:SourceType>
    <b:Guid>{1F9064C1-52B1-4078-8854-FEE7083D38E9}</b:Guid>
    <b:Title>A multi-objective genetic algorithm for community detection in networks</b:Title>
    <b:Author>
      <b:Author>
        <b:NameList>
          <b:Person>
            <b:Last>Pizzuti</b:Last>
            <b:First>C.</b:First>
          </b:Person>
        </b:NameList>
      </b:Author>
    </b:Author>
    <b:Year>2009</b:Year>
    <b:Pages>379-386</b:Pages>
    <b:ConferenceName>21st International Conference on Tools with Artificial Intelligence</b:ConferenceName>
    <b:RefOrder>17</b:RefOrder>
  </b:Source>
  <b:Source>
    <b:Tag>Gir</b:Tag>
    <b:SourceType>JournalArticle</b:SourceType>
    <b:Guid>{7E96413E-23BC-484D-8709-FAC387274490}</b:Guid>
    <b:Title>Community structure in social and biological networks</b:Title>
    <b:Author>
      <b:Author>
        <b:NameList>
          <b:Person>
            <b:Last>Girvan</b:Last>
            <b:First>M.</b:First>
          </b:Person>
          <b:Person>
            <b:Last>Newman</b:Last>
            <b:First>M.</b:First>
            <b:Middle>E. J.</b:Middle>
          </b:Person>
        </b:NameList>
      </b:Author>
    </b:Author>
    <b:Year>2002</b:Year>
    <b:JournalName>Proceedings of the National Academy of Sciences</b:JournalName>
    <b:Pages>7821–7826</b:Pages>
    <b:Volume>99</b:Volume>
    <b:Issue>12</b:Issue>
    <b:RefOrder>18</b:RefOrder>
  </b:Source>
  <b:Source>
    <b:Tag>Dav</b:Tag>
    <b:SourceType>ConferenceProceedings</b:SourceType>
    <b:Guid>{0516E7D7-08C3-4813-83D9-3E820E0BC96A}</b:Guid>
    <b:Title>The Pareto Envelope-based Selection Algorithm for Multiobjective Optimization</b:Title>
    <b:Year>2000</b:Year>
    <b:Pages>839--848</b:Pages>
    <b:Author>
      <b:Author>
        <b:NameList>
          <b:Person>
            <b:Last>Corne</b:Last>
            <b:First>David</b:First>
            <b:Middle>W.</b:Middle>
          </b:Person>
          <b:Person>
            <b:Last>Knowles</b:Last>
            <b:First>Joshua</b:First>
            <b:Middle>D.</b:Middle>
          </b:Person>
          <b:Person>
            <b:Last>Oates</b:Last>
            <b:First>Martin</b:First>
            <b:Middle>J.</b:Middle>
          </b:Person>
        </b:NameList>
      </b:Author>
    </b:Author>
    <b:ConferenceName>Proceedings of the Parallel Problem Solving from Nature VI Conference</b:ConferenceName>
    <b:Publisher>Springer</b:Publisher>
    <b:RefOrder>19</b:RefOrder>
  </b:Source>
  <b:Source>
    <b:Tag>27D</b:Tag>
    <b:SourceType>JournalArticle</b:SourceType>
    <b:Guid>{010BD368-3A51-436E-BE5B-88AF6E440FBB}</b:Guid>
    <b:Title>A fast elitist non-dominated sorting genetic algorithm for multi-objective optimization: NSGA-II</b:Title>
    <b:Author>
      <b:Author>
        <b:NameList>
          <b:Person>
            <b:Last>Deb</b:Last>
            <b:First>Kalyanmoy</b:First>
          </b:Person>
          <b:Person>
            <b:Last>Agrawal</b:Last>
            <b:First>Samir</b:First>
          </b:Person>
          <b:Person>
            <b:Last>Pratap</b:Last>
            <b:First>Amrit</b:First>
          </b:Person>
          <b:Person>
            <b:Last>Meyarivan</b:Last>
            <b:First>T</b:First>
          </b:Person>
        </b:NameList>
      </b:Author>
    </b:Author>
    <b:JournalName>Parallel Problem Solving from Nature PPSN VI Lecture Notes in Computer Science</b:JournalName>
    <b:Year>2000 </b:Year>
    <b:Pages> 849-858</b:Pages>
    <b:Volume>1917</b:Volume>
    <b:BookTitle>Parallel Problem Solving from Nature PPSN VI</b:BookTitle>
    <b:RefOrder>20</b:RefOrder>
  </b:Source>
  <b:Source>
    <b:Tag>Zit</b:Tag>
    <b:SourceType>JournalArticle</b:SourceType>
    <b:Guid>{A5721540-82E8-4384-AD78-8EF19242C030}</b:Guid>
    <b:Title>Multiobjective Evolutionary Algorithms: A Comparative Case Study and the Strength Pareto Approach</b:Title>
    <b:Author>
      <b:Author>
        <b:NameList>
          <b:Person>
            <b:Last>Zitzler</b:Last>
            <b:First>E.</b:First>
          </b:Person>
          <b:Person>
            <b:Last>Thiele</b:Last>
            <b:First>L.</b:First>
          </b:Person>
        </b:NameList>
      </b:Author>
    </b:Author>
    <b:JournalName>IEEE Transactions on Evolutionary Computation</b:JournalName>
    <b:Year>1999</b:Year>
    <b:Month>Nov</b:Month>
    <b:Pages>257-271</b:Pages>
    <b:Volume>3</b:Volume>
    <b:Issue>4</b:Issue>
    <b:RefOrder>21</b:RefOrder>
  </b:Source>
  <b:Source>
    <b:Tag>Mat</b:Tag>
    <b:SourceType>JournalArticle</b:SourceType>
    <b:Guid>{D3996C6E-67BC-43C6-9AE2-36F0E0ADDEA2}</b:Guid>
    <b:Title>ForceAtlas2, a graph layout algorithm for handy network visualization</b:Title>
    <b:Author>
      <b:Author>
        <b:NameList>
          <b:Person>
            <b:Last>Jacomy</b:Last>
            <b:First>Mathieu</b:First>
          </b:Person>
          <b:Person>
            <b:Last>Heymann</b:Last>
            <b:First>Sebastian</b:First>
          </b:Person>
          <b:Person>
            <b:Last>Venturini</b:Last>
            <b:First>Tommaso</b:First>
          </b:Person>
          <b:Person>
            <b:Last>Bastian</b:Last>
            <b:First>Mathieu</b:First>
          </b:Person>
        </b:NameList>
      </b:Author>
    </b:Author>
    <b:JournalName>medialab center of research</b:JournalName>
    <b:Year>2011</b:Year>
    <b:RefOrder>22</b:RefOrder>
  </b:Source>
  <b:Source>
    <b:Tag>Zit1</b:Tag>
    <b:SourceType>JournalArticle</b:SourceType>
    <b:Guid>{3304D68F-4C9F-4F3D-AC08-EBF9C41D8B3D}</b:Guid>
    <b:Title>Comparison of Multiobjective Evolutionary Algorithms: Empirical Results</b:Title>
    <b:Author>
      <b:Author>
        <b:NameList>
          <b:Person>
            <b:Last>Zitzler</b:Last>
            <b:First>Eckart</b:First>
          </b:Person>
          <b:Person>
            <b:Last>Deb</b:Last>
            <b:First>Kalyanmoy</b:First>
          </b:Person>
          <b:Person>
            <b:Last>Thiele</b:Last>
            <b:First>Lothar</b:First>
          </b:Person>
        </b:NameList>
      </b:Author>
    </b:Author>
    <b:JournalName>Evolutionary Computation</b:JournalName>
    <b:Year>2000</b:Year>
    <b:Pages>173-195</b:Pages>
    <b:Volume>8</b:Volume>
    <b:Issue>2</b:Issue>
    <b:RefOrder>23</b:RefOrder>
  </b:Source>
  <b:Source>
    <b:Tag>Ald</b:Tag>
    <b:SourceType>JournalArticle</b:SourceType>
    <b:Guid>{37C6D1F5-1685-404E-BE55-7467738CA243}</b:Guid>
    <b:Title>Deciphering Network Community Structure by Surprise</b:Title>
    <b:Author>
      <b:Author>
        <b:NameList>
          <b:Person>
            <b:Last>Aldecoa</b:Last>
            <b:First>Rodrigo</b:First>
          </b:Person>
          <b:Person>
            <b:Last>Marín</b:Last>
            <b:First>Ignacio</b:First>
          </b:Person>
        </b:NameList>
      </b:Author>
    </b:Author>
    <b:Year>2011</b:Year>
    <b:JournalName>PLoS ONE</b:JournalName>
    <b:Month>9</b:Month>
    <b:Pages>e24195</b:Pages>
    <b:Volume>6</b:Volume>
    <b:RefOrder>24</b:RefOrder>
  </b:Source>
  <b:Source>
    <b:Tag>Rad</b:Tag>
    <b:SourceType>JournalArticle</b:SourceType>
    <b:Guid>{CCCCDEA5-5B73-421F-9978-966D7FC8776B}</b:Guid>
    <b:Title>Defining and identifying communities in networks</b:Title>
    <b:Author>
      <b:Author>
        <b:NameList>
          <b:Person>
            <b:Last>Radicchi</b:Last>
            <b:First>Filippo</b:First>
          </b:Person>
          <b:Person>
            <b:Last>Castellano</b:Last>
            <b:First>Claudio</b:First>
          </b:Person>
          <b:Person>
            <b:Last>Cecconi</b:Last>
            <b:First>Federico</b:First>
          </b:Person>
          <b:Person>
            <b:Last>Loreto</b:Last>
            <b:First>Vittorio</b:First>
          </b:Person>
          <b:Person>
            <b:Last>Parisi</b:Last>
            <b:First>Domenico</b:First>
          </b:Person>
        </b:NameList>
      </b:Author>
    </b:Author>
    <b:Year>2004</b:Year>
    <b:JournalName>Proceedings of the National Academy of Sciences of USA</b:JournalName>
    <b:Pages>2658-2663</b:Pages>
    <b:Volume>101</b:Volume>
    <b:Issue>9</b:Issue>
    <b:RefOrder>25</b:RefOrder>
  </b:Source>
  <b:Source>
    <b:Tag>Fir</b:Tag>
    <b:SourceType>JournalArticle</b:SourceType>
    <b:Guid>{52E007C8-A573-45DB-BEF6-9FCFE270D0AC}</b:Guid>
    <b:Title>Genetic clustering of social networks using random walks</b:Title>
    <b:Author>
      <b:Author>
        <b:NameList>
          <b:Person>
            <b:Last>Firat</b:Last>
            <b:First>Aykut</b:First>
          </b:Person>
          <b:Person>
            <b:Last>Chatterjee</b:Last>
            <b:First>Sangit</b:First>
          </b:Person>
          <b:Person>
            <b:Last>Yilmaz</b:Last>
            <b:First>Mustafa</b:First>
          </b:Person>
        </b:NameList>
      </b:Author>
    </b:Author>
    <b:JournalName>Computational Statistics and Data Analysis</b:JournalName>
    <b:Year>2007</b:Year>
    <b:Pages>6285–6294</b:Pages>
    <b:Volume>51</b:Volume>
    <b:Issue>12</b:Issue>
    <b:RefOrder>26</b:RefOrder>
  </b:Source>
  <b:Source>
    <b:Tag>NSr</b:Tag>
    <b:SourceType>JournalArticle</b:SourceType>
    <b:Guid>{4EB43826-4CA9-4C15-A1EF-2EBFBA79CB95}</b:Guid>
    <b:Title>Multiobjective optimization using nondominated sorting in genetic algorithms</b:Title>
    <b:Year>1994</b:Year>
    <b:City>Multiobjective optimization using nondominated sorting in genetic algorithms</b:City>
    <b:Author>
      <b:Author>
        <b:NameList>
          <b:Person>
            <b:Last>Srinivas</b:Last>
            <b:First>N.</b:First>
          </b:Person>
          <b:Person>
            <b:Last>Deb.</b:Last>
            <b:First>Kalyanmoy</b:First>
          </b:Person>
        </b:NameList>
      </b:Author>
    </b:Author>
    <b:JournalName>Evolitionary Computation</b:JournalName>
    <b:Pages>221–248</b:Pages>
    <b:Volume>2</b:Volume>
    <b:Issue>3</b:Issue>
    <b:RefOrder>27</b:RefOrder>
  </b:Source>
  <b:Source>
    <b:Tag>Hol</b:Tag>
    <b:SourceType>Book</b:SourceType>
    <b:Guid>{E258223B-8AC9-4D24-9F2C-6B007B11D634}</b:Guid>
    <b:Title>Adaptation in Natural and Artificial Systems</b:Title>
    <b:Author>
      <b:Author>
        <b:NameList>
          <b:Person>
            <b:Last>Holland</b:Last>
            <b:First>John</b:First>
          </b:Person>
        </b:NameList>
      </b:Author>
    </b:Author>
    <b:Year>1975</b:Year>
    <b:Publisher>University of Michigan Press</b:Publisher>
    <b:RefOrder>28</b:RefOrder>
  </b:Source>
  <b:Source>
    <b:Tag>Kal</b:Tag>
    <b:SourceType>Book</b:SourceType>
    <b:Guid>{04FACF46-EBB2-43BB-9F36-15099C67F4A6}</b:Guid>
    <b:Title>Multi-Objective Optimization using Evolutionary Algorithms</b:Title>
    <b:Author>
      <b:Author>
        <b:NameList>
          <b:Person>
            <b:Last>Deb</b:Last>
            <b:First>Kalyanmoy</b:First>
          </b:Person>
        </b:NameList>
      </b:Author>
    </b:Author>
    <b:Year>2001</b:Year>
    <b:CountryRegion>England</b:CountryRegion>
    <b:Publisher>John Wiley &amp; Sons, Ltd</b:Publisher>
    <b:RefOrder>29</b:RefOrder>
  </b:Source>
  <b:Source>
    <b:Tag>MEh</b:Tag>
    <b:SourceType>Book</b:SourceType>
    <b:Guid>{83B9D399-0F66-4C46-8610-6D79273DA5B6}</b:Guid>
    <b:Title>Multicriteria Optimization</b:Title>
    <b:Year>2005</b:Year>
    <b:CountryRegion>Berlin</b:CountryRegion>
    <b:Publisher>Springer</b:Publisher>
    <b:Author>
      <b:Author>
        <b:NameList>
          <b:Person>
            <b:Last>Ehrgott</b:Last>
            <b:First>M.</b:First>
          </b:Person>
        </b:NameList>
      </b:Author>
    </b:Author>
    <b:Edition>2nd edition</b:Edition>
    <b:RefOrder>30</b:RefOrder>
  </b:Source>
  <b:Source>
    <b:Tag>Piz</b:Tag>
    <b:SourceType>ConferenceProceedings</b:SourceType>
    <b:Guid>{611BE19F-4852-44D0-8B66-9A3BB1DA040F}</b:Guid>
    <b:Title>Community detection in social networks with genetic algorithms</b:Title>
    <b:Year>2008</b:Year>
    <b:City>Atlanta, GA, USA</b:City>
    <b:Author>
      <b:Author>
        <b:NameList>
          <b:Person>
            <b:Last>Pizzuti</b:Last>
            <b:First>Clara</b:First>
          </b:Person>
        </b:NameList>
      </b:Author>
    </b:Author>
    <b:Pages>1137-1138</b:Pages>
    <b:ConferenceName>Proceedings of the 10th annual conference on Genetic and evolutionary computation</b:ConferenceName>
    <b:RefOrder>31</b:RefOrder>
  </b:Source>
  <b:Source>
    <b:Tag>Cla</b:Tag>
    <b:SourceType>ConferenceProceedings</b:SourceType>
    <b:Guid>{439EEED1-5239-4CBB-A386-FDA3E175CA6A}</b:Guid>
    <b:Title>Ga-net: a genetic algorithm for community detection in social networks. In Proc. of the 10th Intenational Conference on Parallel Problem Solving from Nature  (PPSN 2008), pages 1081–1090, 2008.</b:Title>
    <b:Year>2008</b:Year>
    <b:City>Dortmund, Germany</b:City>
    <b:Author>
      <b:Author>
        <b:NameList>
          <b:Person>
            <b:Last>Pizzuti</b:Last>
            <b:First>Clara</b:First>
          </b:Person>
        </b:NameList>
      </b:Author>
    </b:Author>
    <b:Pages>1081--1090</b:Pages>
    <b:ConferenceName>Proceedings of the 10th international conference on Parallel Problem Solving from Nature: PPSN X</b:ConferenceName>
    <b:RefOrder>32</b:RefOrder>
  </b:Source>
  <b:Source>
    <b:Tag>Shi1</b:Tag>
    <b:SourceType>ConferenceProceedings</b:SourceType>
    <b:Guid>{86C4F062-2AA4-4A32-A211-29A5BDC82258}</b:Guid>
    <b:Title>A multi-objective optimization approach for community detection in complex network.</b:Title>
    <b:Author>
      <b:Author>
        <b:NameList>
          <b:Person>
            <b:Last>Shi</b:Last>
            <b:First>Chuan</b:First>
          </b:Person>
          <b:Person>
            <b:Last>Zhong</b:Last>
            <b:First>Cha</b:First>
          </b:Person>
          <b:Person>
            <b:Last>Yan</b:Last>
            <b:First>Zhenyu</b:First>
          </b:Person>
          <b:Person>
            <b:Last>Cai</b:Last>
            <b:First>Yanan</b:First>
          </b:Person>
          <b:Person>
            <b:Last>Wu</b:Last>
            <b:First>Bin</b:First>
          </b:Person>
        </b:NameList>
      </b:Author>
    </b:Author>
    <b:Year>2010</b:Year>
    <b:City>Barcelona, Spain</b:City>
    <b:Pages>1-8</b:Pages>
    <b:ConferenceName>IEEE Congress on Evolutionary Computation (CEC)</b:ConferenceName>
    <b:RefOrder>33</b:RefOrder>
  </b:Source>
  <b:Source>
    <b:Tag>Shi</b:Tag>
    <b:SourceType>JournalArticle</b:SourceType>
    <b:Guid>{6BEA37CE-07A3-4F67-9B2A-3598B5C69F6B}</b:Guid>
    <b:Title>A new genetic algorithm for community detection</b:Title>
    <b:Author>
      <b:Author>
        <b:NameList>
          <b:Person>
            <b:Last>Shi</b:Last>
            <b:First>Chuan</b:First>
          </b:Person>
          <b:Person>
            <b:Last>Zhong</b:Last>
            <b:First>Cha</b:First>
          </b:Person>
          <b:Person>
            <b:Last>Yan</b:Last>
            <b:First>Zhenyu</b:First>
          </b:Person>
          <b:Person>
            <b:Last>Cai</b:Last>
            <b:First>Yanan</b:First>
          </b:Person>
          <b:Person>
            <b:Last>Wu</b:Last>
            <b:First>Bin</b:First>
          </b:Person>
        </b:NameList>
      </b:Author>
    </b:Author>
    <b:Year>2009</b:Year>
    <b:JournalName>Complex Sciences</b:JournalName>
    <b:Pages>1298-1309</b:Pages>
    <b:Volume>5</b:Volume>
    <b:Issue>2</b:Issue>
    <b:RefOrder>34</b:RefOrder>
  </b:Source>
  <b:Source>
    <b:Tag>THC</b:Tag>
    <b:SourceType>Book</b:SourceType>
    <b:Guid>{7D150679-39CE-4F40-A583-8B1FBB24B530}</b:Guid>
    <b:Title>Introduction to Algorithms</b:Title>
    <b:Author>
      <b:Author>
        <b:NameList>
          <b:Person>
            <b:Last>Cormen</b:Last>
            <b:First>T.</b:First>
            <b:Middle>H.</b:Middle>
          </b:Person>
          <b:Person>
            <b:Last>Leiserson</b:Last>
            <b:First>C.</b:First>
            <b:Middle>E.</b:Middle>
          </b:Person>
          <b:Person>
            <b:Last>Rivest</b:Last>
            <b:First>R.</b:First>
            <b:Middle>L.</b:Middle>
          </b:Person>
          <b:Person>
            <b:Last>Stein</b:Last>
            <b:First>and</b:First>
            <b:Middle>C.</b:Middle>
          </b:Person>
        </b:NameList>
      </b:Author>
    </b:Author>
    <b:Year>2001</b:Year>
    <b:Publisher>MIT Press</b:Publisher>
    <b:RefOrder>35</b:RefOrder>
  </b:Source>
  <b:Source>
    <b:Tag>Tas</b:Tag>
    <b:SourceType>JournalArticle</b:SourceType>
    <b:Guid>{9875A76E-0BA6-4262-B674-CEE84EC6C46E}</b:Guid>
    <b:Title>Community detection in complex networks using genetic algorithm</b:Title>
    <b:Author>
      <b:Author>
        <b:NameList>
          <b:Person>
            <b:Last>Tasgin</b:Last>
            <b:First>M</b:First>
          </b:Person>
          <b:Person>
            <b:Last>Bingol</b:Last>
            <b:First>H</b:First>
          </b:Person>
        </b:NameList>
      </b:Author>
    </b:Author>
    <b:Year>2006</b:Year>
    <b:JournalName>arXiv:cond-mat/0604419</b:JournalName>
    <b:RefOrder>36</b:RefOrder>
  </b:Source>
  <b:Source>
    <b:Tag>Roh</b:Tag>
    <b:SourceType>JournalArticle</b:SourceType>
    <b:Guid>{F084C889-70E6-4219-A7BC-4D26091B167A}</b:Guid>
    <b:Title>Bi-Objective Community Detection (BOCD) in Networks using Genetic Algorithm</b:Title>
    <b:Author>
      <b:Author>
        <b:NameList>
          <b:Person>
            <b:Last>Agrawal</b:Last>
            <b:First>Rohan</b:First>
          </b:Person>
        </b:NameList>
      </b:Author>
    </b:Author>
    <b:Year>2011</b:Year>
    <b:JournalName>Contemporary Computing, Communications in Computer and Information Science</b:JournalName>
    <b:Pages>5-15</b:Pages>
    <b:Volume>168</b:Volume>
    <b:RefOrder>37</b:RefOrder>
  </b:Source>
  <b:Source>
    <b:Tag>YPa</b:Tag>
    <b:SourceType>ConferenceProceedings</b:SourceType>
    <b:Guid>{6D0F8E83-7DCB-4C31-A2DD-21B3382C191B}</b:Guid>
    <b:Title>A genetic algorithm for clustering problem</b:Title>
    <b:Author>
      <b:Author>
        <b:NameList>
          <b:Person>
            <b:Last>Park</b:Last>
            <b:First>Y.</b:First>
          </b:Person>
          <b:Person>
            <b:Last>Song</b:Last>
            <b:First>M.</b:First>
          </b:Person>
        </b:NameList>
      </b:Author>
    </b:Author>
    <b:Year>1998</b:Year>
    <b:Pages>568–575</b:Pages>
    <b:ConferenceName>Proceedings of the 3rd Annual Conference on Genetic Programming</b:ConferenceName>
    <b:RefOrder>38</b:RefOrder>
  </b:Source>
  <b:Source>
    <b:Tag>DCo</b:Tag>
    <b:SourceType>ConferenceProceedings</b:SourceType>
    <b:Guid>{50B416A4-4F6F-4B77-9E22-974EAACB042D}</b:Guid>
    <b:Title>PESA-II: region-based selection in evolutionary multiobjective optimization</b:Title>
    <b:Author>
      <b:Author>
        <b:NameList>
          <b:Person>
            <b:Last>Corne</b:Last>
            <b:First>David</b:First>
            <b:Middle>W.</b:Middle>
          </b:Person>
          <b:Person>
            <b:Last>Jerram</b:Last>
            <b:First>Nick</b:First>
            <b:Middle>R.</b:Middle>
          </b:Person>
          <b:Person>
            <b:Last>Knowles</b:Last>
            <b:First>Joshua</b:First>
            <b:Middle>D.</b:Middle>
          </b:Person>
          <b:Person>
            <b:Last>Oates</b:Last>
            <b:First>Martin</b:First>
            <b:Middle>J.</b:Middle>
          </b:Person>
        </b:NameList>
      </b:Author>
    </b:Author>
    <b:Year>2001</b:Year>
    <b:Pages>283–290</b:Pages>
    <b:ConferenceName>Proceedings of the Genetic and Evolutionary Computation Conference</b:ConferenceName>
    <b:RefOrder>39</b:RefOrder>
  </b:Source>
  <b:Source>
    <b:Tag>Chu</b:Tag>
    <b:SourceType>ConferenceProceedings</b:SourceType>
    <b:Guid>{FA4B4831-8B96-4A05-AAD9-B8FFCF0A4A79}</b:Guid>
    <b:Title>On selection of objective functions in multi-objective community detection</b:Title>
    <b:Year>2011</b:Year>
    <b:City>Glasgow, Scotland, UK</b:City>
    <b:Author>
      <b:Author>
        <b:NameList>
          <b:Person>
            <b:Last>Shi</b:Last>
            <b:First>Chuan</b:First>
          </b:Person>
          <b:Person>
            <b:Last>Zhong</b:Last>
            <b:First>Cha</b:First>
          </b:Person>
          <b:Person>
            <b:Last>Yan</b:Last>
            <b:First>Zhenyu</b:First>
          </b:Person>
          <b:Person>
            <b:Last>Cai</b:Last>
            <b:First>Yanan</b:First>
          </b:Person>
          <b:Person>
            <b:Last>Wu</b:Last>
            <b:First>Bin</b:First>
          </b:Person>
        </b:NameList>
      </b:Author>
    </b:Author>
    <b:Pages>2301-2304</b:Pages>
    <b:ConferenceName>Proceedings of the 20th ACM international conference on Information and knowledge management</b:ConferenceName>
    <b:RefOrder>40</b:RefOrder>
  </b:Source>
  <b:Source>
    <b:Tag>Shi97</b:Tag>
    <b:SourceType>JournalArticle</b:SourceType>
    <b:Guid>{3273E905-495B-4B43-9454-89E55B560C75}</b:Guid>
    <b:Author>
      <b:Author>
        <b:NameList>
          <b:Person>
            <b:Last>Shi</b:Last>
            <b:First>Jianbo</b:First>
          </b:Person>
          <b:Person>
            <b:Last>Malik</b:Last>
            <b:First>Jitendra</b:First>
          </b:Person>
        </b:NameList>
      </b:Author>
    </b:Author>
    <b:Title>Normalized Cuts and Image Segmentation</b:Title>
    <b:JournalName>IEEE Transactions on Pattern Analysis and Machine Intelligence</b:JournalName>
    <b:Year>1997</b:Year>
    <b:Pages>888--905</b:Pages>
    <b:Volume>22</b:Volume>
    <b:RefOrder>41</b:RefOrder>
  </b:Source>
</b:Sources>
</file>

<file path=customXml/itemProps1.xml><?xml version="1.0" encoding="utf-8"?>
<ds:datastoreItem xmlns:ds="http://schemas.openxmlformats.org/officeDocument/2006/customXml" ds:itemID="{D07D43A3-C340-BC4B-AFD4-33307AB29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Master\Revised work\splnproc1110.dotm</Template>
  <TotalTime>215</TotalTime>
  <Pages>33</Pages>
  <Words>11904</Words>
  <Characters>66903</Characters>
  <Application>Microsoft Office Word</Application>
  <DocSecurity>0</DocSecurity>
  <Lines>1672</Lines>
  <Paragraphs>96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dataspect IT-Services, Heidelberg, Germany</Company>
  <LinksUpToDate>false</LinksUpToDate>
  <CharactersWithSpaces>7784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afez</dc:creator>
  <cp:keywords/>
  <dc:description/>
  <cp:lastModifiedBy>Joseph Picone</cp:lastModifiedBy>
  <cp:revision>24</cp:revision>
  <cp:lastPrinted>2020-04-16T07:49:00Z</cp:lastPrinted>
  <dcterms:created xsi:type="dcterms:W3CDTF">2020-04-16T00:36:00Z</dcterms:created>
  <dcterms:modified xsi:type="dcterms:W3CDTF">2020-05-24T16:1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umentDate">
    <vt:lpwstr>April 15, 2020</vt:lpwstr>
  </property>
  <property fmtid="{D5CDD505-2E9C-101B-9397-08002B2CF9AE}" pid="3" name="DocumentVersion">
    <vt:lpwstr>v1.0</vt:lpwstr>
  </property>
</Properties>
</file>